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EE10B6" w14:textId="77777777" w:rsidR="00A033E7" w:rsidRPr="00213B3B" w:rsidRDefault="00A033E7" w:rsidP="00A033E7">
      <w:pPr>
        <w:jc w:val="center"/>
        <w:rPr>
          <w:b/>
        </w:rPr>
      </w:pPr>
    </w:p>
    <w:p w14:paraId="3D4527C7" w14:textId="77777777" w:rsidR="00A033E7" w:rsidRPr="00213B3B" w:rsidRDefault="00A033E7" w:rsidP="00A033E7">
      <w:pPr>
        <w:jc w:val="center"/>
        <w:rPr>
          <w:b/>
        </w:rPr>
      </w:pPr>
    </w:p>
    <w:p w14:paraId="0F007E3F" w14:textId="77777777" w:rsidR="00A033E7" w:rsidRPr="00213B3B" w:rsidRDefault="00A033E7" w:rsidP="00A033E7">
      <w:pPr>
        <w:jc w:val="center"/>
        <w:rPr>
          <w:b/>
        </w:rPr>
      </w:pPr>
    </w:p>
    <w:p w14:paraId="6187E7B9" w14:textId="77777777" w:rsidR="00A033E7" w:rsidRPr="00213B3B" w:rsidRDefault="00A033E7" w:rsidP="00A033E7">
      <w:pPr>
        <w:jc w:val="center"/>
        <w:rPr>
          <w:b/>
        </w:rPr>
      </w:pPr>
    </w:p>
    <w:p w14:paraId="43EE20BA" w14:textId="77777777" w:rsidR="00A033E7" w:rsidRPr="00213B3B" w:rsidRDefault="00A033E7" w:rsidP="00A033E7">
      <w:pPr>
        <w:jc w:val="center"/>
        <w:rPr>
          <w:b/>
        </w:rPr>
      </w:pPr>
    </w:p>
    <w:p w14:paraId="06039932" w14:textId="77777777" w:rsidR="00A033E7" w:rsidRPr="00213B3B" w:rsidRDefault="00A033E7" w:rsidP="00A033E7">
      <w:pPr>
        <w:jc w:val="center"/>
        <w:rPr>
          <w:b/>
        </w:rPr>
      </w:pPr>
    </w:p>
    <w:p w14:paraId="7613CF92" w14:textId="77777777" w:rsidR="00A033E7" w:rsidRPr="00213B3B" w:rsidRDefault="00A033E7" w:rsidP="00A033E7">
      <w:pPr>
        <w:jc w:val="center"/>
        <w:rPr>
          <w:b/>
        </w:rPr>
      </w:pPr>
    </w:p>
    <w:p w14:paraId="67BCA08C" w14:textId="77777777" w:rsidR="00A033E7" w:rsidRPr="00213B3B" w:rsidRDefault="00A033E7" w:rsidP="00A033E7">
      <w:pPr>
        <w:jc w:val="center"/>
        <w:rPr>
          <w:b/>
        </w:rPr>
      </w:pPr>
    </w:p>
    <w:p w14:paraId="11B8C1FA" w14:textId="77777777" w:rsidR="00A033E7" w:rsidRPr="00213B3B" w:rsidRDefault="00A033E7" w:rsidP="00A033E7">
      <w:pPr>
        <w:jc w:val="center"/>
        <w:rPr>
          <w:b/>
        </w:rPr>
      </w:pPr>
    </w:p>
    <w:p w14:paraId="59FF0AF4" w14:textId="68AF6781" w:rsidR="008F1B88" w:rsidRPr="00213B3B" w:rsidRDefault="00A033E7" w:rsidP="0011183B">
      <w:pPr>
        <w:jc w:val="center"/>
        <w:rPr>
          <w:b/>
          <w:sz w:val="40"/>
          <w:szCs w:val="40"/>
        </w:rPr>
      </w:pPr>
      <w:r w:rsidRPr="00213B3B">
        <w:rPr>
          <w:b/>
          <w:sz w:val="40"/>
          <w:szCs w:val="40"/>
        </w:rPr>
        <w:t>DOCUMENTA</w:t>
      </w:r>
      <w:r w:rsidR="00470CC8" w:rsidRPr="00213B3B">
        <w:rPr>
          <w:b/>
          <w:sz w:val="40"/>
          <w:szCs w:val="40"/>
        </w:rPr>
        <w:t>Ț</w:t>
      </w:r>
      <w:r w:rsidRPr="00213B3B">
        <w:rPr>
          <w:b/>
          <w:sz w:val="40"/>
          <w:szCs w:val="40"/>
        </w:rPr>
        <w:t>IE PROIECTAREA BAZELOR DE DATE</w:t>
      </w:r>
    </w:p>
    <w:p w14:paraId="53E22814" w14:textId="77777777" w:rsidR="005231CE" w:rsidRPr="00213B3B" w:rsidRDefault="005231CE" w:rsidP="005231CE"/>
    <w:p w14:paraId="7572C25E" w14:textId="77777777" w:rsidR="005231CE" w:rsidRPr="00213B3B" w:rsidRDefault="005231CE" w:rsidP="005231CE"/>
    <w:p w14:paraId="24E61CC3" w14:textId="77777777" w:rsidR="005231CE" w:rsidRPr="00213B3B" w:rsidRDefault="005231CE" w:rsidP="005231CE"/>
    <w:p w14:paraId="7309BDB4" w14:textId="77777777" w:rsidR="005231CE" w:rsidRPr="00213B3B" w:rsidRDefault="005231CE" w:rsidP="005231CE"/>
    <w:p w14:paraId="6EFB454F" w14:textId="77777777" w:rsidR="005231CE" w:rsidRPr="00213B3B" w:rsidRDefault="005231CE" w:rsidP="005231CE">
      <w:pPr>
        <w:rPr>
          <w:b/>
          <w:sz w:val="40"/>
          <w:szCs w:val="40"/>
        </w:rPr>
      </w:pPr>
    </w:p>
    <w:p w14:paraId="481B8917" w14:textId="77777777" w:rsidR="005231CE" w:rsidRPr="00213B3B" w:rsidRDefault="005231CE" w:rsidP="005231CE">
      <w:pPr>
        <w:rPr>
          <w:b/>
          <w:sz w:val="40"/>
          <w:szCs w:val="40"/>
        </w:rPr>
      </w:pPr>
    </w:p>
    <w:p w14:paraId="062ADB66" w14:textId="77777777" w:rsidR="005231CE" w:rsidRPr="00213B3B" w:rsidRDefault="005231CE" w:rsidP="005231CE">
      <w:pPr>
        <w:rPr>
          <w:b/>
          <w:sz w:val="40"/>
          <w:szCs w:val="40"/>
        </w:rPr>
      </w:pPr>
    </w:p>
    <w:p w14:paraId="5CC543F7" w14:textId="77777777" w:rsidR="005231CE" w:rsidRPr="00213B3B" w:rsidRDefault="005231CE" w:rsidP="005231CE">
      <w:pPr>
        <w:rPr>
          <w:b/>
          <w:sz w:val="40"/>
          <w:szCs w:val="40"/>
        </w:rPr>
      </w:pPr>
    </w:p>
    <w:p w14:paraId="5366E507" w14:textId="2159BAA4" w:rsidR="005231CE" w:rsidRPr="00213B3B" w:rsidRDefault="005231CE" w:rsidP="005231CE">
      <w:pPr>
        <w:rPr>
          <w:b/>
          <w:sz w:val="28"/>
          <w:szCs w:val="28"/>
        </w:rPr>
      </w:pPr>
      <w:r w:rsidRPr="00213B3B">
        <w:rPr>
          <w:b/>
          <w:sz w:val="28"/>
          <w:szCs w:val="28"/>
        </w:rPr>
        <w:t xml:space="preserve">Candidat: Adrian, </w:t>
      </w:r>
      <w:r w:rsidR="00A641E0" w:rsidRPr="00213B3B">
        <w:rPr>
          <w:b/>
          <w:sz w:val="28"/>
          <w:szCs w:val="28"/>
        </w:rPr>
        <w:t>Turcuș</w:t>
      </w:r>
    </w:p>
    <w:p w14:paraId="2F2E0AE5" w14:textId="129275C6" w:rsidR="005231CE" w:rsidRPr="00213B3B" w:rsidRDefault="005231CE" w:rsidP="005231CE">
      <w:pPr>
        <w:rPr>
          <w:b/>
          <w:sz w:val="28"/>
          <w:szCs w:val="28"/>
        </w:rPr>
      </w:pPr>
      <w:r w:rsidRPr="00213B3B">
        <w:rPr>
          <w:b/>
          <w:sz w:val="28"/>
          <w:szCs w:val="28"/>
        </w:rPr>
        <w:t>Coordonator științific</w:t>
      </w:r>
      <w:r w:rsidR="005E54C9" w:rsidRPr="00213B3B">
        <w:rPr>
          <w:b/>
          <w:sz w:val="28"/>
          <w:szCs w:val="28"/>
        </w:rPr>
        <w:t xml:space="preserve">: Ș.l.dr.ing. Mădălin-Dorin Pop </w:t>
      </w:r>
    </w:p>
    <w:p w14:paraId="00547985" w14:textId="17C86A1D" w:rsidR="00181FF9" w:rsidRPr="00213B3B" w:rsidRDefault="005231CE" w:rsidP="00181FF9">
      <w:pPr>
        <w:pStyle w:val="ListParagraph"/>
        <w:numPr>
          <w:ilvl w:val="0"/>
          <w:numId w:val="6"/>
        </w:numPr>
        <w:rPr>
          <w:b/>
          <w:sz w:val="28"/>
          <w:szCs w:val="28"/>
        </w:rPr>
      </w:pPr>
      <w:r w:rsidRPr="00213B3B">
        <w:rPr>
          <w:sz w:val="20"/>
          <w:szCs w:val="20"/>
        </w:rPr>
        <w:br w:type="page"/>
      </w:r>
    </w:p>
    <w:p w14:paraId="30D1D8B2" w14:textId="77777777" w:rsidR="00181FF9" w:rsidRPr="00213B3B" w:rsidRDefault="00181FF9" w:rsidP="00181FF9">
      <w:pPr>
        <w:pStyle w:val="ListParagraph"/>
        <w:ind w:left="1080"/>
        <w:rPr>
          <w:b/>
        </w:rPr>
      </w:pPr>
    </w:p>
    <w:p w14:paraId="737A1107" w14:textId="3F62EB26" w:rsidR="00BD4F2F" w:rsidRPr="00213B3B" w:rsidRDefault="00EC1482" w:rsidP="00B5547F">
      <w:pPr>
        <w:pStyle w:val="ListParagraph"/>
        <w:numPr>
          <w:ilvl w:val="0"/>
          <w:numId w:val="7"/>
        </w:numPr>
        <w:jc w:val="center"/>
        <w:rPr>
          <w:b/>
          <w:sz w:val="28"/>
          <w:szCs w:val="28"/>
        </w:rPr>
      </w:pPr>
      <w:r w:rsidRPr="00213B3B">
        <w:rPr>
          <w:b/>
          <w:sz w:val="28"/>
          <w:szCs w:val="28"/>
        </w:rPr>
        <w:t>INTRODUCERE</w:t>
      </w:r>
    </w:p>
    <w:p w14:paraId="53402704" w14:textId="77777777" w:rsidR="00500CDF" w:rsidRPr="00213B3B" w:rsidRDefault="00500CDF" w:rsidP="004065B8">
      <w:pPr>
        <w:ind w:firstLine="720"/>
      </w:pPr>
    </w:p>
    <w:p w14:paraId="4424B32A" w14:textId="77777777" w:rsidR="00500CDF" w:rsidRPr="00213B3B" w:rsidRDefault="00500CDF" w:rsidP="004065B8">
      <w:pPr>
        <w:ind w:firstLine="720"/>
      </w:pPr>
    </w:p>
    <w:p w14:paraId="0A3D6A3C" w14:textId="50E3EE77" w:rsidR="004B12E7" w:rsidRPr="00213B3B" w:rsidRDefault="00093A33" w:rsidP="00E61A9A">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cest proiect reprezintă o bază de date care gestionează </w:t>
      </w:r>
      <w:r w:rsidR="006B465D" w:rsidRPr="00213B3B">
        <w:rPr>
          <w:rFonts w:eastAsia="Times New Roman" w:cs="Times New Roman"/>
          <w:kern w:val="0"/>
          <w:lang w:eastAsia="en-GB"/>
          <w14:ligatures w14:val="none"/>
        </w:rPr>
        <w:t>traficul vamal</w:t>
      </w:r>
      <w:r w:rsidRPr="00213B3B">
        <w:rPr>
          <w:rFonts w:eastAsia="Times New Roman" w:cs="Times New Roman"/>
          <w:kern w:val="0"/>
          <w:lang w:eastAsia="en-GB"/>
          <w14:ligatures w14:val="none"/>
        </w:rPr>
        <w:t xml:space="preserve"> în contextul diferitelor probleme legate de</w:t>
      </w:r>
      <w:r w:rsidR="00310A98" w:rsidRPr="00213B3B">
        <w:rPr>
          <w:rFonts w:eastAsia="Times New Roman" w:cs="Times New Roman"/>
          <w:kern w:val="0"/>
          <w:lang w:eastAsia="en-GB"/>
          <w14:ligatures w14:val="none"/>
        </w:rPr>
        <w:t xml:space="preserve"> granițele dintre diferite țări</w:t>
      </w:r>
      <w:r w:rsidR="004065B8" w:rsidRPr="00213B3B">
        <w:rPr>
          <w:rFonts w:eastAsia="Times New Roman" w:cs="Times New Roman"/>
          <w:kern w:val="0"/>
          <w:lang w:eastAsia="en-GB"/>
          <w14:ligatures w14:val="none"/>
        </w:rPr>
        <w:t xml:space="preserve">. Granițele în general, de-alungul istoriei au reprezentat o mare problemă atât pe plan intern dar și pe plan extern pentru respectivele țări care o împărtășesc. </w:t>
      </w:r>
    </w:p>
    <w:p w14:paraId="41870E02" w14:textId="7E64F0C9" w:rsidR="005231CE" w:rsidRPr="00213B3B" w:rsidRDefault="004065B8" w:rsidP="00E61A9A">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Țările în trecut și rareori prezent obișnuiau să dispute diferite granițe în funcție de interesele politice/diplomatice dar și de statut </w:t>
      </w:r>
      <w:r w:rsidR="004B12E7" w:rsidRPr="00213B3B">
        <w:rPr>
          <w:rFonts w:eastAsia="Times New Roman" w:cs="Times New Roman"/>
          <w:kern w:val="0"/>
          <w:lang w:eastAsia="en-GB"/>
          <w14:ligatures w14:val="none"/>
        </w:rPr>
        <w:t>sau diferite resurse importante în respectiva zonă din proximitatea graniței. În prezent, lucrurile stau diferit, iar problemele sunt de altă natură</w:t>
      </w:r>
      <w:r w:rsidR="00024F22" w:rsidRPr="00213B3B">
        <w:rPr>
          <w:rFonts w:eastAsia="Times New Roman" w:cs="Times New Roman"/>
          <w:kern w:val="0"/>
          <w:lang w:eastAsia="en-GB"/>
          <w14:ligatures w14:val="none"/>
        </w:rPr>
        <w:t xml:space="preserve">, axate mai mult pe individ decât pe o țară: </w:t>
      </w:r>
      <w:r w:rsidR="00402B2A" w:rsidRPr="00213B3B">
        <w:rPr>
          <w:rFonts w:eastAsia="Times New Roman" w:cs="Times New Roman"/>
          <w:kern w:val="0"/>
          <w:lang w:eastAsia="en-GB"/>
          <w14:ligatures w14:val="none"/>
        </w:rPr>
        <w:t>imigrare ilegal</w:t>
      </w:r>
      <w:r w:rsidR="00FE4A51" w:rsidRPr="00213B3B">
        <w:rPr>
          <w:rFonts w:eastAsia="Times New Roman" w:cs="Times New Roman"/>
          <w:kern w:val="0"/>
          <w:lang w:eastAsia="en-GB"/>
          <w14:ligatures w14:val="none"/>
        </w:rPr>
        <w:t>ă,</w:t>
      </w:r>
      <w:r w:rsidR="00520C74" w:rsidRPr="00213B3B">
        <w:rPr>
          <w:rFonts w:eastAsia="Times New Roman" w:cs="Times New Roman"/>
          <w:kern w:val="0"/>
          <w:lang w:eastAsia="en-GB"/>
          <w14:ligatures w14:val="none"/>
        </w:rPr>
        <w:t xml:space="preserve"> </w:t>
      </w:r>
      <w:r w:rsidR="00FE4A51" w:rsidRPr="00213B3B">
        <w:rPr>
          <w:rFonts w:eastAsia="Times New Roman" w:cs="Times New Roman"/>
          <w:kern w:val="0"/>
          <w:lang w:eastAsia="en-GB"/>
          <w14:ligatures w14:val="none"/>
        </w:rPr>
        <w:t>persoane dispărute în zona graniței sau a țării precum, alte inconveniente de ocazie (rătăcirea diferitelor obiecte de către trecători, mașini/bunuri furate, etc).</w:t>
      </w:r>
    </w:p>
    <w:p w14:paraId="095C2810" w14:textId="11FF5A23" w:rsidR="004C3C39" w:rsidRPr="00213B3B" w:rsidRDefault="00993009" w:rsidP="00E61A9A">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ceastă lucrare are mai multe scopuri, unul dintre ele fiind aprofundarea </w:t>
      </w:r>
      <w:r w:rsidR="002B0F9C" w:rsidRPr="00213B3B">
        <w:rPr>
          <w:rFonts w:eastAsia="Times New Roman" w:cs="Times New Roman"/>
          <w:kern w:val="0"/>
          <w:lang w:eastAsia="en-GB"/>
          <w14:ligatures w14:val="none"/>
        </w:rPr>
        <w:t>cunoștințelor</w:t>
      </w:r>
      <w:r w:rsidRPr="00213B3B">
        <w:rPr>
          <w:rFonts w:eastAsia="Times New Roman" w:cs="Times New Roman"/>
          <w:kern w:val="0"/>
          <w:lang w:eastAsia="en-GB"/>
          <w14:ligatures w14:val="none"/>
        </w:rPr>
        <w:t xml:space="preserve"> deja existente dar și dobândirea de noi cunoștințe personale în domeniul bazelor de date și proiectării acestora. Domeniul acesta este unul care ar trebui atins de fiecare inginer software și nu numai pentru că datele ne înconjoară peste tot unde am fi</w:t>
      </w:r>
      <w:r w:rsidR="003F4879" w:rsidRPr="00213B3B">
        <w:rPr>
          <w:rFonts w:eastAsia="Times New Roman" w:cs="Times New Roman"/>
          <w:kern w:val="0"/>
          <w:lang w:eastAsia="en-GB"/>
          <w14:ligatures w14:val="none"/>
        </w:rPr>
        <w:t xml:space="preserve">: la locul de muncă, la școală/universitate, când mergem să rezolvăm diferite probleme cu instituțiile statului, la magazin . În toate acele exemple și nu numai se </w:t>
      </w:r>
      <w:r w:rsidRPr="00213B3B">
        <w:rPr>
          <w:rFonts w:eastAsia="Times New Roman" w:cs="Times New Roman"/>
          <w:kern w:val="0"/>
          <w:lang w:eastAsia="en-GB"/>
          <w14:ligatures w14:val="none"/>
        </w:rPr>
        <w:t xml:space="preserve"> </w:t>
      </w:r>
      <w:r w:rsidR="003F4879" w:rsidRPr="00213B3B">
        <w:rPr>
          <w:rFonts w:eastAsia="Times New Roman" w:cs="Times New Roman"/>
          <w:kern w:val="0"/>
          <w:lang w:eastAsia="en-GB"/>
          <w14:ligatures w14:val="none"/>
        </w:rPr>
        <w:t xml:space="preserve">află date care trebuie să fie menținute într-o anumită formă, adică în niște baze de date care trebuie proiectate de cineva. Astfel, fie că pe viitor vom lucra în domeniul specific </w:t>
      </w:r>
      <w:r w:rsidR="00934F31" w:rsidRPr="00213B3B">
        <w:rPr>
          <w:rFonts w:eastAsia="Times New Roman" w:cs="Times New Roman"/>
          <w:kern w:val="0"/>
          <w:lang w:eastAsia="en-GB"/>
          <w14:ligatures w14:val="none"/>
        </w:rPr>
        <w:t xml:space="preserve">de proiectant al </w:t>
      </w:r>
      <w:r w:rsidR="003F4879" w:rsidRPr="00213B3B">
        <w:rPr>
          <w:rFonts w:eastAsia="Times New Roman" w:cs="Times New Roman"/>
          <w:kern w:val="0"/>
          <w:lang w:eastAsia="en-GB"/>
          <w14:ligatures w14:val="none"/>
        </w:rPr>
        <w:t xml:space="preserve">bazelor de date, în </w:t>
      </w:r>
      <w:r w:rsidR="002B0F9C" w:rsidRPr="00213B3B">
        <w:rPr>
          <w:rFonts w:eastAsia="Times New Roman" w:cs="Times New Roman"/>
          <w:kern w:val="0"/>
          <w:lang w:eastAsia="en-GB"/>
          <w14:ligatures w14:val="none"/>
        </w:rPr>
        <w:t>crearea</w:t>
      </w:r>
      <w:r w:rsidR="003F4879" w:rsidRPr="00213B3B">
        <w:rPr>
          <w:rFonts w:eastAsia="Times New Roman" w:cs="Times New Roman"/>
          <w:kern w:val="0"/>
          <w:lang w:eastAsia="en-GB"/>
          <w14:ligatures w14:val="none"/>
        </w:rPr>
        <w:t xml:space="preserve"> de site-uri web/aplicații care să fie legate la baze de date</w:t>
      </w:r>
      <w:r w:rsidR="00934F31" w:rsidRPr="00213B3B">
        <w:rPr>
          <w:rFonts w:eastAsia="Times New Roman" w:cs="Times New Roman"/>
          <w:kern w:val="0"/>
          <w:lang w:eastAsia="en-GB"/>
          <w14:ligatures w14:val="none"/>
        </w:rPr>
        <w:t xml:space="preserve"> sau big data</w:t>
      </w:r>
      <w:r w:rsidR="004C3C39" w:rsidRPr="00213B3B">
        <w:rPr>
          <w:rFonts w:eastAsia="Times New Roman" w:cs="Times New Roman"/>
          <w:kern w:val="0"/>
          <w:lang w:eastAsia="en-GB"/>
          <w14:ligatures w14:val="none"/>
        </w:rPr>
        <w:t xml:space="preserve"> consider că este un lucru util de știut.</w:t>
      </w:r>
    </w:p>
    <w:p w14:paraId="3B64004E" w14:textId="09EE3F0B" w:rsidR="00993009" w:rsidRPr="00213B3B" w:rsidRDefault="004C3C39" w:rsidP="00E61A9A">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l doilea principal obiectiv care îl are această lucrare asupra mea este de obișnuire în redactarea unei documentații foarte bune ca a unei lucrări de licență. Prin realizarea acestui proiect </w:t>
      </w:r>
      <w:r w:rsidR="008E6908" w:rsidRPr="00213B3B">
        <w:rPr>
          <w:rFonts w:eastAsia="Times New Roman" w:cs="Times New Roman"/>
          <w:kern w:val="0"/>
          <w:lang w:eastAsia="en-GB"/>
          <w14:ligatures w14:val="none"/>
        </w:rPr>
        <w:t>dar mai ales al documentației, ne pregătește pentru momentul în care trebuie să redactăm documentația pentru lucrarea de licență, cu toate standardele</w:t>
      </w:r>
      <w:r w:rsidR="007B68DE" w:rsidRPr="00213B3B">
        <w:rPr>
          <w:rFonts w:eastAsia="Times New Roman" w:cs="Times New Roman"/>
          <w:kern w:val="0"/>
          <w:lang w:eastAsia="en-GB"/>
          <w14:ligatures w14:val="none"/>
        </w:rPr>
        <w:t xml:space="preserve">, restricțiile </w:t>
      </w:r>
      <w:r w:rsidR="00207EC9" w:rsidRPr="00213B3B">
        <w:rPr>
          <w:rFonts w:eastAsia="Times New Roman" w:cs="Times New Roman"/>
          <w:kern w:val="0"/>
          <w:lang w:eastAsia="en-GB"/>
          <w14:ligatures w14:val="none"/>
        </w:rPr>
        <w:t>aferente.</w:t>
      </w:r>
    </w:p>
    <w:p w14:paraId="4317D461" w14:textId="76069628" w:rsidR="00207EC9" w:rsidRPr="00213B3B" w:rsidRDefault="00207EC9" w:rsidP="00E61A9A">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Documentația acestui proiect este structurată în </w:t>
      </w:r>
      <w:r w:rsidR="00D001D9" w:rsidRPr="00213B3B">
        <w:rPr>
          <w:rFonts w:eastAsia="Times New Roman" w:cs="Times New Roman"/>
          <w:kern w:val="0"/>
          <w:lang w:eastAsia="en-GB"/>
          <w14:ligatures w14:val="none"/>
        </w:rPr>
        <w:t>8 părți:  1 – Introducere, 2 - Analiza stadiului actual în domeniul problemei unde voi discuta pe scurt despre cercetările actuale în domeniul proiectării bazelor de date dar și soluții aproximative cu a mea bine cunoscute; 3 - Bazele teoretice</w:t>
      </w:r>
      <w:r w:rsidR="002E637E" w:rsidRPr="00213B3B">
        <w:rPr>
          <w:rFonts w:eastAsia="Times New Roman" w:cs="Times New Roman"/>
          <w:kern w:val="0"/>
          <w:lang w:eastAsia="en-GB"/>
          <w14:ligatures w14:val="none"/>
        </w:rPr>
        <w:t xml:space="preserve"> unde povestesc conceptele teoretice </w:t>
      </w:r>
      <w:r w:rsidR="002B0F9C" w:rsidRPr="00213B3B">
        <w:rPr>
          <w:rFonts w:eastAsia="Times New Roman" w:cs="Times New Roman"/>
          <w:kern w:val="0"/>
          <w:lang w:eastAsia="en-GB"/>
          <w14:ligatures w14:val="none"/>
        </w:rPr>
        <w:t>aplicate</w:t>
      </w:r>
      <w:r w:rsidR="002E637E" w:rsidRPr="00213B3B">
        <w:rPr>
          <w:rFonts w:eastAsia="Times New Roman" w:cs="Times New Roman"/>
          <w:kern w:val="0"/>
          <w:lang w:eastAsia="en-GB"/>
          <w14:ligatures w14:val="none"/>
        </w:rPr>
        <w:t xml:space="preserve">; 4 - </w:t>
      </w:r>
      <w:r w:rsidR="002B0F9C" w:rsidRPr="00213B3B">
        <w:rPr>
          <w:rFonts w:eastAsia="Times New Roman" w:cs="Times New Roman"/>
          <w:kern w:val="0"/>
          <w:lang w:eastAsia="en-GB"/>
          <w14:ligatures w14:val="none"/>
        </w:rPr>
        <w:t>Soluția</w:t>
      </w:r>
      <w:r w:rsidR="002E637E" w:rsidRPr="00213B3B">
        <w:rPr>
          <w:rFonts w:eastAsia="Times New Roman" w:cs="Times New Roman"/>
          <w:kern w:val="0"/>
          <w:lang w:eastAsia="en-GB"/>
          <w14:ligatures w14:val="none"/>
        </w:rPr>
        <w:t xml:space="preserve"> propusă </w:t>
      </w:r>
      <w:r w:rsidR="002B0F9C" w:rsidRPr="00213B3B">
        <w:rPr>
          <w:rFonts w:eastAsia="Times New Roman" w:cs="Times New Roman"/>
          <w:kern w:val="0"/>
          <w:lang w:eastAsia="en-GB"/>
          <w14:ligatures w14:val="none"/>
        </w:rPr>
        <w:t>și</w:t>
      </w:r>
      <w:r w:rsidR="002E637E" w:rsidRPr="00213B3B">
        <w:rPr>
          <w:rFonts w:eastAsia="Times New Roman" w:cs="Times New Roman"/>
          <w:kern w:val="0"/>
          <w:lang w:eastAsia="en-GB"/>
          <w14:ligatures w14:val="none"/>
        </w:rPr>
        <w:t xml:space="preserve"> metodologia de proiectare/dezvoltare unde explic de ce am ales respective implementare; 5 – Implementare , în care povestesc propriu zis despre soluție cu referire la SQL, Schemă </w:t>
      </w:r>
      <w:r w:rsidR="002E637E" w:rsidRPr="00213B3B">
        <w:rPr>
          <w:rFonts w:eastAsia="Times New Roman" w:cs="Times New Roman"/>
          <w:kern w:val="0"/>
          <w:lang w:eastAsia="en-GB"/>
          <w14:ligatures w14:val="none"/>
        </w:rPr>
        <w:lastRenderedPageBreak/>
        <w:t xml:space="preserve">logică, Normalizări, etc;   6 - Utilizare, rezultate experimentale </w:t>
      </w:r>
      <w:r w:rsidR="00051501" w:rsidRPr="00213B3B">
        <w:rPr>
          <w:rFonts w:eastAsia="Times New Roman" w:cs="Times New Roman"/>
          <w:kern w:val="0"/>
          <w:lang w:eastAsia="en-GB"/>
          <w14:ligatures w14:val="none"/>
        </w:rPr>
        <w:t xml:space="preserve">unde voi arăta diferite rezultate în urma implementării;  7 - Concluzii </w:t>
      </w:r>
      <w:r w:rsidR="002B0F9C" w:rsidRPr="00213B3B">
        <w:rPr>
          <w:rFonts w:eastAsia="Times New Roman" w:cs="Times New Roman"/>
          <w:kern w:val="0"/>
          <w:lang w:eastAsia="en-GB"/>
          <w14:ligatures w14:val="none"/>
        </w:rPr>
        <w:t>și</w:t>
      </w:r>
      <w:r w:rsidR="00051501" w:rsidRPr="00213B3B">
        <w:rPr>
          <w:rFonts w:eastAsia="Times New Roman" w:cs="Times New Roman"/>
          <w:kern w:val="0"/>
          <w:lang w:eastAsia="en-GB"/>
          <w14:ligatures w14:val="none"/>
        </w:rPr>
        <w:t xml:space="preserve"> </w:t>
      </w:r>
      <w:r w:rsidR="002B0F9C" w:rsidRPr="00213B3B">
        <w:rPr>
          <w:rFonts w:eastAsia="Times New Roman" w:cs="Times New Roman"/>
          <w:kern w:val="0"/>
          <w:lang w:eastAsia="en-GB"/>
          <w14:ligatures w14:val="none"/>
        </w:rPr>
        <w:t>direcții</w:t>
      </w:r>
      <w:r w:rsidR="00051501" w:rsidRPr="00213B3B">
        <w:rPr>
          <w:rFonts w:eastAsia="Times New Roman" w:cs="Times New Roman"/>
          <w:kern w:val="0"/>
          <w:lang w:eastAsia="en-GB"/>
          <w14:ligatures w14:val="none"/>
        </w:rPr>
        <w:t xml:space="preserve"> de dezvoltare aici are loc deznodământul legat de proiect și 8 </w:t>
      </w:r>
      <w:r w:rsidR="00F17741" w:rsidRPr="00213B3B">
        <w:rPr>
          <w:rFonts w:eastAsia="Times New Roman" w:cs="Times New Roman"/>
          <w:kern w:val="0"/>
          <w:lang w:eastAsia="en-GB"/>
          <w14:ligatures w14:val="none"/>
        </w:rPr>
        <w:t>–</w:t>
      </w:r>
      <w:r w:rsidR="00051501" w:rsidRPr="00213B3B">
        <w:rPr>
          <w:rFonts w:eastAsia="Times New Roman" w:cs="Times New Roman"/>
          <w:kern w:val="0"/>
          <w:lang w:eastAsia="en-GB"/>
          <w14:ligatures w14:val="none"/>
        </w:rPr>
        <w:t xml:space="preserve"> Bibliografie</w:t>
      </w:r>
      <w:r w:rsidR="00F17741" w:rsidRPr="00213B3B">
        <w:rPr>
          <w:rFonts w:eastAsia="Times New Roman" w:cs="Times New Roman"/>
          <w:kern w:val="0"/>
          <w:lang w:eastAsia="en-GB"/>
          <w14:ligatures w14:val="none"/>
        </w:rPr>
        <w:t xml:space="preserve"> unde includ resursele bibliografice folosite în citări și nu numai</w:t>
      </w:r>
      <w:r w:rsidR="006C5F76" w:rsidRPr="00213B3B">
        <w:rPr>
          <w:rFonts w:eastAsia="Times New Roman" w:cs="Times New Roman"/>
          <w:kern w:val="0"/>
          <w:lang w:eastAsia="en-GB"/>
          <w14:ligatures w14:val="none"/>
        </w:rPr>
        <w:t>.</w:t>
      </w:r>
    </w:p>
    <w:p w14:paraId="5E1B07ED" w14:textId="15A7C29F" w:rsidR="00CB3DA4" w:rsidRDefault="00CB3DA4">
      <w:r>
        <w:br w:type="page"/>
      </w:r>
    </w:p>
    <w:p w14:paraId="5FE21491" w14:textId="77777777" w:rsidR="00993009" w:rsidRPr="00213B3B" w:rsidRDefault="00993009" w:rsidP="00FE4A51">
      <w:pPr>
        <w:ind w:firstLine="720"/>
      </w:pPr>
    </w:p>
    <w:p w14:paraId="0504116F" w14:textId="79029629" w:rsidR="003C7443" w:rsidRPr="00213B3B" w:rsidRDefault="00B83E22" w:rsidP="0018435B">
      <w:pPr>
        <w:pStyle w:val="ListParagraph"/>
        <w:numPr>
          <w:ilvl w:val="0"/>
          <w:numId w:val="7"/>
        </w:numPr>
        <w:jc w:val="center"/>
        <w:rPr>
          <w:b/>
          <w:sz w:val="28"/>
          <w:szCs w:val="28"/>
        </w:rPr>
      </w:pPr>
      <w:r w:rsidRPr="00213B3B">
        <w:rPr>
          <w:b/>
          <w:sz w:val="28"/>
          <w:szCs w:val="28"/>
        </w:rPr>
        <w:t>ANALIZA STADIULUI ACTUAL ÎN DOMENIUL PROBLEMEI</w:t>
      </w:r>
    </w:p>
    <w:p w14:paraId="4D392074" w14:textId="77777777" w:rsidR="003C7443" w:rsidRPr="00213B3B" w:rsidRDefault="003C7443" w:rsidP="003C7443">
      <w:pPr>
        <w:ind w:firstLine="720"/>
        <w:jc w:val="center"/>
        <w:rPr>
          <w:b/>
          <w:bCs/>
        </w:rPr>
      </w:pPr>
    </w:p>
    <w:p w14:paraId="7C0C22C7" w14:textId="77777777" w:rsidR="0018435B" w:rsidRPr="00213B3B" w:rsidRDefault="0018435B" w:rsidP="003C7443">
      <w:pPr>
        <w:ind w:firstLine="720"/>
        <w:jc w:val="center"/>
        <w:rPr>
          <w:b/>
          <w:bCs/>
        </w:rPr>
      </w:pPr>
    </w:p>
    <w:p w14:paraId="1FBAA5BF" w14:textId="4153232A" w:rsidR="003C7443" w:rsidRPr="00213B3B" w:rsidRDefault="003C7443"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În ultimii ani s-au făcut diferite cercetări legate de proiectării bazelor de date relaționale cu diferite subiecte principale: Optimizări în căutarea anumitor date, folosirea bazelor pentru diverse programe și aplicații,  conversia către soluții de tip non-relațional și vice versa, etc. În următoarele rânduri voi rezuma </w:t>
      </w:r>
      <w:r w:rsidR="00760083" w:rsidRPr="00213B3B">
        <w:rPr>
          <w:rFonts w:eastAsia="Times New Roman" w:cs="Times New Roman"/>
          <w:kern w:val="0"/>
          <w:lang w:eastAsia="en-GB"/>
          <w14:ligatures w14:val="none"/>
        </w:rPr>
        <w:t xml:space="preserve">despre principalele cercetări. </w:t>
      </w:r>
    </w:p>
    <w:p w14:paraId="043551A8" w14:textId="12D68C81" w:rsidR="008058D0" w:rsidRPr="00213B3B" w:rsidRDefault="008058D0"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Într-un articol din 2021 s-a descoperit că se poate crește eficiența bazelor de date relaționale folosind diferite tehnici ale formei a doua normale. Prin folosirea acestei forme se poate reduce redundanța, îmbunătăți integritatea datelor sau optimizarea performanței interogărilor</w:t>
      </w:r>
      <w:r w:rsidR="00AD127F" w:rsidRPr="00213B3B">
        <w:rPr>
          <w:rFonts w:eastAsia="Times New Roman" w:cs="Times New Roman"/>
          <w:kern w:val="0"/>
          <w:lang w:eastAsia="en-GB"/>
          <w14:ligatures w14:val="none"/>
        </w:rPr>
        <w:t>, l</w:t>
      </w:r>
      <w:r w:rsidRPr="00213B3B">
        <w:rPr>
          <w:rFonts w:eastAsia="Times New Roman" w:cs="Times New Roman"/>
          <w:kern w:val="0"/>
          <w:lang w:eastAsia="en-GB"/>
          <w14:ligatures w14:val="none"/>
        </w:rPr>
        <w:t xml:space="preserve">ucru foarte util </w:t>
      </w:r>
      <w:r w:rsidR="00AD127F" w:rsidRPr="00213B3B">
        <w:rPr>
          <w:rFonts w:eastAsia="Times New Roman" w:cs="Times New Roman"/>
          <w:kern w:val="0"/>
          <w:lang w:eastAsia="en-GB"/>
          <w14:ligatures w14:val="none"/>
        </w:rPr>
        <w:t>pentru sistemele în care viteza este crucială.</w:t>
      </w:r>
    </w:p>
    <w:p w14:paraId="23B6D1CB" w14:textId="47BFB02C" w:rsidR="00DB7468" w:rsidRDefault="00DB7468"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ltă tehnică de îmbunătățire a performanței </w:t>
      </w:r>
      <w:r w:rsidR="003029FE" w:rsidRPr="00213B3B">
        <w:rPr>
          <w:rFonts w:eastAsia="Times New Roman" w:cs="Times New Roman"/>
          <w:kern w:val="0"/>
          <w:lang w:eastAsia="en-GB"/>
          <w14:ligatures w14:val="none"/>
        </w:rPr>
        <w:t xml:space="preserve">este prin tehnica inversării indexului prin care se pot gestiona mult mai ușor fișiere mari alături de un </w:t>
      </w:r>
      <w:proofErr w:type="spellStart"/>
      <w:r w:rsidR="003029FE" w:rsidRPr="00213B3B">
        <w:rPr>
          <w:rFonts w:eastAsia="Times New Roman" w:cs="Times New Roman"/>
          <w:kern w:val="0"/>
          <w:lang w:eastAsia="en-GB"/>
          <w14:ligatures w14:val="none"/>
        </w:rPr>
        <w:t>join</w:t>
      </w:r>
      <w:proofErr w:type="spellEnd"/>
      <w:r w:rsidR="003029FE" w:rsidRPr="00213B3B">
        <w:rPr>
          <w:rFonts w:eastAsia="Times New Roman" w:cs="Times New Roman"/>
          <w:kern w:val="0"/>
          <w:lang w:eastAsia="en-GB"/>
          <w14:ligatures w14:val="none"/>
        </w:rPr>
        <w:t xml:space="preserve"> </w:t>
      </w:r>
      <w:proofErr w:type="spellStart"/>
      <w:r w:rsidR="003029FE" w:rsidRPr="00213B3B">
        <w:rPr>
          <w:rFonts w:eastAsia="Times New Roman" w:cs="Times New Roman"/>
          <w:kern w:val="0"/>
          <w:lang w:eastAsia="en-GB"/>
          <w14:ligatures w14:val="none"/>
        </w:rPr>
        <w:t>optimization</w:t>
      </w:r>
      <w:proofErr w:type="spellEnd"/>
      <w:r w:rsidR="003029FE" w:rsidRPr="00213B3B">
        <w:rPr>
          <w:rFonts w:eastAsia="Times New Roman" w:cs="Times New Roman"/>
          <w:kern w:val="0"/>
          <w:lang w:eastAsia="en-GB"/>
          <w14:ligatures w14:val="none"/>
        </w:rPr>
        <w:t xml:space="preserve"> asupra aceste structuri</w:t>
      </w:r>
      <w:r w:rsidR="00A40EAB" w:rsidRPr="00213B3B">
        <w:rPr>
          <w:rFonts w:eastAsia="Times New Roman" w:cs="Times New Roman"/>
          <w:kern w:val="0"/>
          <w:lang w:eastAsia="en-GB"/>
          <w14:ligatures w14:val="none"/>
        </w:rPr>
        <w:t xml:space="preserve">. </w:t>
      </w:r>
      <w:r w:rsidR="00486EE0" w:rsidRPr="00213B3B">
        <w:rPr>
          <w:rFonts w:eastAsia="Times New Roman" w:cs="Times New Roman"/>
          <w:kern w:val="0"/>
          <w:lang w:eastAsia="en-GB"/>
          <w14:ligatures w14:val="none"/>
        </w:rPr>
        <w:t xml:space="preserve">Printr-un </w:t>
      </w:r>
      <w:proofErr w:type="spellStart"/>
      <w:r w:rsidR="00486EE0" w:rsidRPr="00213B3B">
        <w:rPr>
          <w:rFonts w:eastAsia="Times New Roman" w:cs="Times New Roman"/>
          <w:kern w:val="0"/>
          <w:lang w:eastAsia="en-GB"/>
          <w14:ligatures w14:val="none"/>
        </w:rPr>
        <w:t>multi-way</w:t>
      </w:r>
      <w:proofErr w:type="spellEnd"/>
      <w:r w:rsidR="00486EE0" w:rsidRPr="00213B3B">
        <w:rPr>
          <w:rFonts w:eastAsia="Times New Roman" w:cs="Times New Roman"/>
          <w:kern w:val="0"/>
          <w:lang w:eastAsia="en-GB"/>
          <w14:ligatures w14:val="none"/>
        </w:rPr>
        <w:t xml:space="preserve"> </w:t>
      </w:r>
      <w:proofErr w:type="spellStart"/>
      <w:r w:rsidR="00486EE0" w:rsidRPr="00213B3B">
        <w:rPr>
          <w:rFonts w:eastAsia="Times New Roman" w:cs="Times New Roman"/>
          <w:kern w:val="0"/>
          <w:lang w:eastAsia="en-GB"/>
          <w14:ligatures w14:val="none"/>
        </w:rPr>
        <w:t>join</w:t>
      </w:r>
      <w:proofErr w:type="spellEnd"/>
      <w:r w:rsidR="00486EE0" w:rsidRPr="00213B3B">
        <w:rPr>
          <w:rFonts w:eastAsia="Times New Roman" w:cs="Times New Roman"/>
          <w:kern w:val="0"/>
          <w:lang w:eastAsia="en-GB"/>
          <w14:ligatures w14:val="none"/>
        </w:rPr>
        <w:t xml:space="preserve"> se pot obține rezultatele listelor de postări (</w:t>
      </w:r>
      <w:proofErr w:type="spellStart"/>
      <w:r w:rsidR="00486EE0" w:rsidRPr="00213B3B">
        <w:rPr>
          <w:rFonts w:eastAsia="Times New Roman" w:cs="Times New Roman"/>
          <w:kern w:val="0"/>
          <w:lang w:eastAsia="en-GB"/>
          <w14:ligatures w14:val="none"/>
        </w:rPr>
        <w:t>posting</w:t>
      </w:r>
      <w:proofErr w:type="spellEnd"/>
      <w:r w:rsidR="00486EE0" w:rsidRPr="00213B3B">
        <w:rPr>
          <w:rFonts w:eastAsia="Times New Roman" w:cs="Times New Roman"/>
          <w:kern w:val="0"/>
          <w:lang w:eastAsia="en-GB"/>
          <w14:ligatures w14:val="none"/>
        </w:rPr>
        <w:t xml:space="preserve"> </w:t>
      </w:r>
      <w:proofErr w:type="spellStart"/>
      <w:r w:rsidR="00486EE0" w:rsidRPr="00213B3B">
        <w:rPr>
          <w:rFonts w:eastAsia="Times New Roman" w:cs="Times New Roman"/>
          <w:kern w:val="0"/>
          <w:lang w:eastAsia="en-GB"/>
          <w14:ligatures w14:val="none"/>
        </w:rPr>
        <w:t>list</w:t>
      </w:r>
      <w:proofErr w:type="spellEnd"/>
      <w:r w:rsidR="00486EE0" w:rsidRPr="00213B3B">
        <w:rPr>
          <w:rFonts w:eastAsia="Times New Roman" w:cs="Times New Roman"/>
          <w:kern w:val="0"/>
          <w:lang w:eastAsia="en-GB"/>
          <w14:ligatures w14:val="none"/>
        </w:rPr>
        <w:t xml:space="preserve">) după cuvinte cheie ce urmează să fie căutate într-un singur proces. De exemplu, dacă un utilizator dorește să caute documente cu patru cuvinte cheie, prin metoda existentă de </w:t>
      </w:r>
      <w:proofErr w:type="spellStart"/>
      <w:r w:rsidR="00486EE0" w:rsidRPr="00213B3B">
        <w:rPr>
          <w:rFonts w:eastAsia="Times New Roman" w:cs="Times New Roman"/>
          <w:kern w:val="0"/>
          <w:lang w:eastAsia="en-GB"/>
          <w14:ligatures w14:val="none"/>
        </w:rPr>
        <w:t>two-way</w:t>
      </w:r>
      <w:proofErr w:type="spellEnd"/>
      <w:r w:rsidR="00486EE0" w:rsidRPr="00213B3B">
        <w:rPr>
          <w:rFonts w:eastAsia="Times New Roman" w:cs="Times New Roman"/>
          <w:kern w:val="0"/>
          <w:lang w:eastAsia="en-GB"/>
          <w14:ligatures w14:val="none"/>
        </w:rPr>
        <w:t xml:space="preserve"> </w:t>
      </w:r>
      <w:proofErr w:type="spellStart"/>
      <w:r w:rsidR="00486EE0" w:rsidRPr="00213B3B">
        <w:rPr>
          <w:rFonts w:eastAsia="Times New Roman" w:cs="Times New Roman"/>
          <w:kern w:val="0"/>
          <w:lang w:eastAsia="en-GB"/>
          <w14:ligatures w14:val="none"/>
        </w:rPr>
        <w:t>join</w:t>
      </w:r>
      <w:proofErr w:type="spellEnd"/>
      <w:r w:rsidR="00486EE0" w:rsidRPr="00213B3B">
        <w:rPr>
          <w:rFonts w:eastAsia="Times New Roman" w:cs="Times New Roman"/>
          <w:kern w:val="0"/>
          <w:lang w:eastAsia="en-GB"/>
          <w14:ligatures w14:val="none"/>
        </w:rPr>
        <w:t xml:space="preserve"> , rezultatul ar fi fost dat după trei procese după traversarea listei de postări corespunzătoare celor patru cuvinte cheie.</w:t>
      </w:r>
      <w:r w:rsidR="003346AA" w:rsidRPr="00213B3B">
        <w:rPr>
          <w:rFonts w:eastAsia="Times New Roman" w:cs="Times New Roman"/>
          <w:kern w:val="0"/>
          <w:lang w:eastAsia="en-GB"/>
          <w14:ligatures w14:val="none"/>
        </w:rPr>
        <w:t xml:space="preserve"> În contrast, prin folosirea unui </w:t>
      </w:r>
      <w:proofErr w:type="spellStart"/>
      <w:r w:rsidR="003346AA" w:rsidRPr="00213B3B">
        <w:rPr>
          <w:rFonts w:eastAsia="Times New Roman" w:cs="Times New Roman"/>
          <w:kern w:val="0"/>
          <w:lang w:eastAsia="en-GB"/>
          <w14:ligatures w14:val="none"/>
        </w:rPr>
        <w:t>multi-way</w:t>
      </w:r>
      <w:proofErr w:type="spellEnd"/>
      <w:r w:rsidR="003346AA" w:rsidRPr="00213B3B">
        <w:rPr>
          <w:rFonts w:eastAsia="Times New Roman" w:cs="Times New Roman"/>
          <w:kern w:val="0"/>
          <w:lang w:eastAsia="en-GB"/>
          <w14:ligatures w14:val="none"/>
        </w:rPr>
        <w:t xml:space="preserve"> </w:t>
      </w:r>
      <w:proofErr w:type="spellStart"/>
      <w:r w:rsidR="003346AA" w:rsidRPr="00213B3B">
        <w:rPr>
          <w:rFonts w:eastAsia="Times New Roman" w:cs="Times New Roman"/>
          <w:kern w:val="0"/>
          <w:lang w:eastAsia="en-GB"/>
          <w14:ligatures w14:val="none"/>
        </w:rPr>
        <w:t>join</w:t>
      </w:r>
      <w:proofErr w:type="spellEnd"/>
      <w:r w:rsidR="003346AA" w:rsidRPr="00213B3B">
        <w:rPr>
          <w:rFonts w:eastAsia="Times New Roman" w:cs="Times New Roman"/>
          <w:kern w:val="0"/>
          <w:lang w:eastAsia="en-GB"/>
          <w14:ligatures w14:val="none"/>
        </w:rPr>
        <w:t xml:space="preserve"> acest lucru se poate îndeplini printr-un singur proces, deoarece se traversează listele de postări simultan aferente celor patru cuvinte.</w:t>
      </w:r>
      <w:r w:rsidR="00991898">
        <w:rPr>
          <w:rFonts w:eastAsia="Times New Roman" w:cs="Times New Roman"/>
          <w:kern w:val="0"/>
          <w:lang w:eastAsia="en-GB"/>
          <w14:ligatures w14:val="none"/>
        </w:rPr>
        <w:t xml:space="preserve"> "</w:t>
      </w:r>
      <w:r w:rsidR="00991898" w:rsidRPr="00991898">
        <w:rPr>
          <w:rFonts w:eastAsia="Times New Roman" w:cs="Times New Roman"/>
          <w:kern w:val="0"/>
          <w:lang w:val="en-GB" w:eastAsia="en-GB"/>
          <w14:ligatures w14:val="none"/>
        </w:rPr>
        <w:t xml:space="preserve">We use the multi-way join method to obtain the results of the keyword posting lists to be searched in one process. For example, if the user wishes to search for documents with four keywords, the posting lists for those keywords are sorted. The existing two-way join method returns the result after three processes </w:t>
      </w:r>
      <w:proofErr w:type="spellStart"/>
      <w:r w:rsidR="00991898" w:rsidRPr="00991898">
        <w:rPr>
          <w:rFonts w:eastAsia="Times New Roman" w:cs="Times New Roman"/>
          <w:kern w:val="0"/>
          <w:lang w:val="en-GB" w:eastAsia="en-GB"/>
          <w14:ligatures w14:val="none"/>
        </w:rPr>
        <w:t>centered</w:t>
      </w:r>
      <w:proofErr w:type="spellEnd"/>
      <w:r w:rsidR="00991898" w:rsidRPr="00991898">
        <w:rPr>
          <w:rFonts w:eastAsia="Times New Roman" w:cs="Times New Roman"/>
          <w:kern w:val="0"/>
          <w:lang w:val="en-GB" w:eastAsia="en-GB"/>
          <w14:ligatures w14:val="none"/>
        </w:rPr>
        <w:t xml:space="preserve"> on crossing the posting list corresponding to the four keywords. By contrast, the multi-way join method can obtain the result in one process because it crosses the four posting lists simultaneously.</w:t>
      </w:r>
      <w:r w:rsidR="00991898">
        <w:rPr>
          <w:rFonts w:eastAsia="Times New Roman" w:cs="Times New Roman"/>
          <w:kern w:val="0"/>
          <w:lang w:eastAsia="en-GB"/>
          <w14:ligatures w14:val="none"/>
        </w:rPr>
        <w:t>”</w:t>
      </w:r>
      <w:r w:rsidR="00DF13DD">
        <w:rPr>
          <w:rFonts w:eastAsia="Times New Roman" w:cs="Times New Roman"/>
          <w:kern w:val="0"/>
          <w:lang w:eastAsia="en-GB"/>
          <w14:ligatures w14:val="none"/>
        </w:rPr>
        <w:t xml:space="preserve"> </w:t>
      </w:r>
      <w:r w:rsidR="00DF13DD">
        <w:rPr>
          <w:rFonts w:eastAsia="Times New Roman" w:cs="Times New Roman"/>
          <w:kern w:val="0"/>
          <w:lang w:eastAsia="en-GB"/>
          <w14:ligatures w14:val="none"/>
        </w:rPr>
        <w:fldChar w:fldCharType="begin"/>
      </w:r>
      <w:r w:rsidR="00F177E3">
        <w:rPr>
          <w:rFonts w:eastAsia="Times New Roman" w:cs="Times New Roman"/>
          <w:kern w:val="0"/>
          <w:lang w:eastAsia="en-GB"/>
          <w14:ligatures w14:val="none"/>
        </w:rPr>
        <w:instrText xml:space="preserve"> ADDIN ZOTERO_ITEM CSL_CITATION {"citationID":"yk4sofZg","properties":{"formattedCitation":"[1, p. 2]","plainCitation":"[1, p. 2]","noteIndex":0},"citationItems":[{"id":3,"uris":["http://zotero.org/users/local/J72z5RiT/items/3BQR7BMM"],"itemData":{"id":3,"type":"article-journal","abstract":"In relational database management systems (RDBMSs), an efficient join method for text retrieval using an inverted index has been developed and implemented. However, the existing crossing of the posting inverted list increases the keyword search time for large texts because of unnecessary comparisons. The relation-based search produces results by utilizing the posting list intersection. To reduce the search time for queries, a multi-way skipmerge join algorithm is proposed in this study. The proposed algorithm improves the execution speed by using a sorted inverted index posting list to minimize unnecessary comparison operations in the posting list intersection. The skip-merge join method, which minimizes unnecessary comparison operations using the aggregate function, is integrated with the multi-way join as a replacement for the existing two-way join method. The join algorithm combining skip-merge join and multi-way join shows good performance because the number of search keywords and the number of documents increase. The performance improvement of the keyword search is verified by implementing the multi-way skip-merge join algorithm in PostgreSQL, an RDBMS.","container-title":"Expert Systems with Applications","DOI":"10.1016/j.eswa.2022.116956","ISSN":"09574174","journalAbbreviation":"Expert Systems with Applications","language":"en","page":"116956","source":"DOI.org (Crossref)","title":"Join optimization for inverted index technique on relational database management systems","volume":"198","author":[{"family":"Shin","given":"Yoonmi"},{"family":"Ahn","given":"Jinhyun"},{"family":"Im","given":"Dong-Hyuk"}],"issued":{"date-parts":[["2022",7]]}},"locator":"2","label":"page"}],"schema":"https://github.com/citation-style-language/schema/raw/master/csl-citation.json"} </w:instrText>
      </w:r>
      <w:r w:rsidR="00DF13DD">
        <w:rPr>
          <w:rFonts w:eastAsia="Times New Roman" w:cs="Times New Roman"/>
          <w:kern w:val="0"/>
          <w:lang w:eastAsia="en-GB"/>
          <w14:ligatures w14:val="none"/>
        </w:rPr>
        <w:fldChar w:fldCharType="separate"/>
      </w:r>
      <w:r w:rsidR="00F177E3" w:rsidRPr="00F177E3">
        <w:t>[1, p. 2]</w:t>
      </w:r>
      <w:r w:rsidR="00DF13DD">
        <w:rPr>
          <w:rFonts w:eastAsia="Times New Roman" w:cs="Times New Roman"/>
          <w:kern w:val="0"/>
          <w:lang w:eastAsia="en-GB"/>
          <w14:ligatures w14:val="none"/>
        </w:rPr>
        <w:fldChar w:fldCharType="end"/>
      </w:r>
    </w:p>
    <w:p w14:paraId="01031531" w14:textId="77777777" w:rsidR="00DD68B1" w:rsidRPr="00213B3B" w:rsidRDefault="00DD68B1" w:rsidP="0018435B">
      <w:pPr>
        <w:spacing w:before="240" w:after="0" w:line="276" w:lineRule="auto"/>
        <w:ind w:firstLine="851"/>
        <w:jc w:val="both"/>
        <w:rPr>
          <w:rFonts w:eastAsia="Times New Roman" w:cs="Times New Roman"/>
          <w:kern w:val="0"/>
          <w:lang w:eastAsia="en-GB"/>
          <w14:ligatures w14:val="none"/>
        </w:rPr>
      </w:pPr>
    </w:p>
    <w:p w14:paraId="200C08CA" w14:textId="5C9D2A4D" w:rsidR="00C05963" w:rsidRPr="00CB60C0" w:rsidRDefault="00C05963" w:rsidP="00DD68B1">
      <w:pPr>
        <w:spacing w:line="276" w:lineRule="auto"/>
        <w:ind w:firstLine="851"/>
        <w:jc w:val="both"/>
        <w:rPr>
          <w:lang w:val="en-GB" w:eastAsia="en-GB"/>
        </w:rPr>
      </w:pPr>
      <w:r w:rsidRPr="00213B3B">
        <w:rPr>
          <w:rFonts w:eastAsia="Times New Roman" w:cs="Times New Roman"/>
          <w:kern w:val="0"/>
          <w:lang w:eastAsia="en-GB"/>
          <w14:ligatures w14:val="none"/>
        </w:rPr>
        <w:t>O altă lucrare științifică analizează cât de utile</w:t>
      </w:r>
      <w:r w:rsidR="009B0EB5" w:rsidRPr="00213B3B">
        <w:rPr>
          <w:rFonts w:eastAsia="Times New Roman" w:cs="Times New Roman"/>
          <w:kern w:val="0"/>
          <w:lang w:eastAsia="en-GB"/>
          <w14:ligatures w14:val="none"/>
        </w:rPr>
        <w:t xml:space="preserve"> și</w:t>
      </w:r>
      <w:r w:rsidRPr="00213B3B">
        <w:rPr>
          <w:rFonts w:eastAsia="Times New Roman" w:cs="Times New Roman"/>
          <w:kern w:val="0"/>
          <w:lang w:eastAsia="en-GB"/>
          <w14:ligatures w14:val="none"/>
        </w:rPr>
        <w:t xml:space="preserve"> eficiente</w:t>
      </w:r>
      <w:r w:rsidR="009B0EB5" w:rsidRPr="00213B3B">
        <w:rPr>
          <w:rFonts w:eastAsia="Times New Roman" w:cs="Times New Roman"/>
          <w:kern w:val="0"/>
          <w:lang w:eastAsia="en-GB"/>
          <w14:ligatures w14:val="none"/>
        </w:rPr>
        <w:t xml:space="preserve"> sunt mesajele de eroare din sisteme cu baze de date relaționale</w:t>
      </w:r>
      <w:r w:rsidR="00900C7B" w:rsidRPr="00213B3B">
        <w:rPr>
          <w:rFonts w:eastAsia="Times New Roman" w:cs="Times New Roman"/>
          <w:kern w:val="0"/>
          <w:lang w:eastAsia="en-GB"/>
          <w14:ligatures w14:val="none"/>
        </w:rPr>
        <w:t xml:space="preserve">. S-au luat în considerare 4 sisteme de gestiune ale bazelor de date (DBMS): </w:t>
      </w:r>
      <w:proofErr w:type="spellStart"/>
      <w:r w:rsidR="00900C7B" w:rsidRPr="00213B3B">
        <w:rPr>
          <w:rFonts w:eastAsia="Times New Roman" w:cs="Times New Roman"/>
          <w:kern w:val="0"/>
          <w:lang w:eastAsia="en-GB"/>
          <w14:ligatures w14:val="none"/>
        </w:rPr>
        <w:t>MySQL</w:t>
      </w:r>
      <w:proofErr w:type="spellEnd"/>
      <w:r w:rsidR="00900C7B" w:rsidRPr="00213B3B">
        <w:rPr>
          <w:rFonts w:eastAsia="Times New Roman" w:cs="Times New Roman"/>
          <w:kern w:val="0"/>
          <w:lang w:eastAsia="en-GB"/>
          <w14:ligatures w14:val="none"/>
        </w:rPr>
        <w:t xml:space="preserve">, Oracle </w:t>
      </w:r>
      <w:proofErr w:type="spellStart"/>
      <w:r w:rsidR="00900C7B" w:rsidRPr="00213B3B">
        <w:rPr>
          <w:rFonts w:eastAsia="Times New Roman" w:cs="Times New Roman"/>
          <w:kern w:val="0"/>
          <w:lang w:eastAsia="en-GB"/>
          <w14:ligatures w14:val="none"/>
        </w:rPr>
        <w:t>Database</w:t>
      </w:r>
      <w:proofErr w:type="spellEnd"/>
      <w:r w:rsidR="00900C7B" w:rsidRPr="00213B3B">
        <w:rPr>
          <w:rFonts w:eastAsia="Times New Roman" w:cs="Times New Roman"/>
          <w:kern w:val="0"/>
          <w:lang w:eastAsia="en-GB"/>
          <w14:ligatures w14:val="none"/>
        </w:rPr>
        <w:t xml:space="preserve">, </w:t>
      </w:r>
      <w:proofErr w:type="spellStart"/>
      <w:r w:rsidR="00900C7B" w:rsidRPr="00213B3B">
        <w:rPr>
          <w:rFonts w:eastAsia="Times New Roman" w:cs="Times New Roman"/>
          <w:kern w:val="0"/>
          <w:lang w:eastAsia="en-GB"/>
          <w14:ligatures w14:val="none"/>
        </w:rPr>
        <w:t>PostgreSQL</w:t>
      </w:r>
      <w:proofErr w:type="spellEnd"/>
      <w:r w:rsidR="00900C7B" w:rsidRPr="00213B3B">
        <w:rPr>
          <w:rFonts w:eastAsia="Times New Roman" w:cs="Times New Roman"/>
          <w:kern w:val="0"/>
          <w:lang w:eastAsia="en-GB"/>
          <w14:ligatures w14:val="none"/>
        </w:rPr>
        <w:t xml:space="preserve">, SQL Server </w:t>
      </w:r>
      <w:r w:rsidR="00554CE8" w:rsidRPr="00213B3B">
        <w:rPr>
          <w:rFonts w:eastAsia="Times New Roman" w:cs="Times New Roman"/>
          <w:kern w:val="0"/>
          <w:lang w:eastAsia="en-GB"/>
          <w14:ligatures w14:val="none"/>
        </w:rPr>
        <w:t xml:space="preserve"> folosind testul </w:t>
      </w:r>
      <w:proofErr w:type="spellStart"/>
      <w:r w:rsidR="00554CE8" w:rsidRPr="00213B3B">
        <w:rPr>
          <w:rFonts w:eastAsia="Times New Roman" w:cs="Times New Roman"/>
          <w:kern w:val="0"/>
          <w:lang w:eastAsia="en-GB"/>
          <w14:ligatures w14:val="none"/>
        </w:rPr>
        <w:t>Kruskal</w:t>
      </w:r>
      <w:proofErr w:type="spellEnd"/>
      <w:r w:rsidR="00554CE8" w:rsidRPr="00213B3B">
        <w:rPr>
          <w:rFonts w:eastAsia="Times New Roman" w:cs="Times New Roman"/>
          <w:kern w:val="0"/>
          <w:lang w:eastAsia="en-GB"/>
          <w14:ligatures w14:val="none"/>
        </w:rPr>
        <w:t xml:space="preserve"> – Wallis H și 152 de participanți. Concluziile au fost: eficacitatea mesajelor de eroare în cadrul </w:t>
      </w:r>
      <w:proofErr w:type="spellStart"/>
      <w:r w:rsidR="00554CE8" w:rsidRPr="00213B3B">
        <w:rPr>
          <w:rFonts w:eastAsia="Times New Roman" w:cs="Times New Roman"/>
          <w:kern w:val="0"/>
          <w:lang w:eastAsia="en-GB"/>
          <w14:ligatures w14:val="none"/>
        </w:rPr>
        <w:t>PostgreSQL</w:t>
      </w:r>
      <w:proofErr w:type="spellEnd"/>
      <w:r w:rsidR="00554CE8" w:rsidRPr="00213B3B">
        <w:rPr>
          <w:rFonts w:eastAsia="Times New Roman" w:cs="Times New Roman"/>
          <w:kern w:val="0"/>
          <w:lang w:eastAsia="en-GB"/>
          <w14:ligatures w14:val="none"/>
        </w:rPr>
        <w:t xml:space="preserve"> și SQL Server a fost mai bună decât cea a </w:t>
      </w:r>
      <w:proofErr w:type="spellStart"/>
      <w:r w:rsidR="00554CE8" w:rsidRPr="00213B3B">
        <w:rPr>
          <w:rFonts w:eastAsia="Times New Roman" w:cs="Times New Roman"/>
          <w:kern w:val="0"/>
          <w:lang w:eastAsia="en-GB"/>
          <w14:ligatures w14:val="none"/>
        </w:rPr>
        <w:t>MySQL</w:t>
      </w:r>
      <w:proofErr w:type="spellEnd"/>
      <w:r w:rsidR="00554CE8" w:rsidRPr="00213B3B">
        <w:rPr>
          <w:rFonts w:eastAsia="Times New Roman" w:cs="Times New Roman"/>
          <w:kern w:val="0"/>
          <w:lang w:eastAsia="en-GB"/>
          <w14:ligatures w14:val="none"/>
        </w:rPr>
        <w:t xml:space="preserve"> dar nu s-au observat diferențe în cadrul Oracle Databases.</w:t>
      </w:r>
      <w:r w:rsidR="00B354DA" w:rsidRPr="00213B3B">
        <w:rPr>
          <w:rFonts w:eastAsia="Times New Roman" w:cs="Times New Roman"/>
          <w:kern w:val="0"/>
          <w:lang w:eastAsia="en-GB"/>
          <w14:ligatures w14:val="none"/>
        </w:rPr>
        <w:t xml:space="preserve"> Din punct de vedere al utilității percepute a mesajelor de eroare cu privire la rezolvarea problemelor de </w:t>
      </w:r>
      <w:proofErr w:type="spellStart"/>
      <w:r w:rsidR="00B354DA" w:rsidRPr="00213B3B">
        <w:rPr>
          <w:rFonts w:eastAsia="Times New Roman" w:cs="Times New Roman"/>
          <w:kern w:val="0"/>
          <w:lang w:eastAsia="en-GB"/>
          <w14:ligatures w14:val="none"/>
        </w:rPr>
        <w:t>query</w:t>
      </w:r>
      <w:proofErr w:type="spellEnd"/>
      <w:r w:rsidR="00B354DA" w:rsidRPr="00213B3B">
        <w:rPr>
          <w:rFonts w:eastAsia="Times New Roman" w:cs="Times New Roman"/>
          <w:kern w:val="0"/>
          <w:lang w:eastAsia="en-GB"/>
          <w14:ligatures w14:val="none"/>
        </w:rPr>
        <w:t xml:space="preserve">, mesajele de eroare din </w:t>
      </w:r>
      <w:r w:rsidR="00B354DA" w:rsidRPr="00213B3B">
        <w:rPr>
          <w:rFonts w:eastAsia="Times New Roman" w:cs="Times New Roman"/>
          <w:kern w:val="0"/>
          <w:lang w:eastAsia="en-GB"/>
          <w14:ligatures w14:val="none"/>
        </w:rPr>
        <w:lastRenderedPageBreak/>
        <w:t xml:space="preserve">Oracle Databases au fost cele mai puțin utile. </w:t>
      </w:r>
      <w:r w:rsidR="002928CF" w:rsidRPr="00213B3B">
        <w:rPr>
          <w:rFonts w:eastAsia="Times New Roman" w:cs="Times New Roman"/>
          <w:kern w:val="0"/>
          <w:lang w:eastAsia="en-GB"/>
          <w14:ligatures w14:val="none"/>
        </w:rPr>
        <w:t xml:space="preserve">Mesajele din </w:t>
      </w:r>
      <w:proofErr w:type="spellStart"/>
      <w:r w:rsidR="002928CF" w:rsidRPr="00213B3B">
        <w:rPr>
          <w:rFonts w:eastAsia="Times New Roman" w:cs="Times New Roman"/>
          <w:kern w:val="0"/>
          <w:lang w:eastAsia="en-GB"/>
          <w14:ligatures w14:val="none"/>
        </w:rPr>
        <w:t>PostgreSQL</w:t>
      </w:r>
      <w:proofErr w:type="spellEnd"/>
      <w:r w:rsidR="002928CF" w:rsidRPr="00213B3B">
        <w:rPr>
          <w:rFonts w:eastAsia="Times New Roman" w:cs="Times New Roman"/>
          <w:kern w:val="0"/>
          <w:lang w:eastAsia="en-GB"/>
          <w14:ligatures w14:val="none"/>
        </w:rPr>
        <w:t xml:space="preserve"> si SQL Server au fost considerate cele mai de ajutor în rezolvarea erorilor</w:t>
      </w:r>
      <w:r w:rsidR="001872A9" w:rsidRPr="00213B3B">
        <w:rPr>
          <w:rFonts w:eastAsia="Times New Roman" w:cs="Times New Roman"/>
          <w:kern w:val="0"/>
          <w:lang w:eastAsia="en-GB"/>
          <w14:ligatures w14:val="none"/>
        </w:rPr>
        <w:t xml:space="preserve">. Legat de </w:t>
      </w:r>
      <w:proofErr w:type="spellStart"/>
      <w:r w:rsidR="001872A9" w:rsidRPr="00213B3B">
        <w:rPr>
          <w:rFonts w:eastAsia="Times New Roman" w:cs="Times New Roman"/>
          <w:kern w:val="0"/>
          <w:lang w:eastAsia="en-GB"/>
          <w14:ligatures w14:val="none"/>
        </w:rPr>
        <w:t>error</w:t>
      </w:r>
      <w:proofErr w:type="spellEnd"/>
      <w:r w:rsidR="001872A9" w:rsidRPr="00213B3B">
        <w:rPr>
          <w:rFonts w:eastAsia="Times New Roman" w:cs="Times New Roman"/>
          <w:kern w:val="0"/>
          <w:lang w:eastAsia="en-GB"/>
          <w14:ligatures w14:val="none"/>
        </w:rPr>
        <w:t xml:space="preserve"> </w:t>
      </w:r>
      <w:proofErr w:type="spellStart"/>
      <w:r w:rsidR="001872A9" w:rsidRPr="00213B3B">
        <w:rPr>
          <w:rFonts w:eastAsia="Times New Roman" w:cs="Times New Roman"/>
          <w:kern w:val="0"/>
          <w:lang w:eastAsia="en-GB"/>
          <w14:ligatures w14:val="none"/>
        </w:rPr>
        <w:t>recovery</w:t>
      </w:r>
      <w:proofErr w:type="spellEnd"/>
      <w:r w:rsidR="001872A9" w:rsidRPr="00213B3B">
        <w:rPr>
          <w:rFonts w:eastAsia="Times New Roman" w:cs="Times New Roman"/>
          <w:kern w:val="0"/>
          <w:lang w:eastAsia="en-GB"/>
          <w14:ligatures w14:val="none"/>
        </w:rPr>
        <w:t xml:space="preserve"> </w:t>
      </w:r>
      <w:proofErr w:type="spellStart"/>
      <w:r w:rsidR="001872A9" w:rsidRPr="00213B3B">
        <w:rPr>
          <w:rFonts w:eastAsia="Times New Roman" w:cs="Times New Roman"/>
          <w:kern w:val="0"/>
          <w:lang w:eastAsia="en-GB"/>
          <w14:ligatures w14:val="none"/>
        </w:rPr>
        <w:t>confidence</w:t>
      </w:r>
      <w:proofErr w:type="spellEnd"/>
      <w:r w:rsidR="001872A9" w:rsidRPr="00213B3B">
        <w:rPr>
          <w:rFonts w:eastAsia="Times New Roman" w:cs="Times New Roman"/>
          <w:kern w:val="0"/>
          <w:lang w:eastAsia="en-GB"/>
          <w14:ligatures w14:val="none"/>
        </w:rPr>
        <w:t xml:space="preserve"> nu s-au văzut diferențe semnificative.</w:t>
      </w:r>
      <w:r w:rsidR="00CB60C0">
        <w:rPr>
          <w:rFonts w:eastAsia="Times New Roman" w:cs="Times New Roman"/>
          <w:kern w:val="0"/>
          <w:lang w:eastAsia="en-GB"/>
          <w14:ligatures w14:val="none"/>
        </w:rPr>
        <w:t xml:space="preserve"> </w:t>
      </w:r>
      <w:r w:rsidR="00CB60C0" w:rsidRPr="00CB60C0">
        <w:t>„</w:t>
      </w:r>
      <w:r w:rsidR="00CB60C0" w:rsidRPr="00CB60C0">
        <w:rPr>
          <w:lang w:val="en-GB" w:eastAsia="en-GB"/>
        </w:rPr>
        <w:t>First, error message effectiveness in terms of query fixing</w:t>
      </w:r>
      <w:r w:rsidR="00CB60C0">
        <w:rPr>
          <w:lang w:val="en-GB" w:eastAsia="en-GB"/>
        </w:rPr>
        <w:t xml:space="preserve"> </w:t>
      </w:r>
      <w:r w:rsidR="00CB60C0" w:rsidRPr="00CB60C0">
        <w:rPr>
          <w:lang w:val="en-GB" w:eastAsia="en-GB"/>
        </w:rPr>
        <w:t>success rates showed differences between MySQL, PostgreSQL,</w:t>
      </w:r>
      <w:r w:rsidR="00CB60C0">
        <w:rPr>
          <w:lang w:val="en-GB" w:eastAsia="en-GB"/>
        </w:rPr>
        <w:t xml:space="preserve"> </w:t>
      </w:r>
      <w:r w:rsidR="00CB60C0" w:rsidRPr="00CB60C0">
        <w:rPr>
          <w:lang w:val="en-GB" w:eastAsia="en-GB"/>
        </w:rPr>
        <w:t>and SQL Server, in</w:t>
      </w:r>
      <w:r w:rsidR="00CB60C0">
        <w:rPr>
          <w:lang w:val="en-GB" w:eastAsia="en-GB"/>
        </w:rPr>
        <w:t xml:space="preserve"> </w:t>
      </w:r>
      <w:r w:rsidR="00CB60C0" w:rsidRPr="00CB60C0">
        <w:rPr>
          <w:lang w:val="en-GB" w:eastAsia="en-GB"/>
        </w:rPr>
        <w:t>favor of the two latter, but not regarding Oracle</w:t>
      </w:r>
      <w:r w:rsidR="00CB60C0">
        <w:rPr>
          <w:lang w:val="en-GB" w:eastAsia="en-GB"/>
        </w:rPr>
        <w:t xml:space="preserve"> </w:t>
      </w:r>
      <w:r w:rsidR="00CB60C0" w:rsidRPr="00CB60C0">
        <w:rPr>
          <w:lang w:val="en-GB" w:eastAsia="en-GB"/>
        </w:rPr>
        <w:t>Database. Second, perceived usefulness of error messages for</w:t>
      </w:r>
      <w:r w:rsidR="00CB60C0">
        <w:rPr>
          <w:lang w:val="en-GB" w:eastAsia="en-GB"/>
        </w:rPr>
        <w:t xml:space="preserve"> </w:t>
      </w:r>
      <w:r w:rsidR="00CB60C0" w:rsidRPr="00CB60C0">
        <w:rPr>
          <w:lang w:val="en-GB" w:eastAsia="en-GB"/>
        </w:rPr>
        <w:t>finding the erroneous part of the query also showed differences</w:t>
      </w:r>
      <w:r w:rsidR="00CB60C0">
        <w:rPr>
          <w:lang w:val="en-GB" w:eastAsia="en-GB"/>
        </w:rPr>
        <w:t xml:space="preserve"> </w:t>
      </w:r>
      <w:r w:rsidR="00CB60C0" w:rsidRPr="00CB60C0">
        <w:rPr>
          <w:lang w:val="en-GB" w:eastAsia="en-GB"/>
        </w:rPr>
        <w:t>between the DBMSs. Specifically, Oracle Database error messages</w:t>
      </w:r>
      <w:r w:rsidR="00CB60C0">
        <w:rPr>
          <w:lang w:val="en-GB" w:eastAsia="en-GB"/>
        </w:rPr>
        <w:t xml:space="preserve"> </w:t>
      </w:r>
      <w:r w:rsidR="00CB60C0" w:rsidRPr="00CB60C0">
        <w:rPr>
          <w:lang w:val="en-GB" w:eastAsia="en-GB"/>
        </w:rPr>
        <w:t>were considered least useful in this regard</w:t>
      </w:r>
      <w:r w:rsidR="00CB60C0">
        <w:rPr>
          <w:lang w:val="en-GB" w:eastAsia="en-GB"/>
        </w:rPr>
        <w:t xml:space="preserve"> (…)</w:t>
      </w:r>
      <w:r w:rsidR="00CB60C0" w:rsidRPr="00CB60C0">
        <w:t>”</w:t>
      </w:r>
      <w:r w:rsidR="00CB60C0">
        <w:t xml:space="preserve"> </w:t>
      </w:r>
      <w:r w:rsidR="00CB60C0">
        <w:fldChar w:fldCharType="begin"/>
      </w:r>
      <w:r w:rsidR="00F177E3">
        <w:instrText xml:space="preserve"> ADDIN ZOTERO_ITEM CSL_CITATION {"citationID":"1BRReYsF","properties":{"formattedCitation":"[2, p. 12]","plainCitation":"[2, p. 12]","noteIndex":0},"citationItems":[{"id":8,"uris":["http://zotero.org/users/local/J72z5RiT/items/DNF5ELCM"],"itemData":{"id":8,"type":"article-journal","abstract":"The database and the database management system (DBMS) are two of the main components of any information system. Structured Query Language (SQL) is the most popular query language for retrieving data from the database, as well as for many other data management tasks. During system development and maintenance, software developers use a considerable amount of time to interpret compiler error messages. The quality of these error messages has been demonstrated to affect software development effectiveness, and correctly formulating queries and fixing them when needed is an important task for many software developers. In this study, we set out to investigate how participants (N = 152) experienced the qualities of error messages of four popular DBMSs in terms of error message effectiveness, perceived usefulness for finding and fixing errors, and error recovery confidence. Our results show differences between the DBMSs by three of the four metrics, and indicate a discrepancy between objective effectiveness and subjective usefulness. The results suggest that although error messages have perceived differences in terms of usefulness for finding and fixing errors, these differences may not necessarily result in differences in query fixing success rates.","container-title":"Journal of Systems and Software","DOI":"10.1016/j.jss.2021.111034","ISSN":"01641212","journalAbbreviation":"Journal of Systems and Software","language":"en","page":"111034","source":"DOI.org (Crossref)","title":"Error messages in relational database management systems: A comparison of effectiveness, usefulness, and user confidence","title-short":"Error messages in relational database management systems","volume":"181","author":[{"family":"Taipalus","given":"Toni"},{"family":"Grahn","given":"Hilkka"},{"family":"Ghanbari","given":"Hadi"}],"issued":{"date-parts":[["2021",11]]}},"locator":"12","label":"page"}],"schema":"https://github.com/citation-style-language/schema/raw/master/csl-citation.json"} </w:instrText>
      </w:r>
      <w:r w:rsidR="00CB60C0">
        <w:fldChar w:fldCharType="separate"/>
      </w:r>
      <w:r w:rsidR="00F177E3" w:rsidRPr="00F177E3">
        <w:t>[2, p. 12]</w:t>
      </w:r>
      <w:r w:rsidR="00CB60C0">
        <w:fldChar w:fldCharType="end"/>
      </w:r>
    </w:p>
    <w:p w14:paraId="623B6AF3" w14:textId="5DAE854D" w:rsidR="005B0A6F" w:rsidRPr="00F177E3" w:rsidRDefault="005B0A6F" w:rsidP="00F177E3">
      <w:pPr>
        <w:spacing w:before="240" w:after="0" w:line="276" w:lineRule="auto"/>
        <w:ind w:firstLine="851"/>
        <w:jc w:val="both"/>
        <w:rPr>
          <w:rFonts w:eastAsia="Times New Roman" w:cs="Times New Roman"/>
          <w:kern w:val="0"/>
          <w:lang w:val="en-GB" w:eastAsia="en-GB"/>
          <w14:ligatures w14:val="none"/>
        </w:rPr>
      </w:pPr>
      <w:r w:rsidRPr="00213B3B">
        <w:rPr>
          <w:rFonts w:eastAsia="Times New Roman" w:cs="Times New Roman"/>
          <w:kern w:val="0"/>
          <w:lang w:eastAsia="en-GB"/>
          <w14:ligatures w14:val="none"/>
        </w:rPr>
        <w:t xml:space="preserve">Într-o lucrare publicată anul acesta se face o paralelă între timpul de acces la date de către algoritmi complecși, o dată prin baze de date relaționale și alta prin baze non relaționale. Ceea ce a reieșit din articol este că bazele non relaționale, în acest caz exemplul dat fiind Neo4j, se descurcă mai bine la simplificarea modelării datelor și </w:t>
      </w:r>
      <w:r w:rsidR="00BA6AD6" w:rsidRPr="00213B3B">
        <w:rPr>
          <w:rFonts w:eastAsia="Times New Roman" w:cs="Times New Roman"/>
          <w:kern w:val="0"/>
          <w:lang w:eastAsia="en-GB"/>
          <w14:ligatures w14:val="none"/>
        </w:rPr>
        <w:t>evitarea scrierii de cod. În schimb, se aruncă multe erori OutOfMemory și necesită resurse multe. La bazele de date relaționale precum Microsoft SQL Server se dovedește a fi rezilientă și de încredere, gestionând mai multe cereri simultan foarte bine.</w:t>
      </w:r>
      <w:r w:rsidR="00F177E3">
        <w:rPr>
          <w:rFonts w:eastAsia="Times New Roman" w:cs="Times New Roman"/>
          <w:kern w:val="0"/>
          <w:lang w:eastAsia="en-GB"/>
          <w14:ligatures w14:val="none"/>
        </w:rPr>
        <w:t xml:space="preserve"> „</w:t>
      </w:r>
      <w:r w:rsidR="00F177E3" w:rsidRPr="00F177E3">
        <w:rPr>
          <w:rFonts w:eastAsia="Times New Roman" w:cs="Times New Roman"/>
          <w:kern w:val="0"/>
          <w:lang w:val="en-GB" w:eastAsia="en-GB"/>
          <w14:ligatures w14:val="none"/>
        </w:rPr>
        <w:t>On the other hand, Microsoft SQL Server, a relational database, has proven to be a</w:t>
      </w:r>
      <w:r w:rsidR="00F177E3">
        <w:rPr>
          <w:rFonts w:eastAsia="Times New Roman" w:cs="Times New Roman"/>
          <w:kern w:val="0"/>
          <w:lang w:val="en-GB" w:eastAsia="en-GB"/>
          <w14:ligatures w14:val="none"/>
        </w:rPr>
        <w:t xml:space="preserve"> </w:t>
      </w:r>
      <w:r w:rsidR="00F177E3" w:rsidRPr="00F177E3">
        <w:rPr>
          <w:rFonts w:eastAsia="Times New Roman" w:cs="Times New Roman"/>
          <w:kern w:val="0"/>
          <w:lang w:val="en-GB" w:eastAsia="en-GB"/>
          <w14:ligatures w14:val="none"/>
        </w:rPr>
        <w:t>highly resilient and reliable system, capable of managing complex stored procedures and</w:t>
      </w:r>
      <w:r w:rsidR="00F177E3">
        <w:rPr>
          <w:rFonts w:eastAsia="Times New Roman" w:cs="Times New Roman"/>
          <w:kern w:val="0"/>
          <w:lang w:val="en-GB" w:eastAsia="en-GB"/>
          <w14:ligatures w14:val="none"/>
        </w:rPr>
        <w:t xml:space="preserve"> </w:t>
      </w:r>
      <w:r w:rsidR="00F177E3" w:rsidRPr="00F177E3">
        <w:rPr>
          <w:rFonts w:eastAsia="Times New Roman" w:cs="Times New Roman"/>
          <w:kern w:val="0"/>
          <w:lang w:val="en-GB" w:eastAsia="en-GB"/>
          <w14:ligatures w14:val="none"/>
        </w:rPr>
        <w:t>supporting a high number of concurrent users efficiently</w:t>
      </w:r>
      <w:r w:rsidR="00F177E3">
        <w:rPr>
          <w:rFonts w:eastAsia="Times New Roman" w:cs="Times New Roman"/>
          <w:kern w:val="0"/>
          <w:lang w:eastAsia="en-GB"/>
          <w14:ligatures w14:val="none"/>
        </w:rPr>
        <w:t xml:space="preserve">” </w:t>
      </w:r>
      <w:r w:rsidR="00F177E3">
        <w:rPr>
          <w:rFonts w:eastAsia="Times New Roman" w:cs="Times New Roman"/>
          <w:kern w:val="0"/>
          <w:lang w:eastAsia="en-GB"/>
          <w14:ligatures w14:val="none"/>
        </w:rPr>
        <w:fldChar w:fldCharType="begin"/>
      </w:r>
      <w:r w:rsidR="00F177E3">
        <w:rPr>
          <w:rFonts w:eastAsia="Times New Roman" w:cs="Times New Roman"/>
          <w:kern w:val="0"/>
          <w:lang w:eastAsia="en-GB"/>
          <w14:ligatures w14:val="none"/>
        </w:rPr>
        <w:instrText xml:space="preserve"> ADDIN ZOTERO_ITEM CSL_CITATION {"citationID":"zD6SqxRd","properties":{"formattedCitation":"[3, p. 12]","plainCitation":"[3, p. 12]","noteIndex":0},"citationItems":[{"id":9,"uris":["http://zotero.org/users/local/J72z5RiT/items/TZ578QD5"],"itemData":{"id":9,"type":"article-journal","abstract":"Databases are a fundamental element of contemporary software applications. The most widely used and recognized type in practice is the relational database, valued for its ability to store and organize data in tabular structures, its emphasis on data consistency and integrity, and its use of a standardized query language, SQL. However, with the rapid increase in both the volume and complexity of data, relational databases have recently encountered challenges in effectively modeling this expanding information. To address performance challenges, new database systems have emerged, offering alternative approaches to data modeling—these are known as NoSQL databases. In this paper, we present an indoor navigation application designed to operate on both a relational database, Microsoft SQL Server, and a graph-based NoSQL database, Neo4j. We describe the algorithms implemented for testing and the performance metrics analyzed to draw our conclusions. The results revealed Neo4j's strength in managing data with complex relationships but also exposed its limitations in handling concurrent access, where SQL Server demonstrated significantly greater stability.","container-title":"Applied Sciences","DOI":"10.3390/app14219867","ISSN":"2076-3417","issue":"21","journalAbbreviation":"Applied Sciences","language":"en","license":"https://creativecommons.org/licenses/by/4.0/","page":"9867","source":"DOI.org (Crossref)","title":"Concurrent Access Performance Comparison Between Relational Databases and Graph NoSQL Databases for Complex Algorithms","volume":"14","author":[{"family":"Lupu","given":"Elena"},{"family":"Olteanu","given":"Adriana"},{"family":"Ionita","given":"Anca Daniela"}],"issued":{"date-parts":[["2024",10,28]]}},"locator":"12","label":"page"}],"schema":"https://github.com/citation-style-language/schema/raw/master/csl-citation.json"} </w:instrText>
      </w:r>
      <w:r w:rsidR="00F177E3">
        <w:rPr>
          <w:rFonts w:eastAsia="Times New Roman" w:cs="Times New Roman"/>
          <w:kern w:val="0"/>
          <w:lang w:eastAsia="en-GB"/>
          <w14:ligatures w14:val="none"/>
        </w:rPr>
        <w:fldChar w:fldCharType="separate"/>
      </w:r>
      <w:r w:rsidR="00F177E3" w:rsidRPr="00F177E3">
        <w:t>[3, p. 12]</w:t>
      </w:r>
      <w:r w:rsidR="00F177E3">
        <w:rPr>
          <w:rFonts w:eastAsia="Times New Roman" w:cs="Times New Roman"/>
          <w:kern w:val="0"/>
          <w:lang w:eastAsia="en-GB"/>
          <w14:ligatures w14:val="none"/>
        </w:rPr>
        <w:fldChar w:fldCharType="end"/>
      </w:r>
    </w:p>
    <w:p w14:paraId="4C800503" w14:textId="7156B79E" w:rsidR="001C02AC" w:rsidRPr="00213B3B" w:rsidRDefault="001C02AC"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lte articole abordează folosirea bazelor de date în diverse aplicații precum GIS sau WebGIS, în care pe de o parte se concluzeonează că ar trebui de la început regândit punctul de vedere al designer-ului </w:t>
      </w:r>
      <w:r w:rsidR="00F72F4A" w:rsidRPr="00213B3B">
        <w:rPr>
          <w:rFonts w:eastAsia="Times New Roman" w:cs="Times New Roman"/>
          <w:kern w:val="0"/>
          <w:lang w:eastAsia="en-GB"/>
          <w14:ligatures w14:val="none"/>
        </w:rPr>
        <w:t xml:space="preserve">de la un user view la un conceptual view </w:t>
      </w:r>
      <w:r w:rsidRPr="00213B3B">
        <w:rPr>
          <w:rFonts w:eastAsia="Times New Roman" w:cs="Times New Roman"/>
          <w:kern w:val="0"/>
          <w:lang w:eastAsia="en-GB"/>
          <w14:ligatures w14:val="none"/>
        </w:rPr>
        <w:t xml:space="preserve">pentru pe de o parte a putea fi folosită baza de date la mai multe aplicații </w:t>
      </w:r>
      <w:r w:rsidR="00F72F4A" w:rsidRPr="00213B3B">
        <w:rPr>
          <w:rFonts w:eastAsia="Times New Roman" w:cs="Times New Roman"/>
          <w:kern w:val="0"/>
          <w:lang w:eastAsia="en-GB"/>
          <w14:ligatures w14:val="none"/>
        </w:rPr>
        <w:t xml:space="preserve">dar a și extinde aria de acoperire </w:t>
      </w:r>
      <w:r w:rsidR="00B4440F" w:rsidRPr="00213B3B">
        <w:rPr>
          <w:rFonts w:eastAsia="Times New Roman" w:cs="Times New Roman"/>
          <w:kern w:val="0"/>
          <w:lang w:eastAsia="en-GB"/>
          <w14:ligatures w14:val="none"/>
        </w:rPr>
        <w:t xml:space="preserve">categorizări și teritoriul ales. </w:t>
      </w:r>
      <w:r w:rsidR="00F72F4A" w:rsidRPr="00213B3B">
        <w:rPr>
          <w:rFonts w:eastAsia="Times New Roman" w:cs="Times New Roman"/>
          <w:kern w:val="0"/>
          <w:lang w:eastAsia="en-GB"/>
          <w14:ligatures w14:val="none"/>
        </w:rPr>
        <w:t xml:space="preserve"> </w:t>
      </w:r>
    </w:p>
    <w:p w14:paraId="6496A36E" w14:textId="446D7ECE" w:rsidR="0031173E" w:rsidRPr="000A5630" w:rsidRDefault="001C02AC" w:rsidP="000A5630">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Făcând referire la baze de date existente similare cu cea propusă în cadrul acestui proiect, există mai multe exemple relevante</w:t>
      </w:r>
      <w:r w:rsidR="004F6229" w:rsidRPr="00213B3B">
        <w:rPr>
          <w:rFonts w:eastAsia="Times New Roman" w:cs="Times New Roman"/>
          <w:kern w:val="0"/>
          <w:lang w:eastAsia="en-GB"/>
          <w14:ligatures w14:val="none"/>
        </w:rPr>
        <w:t>. Un prim exemplu este cel de la  “Bureau of Transportation Statistics (BTS)”</w:t>
      </w:r>
      <w:r w:rsidR="00193965" w:rsidRPr="00213B3B">
        <w:rPr>
          <w:rFonts w:eastAsia="Times New Roman" w:cs="Times New Roman"/>
          <w:kern w:val="0"/>
          <w:lang w:eastAsia="en-GB"/>
          <w14:ligatures w14:val="none"/>
        </w:rPr>
        <w:t xml:space="preserve"> </w:t>
      </w:r>
      <w:r w:rsidR="00E45DE6" w:rsidRPr="00213B3B">
        <w:rPr>
          <w:rFonts w:eastAsia="Times New Roman" w:cs="Times New Roman"/>
          <w:kern w:val="0"/>
          <w:lang w:eastAsia="en-GB"/>
          <w14:ligatures w14:val="none"/>
        </w:rPr>
        <w:t>de la Departamentul de Transporturi al Statelor Unite</w:t>
      </w:r>
      <w:r w:rsidR="007D13EF" w:rsidRPr="00213B3B">
        <w:rPr>
          <w:rFonts w:eastAsia="Times New Roman" w:cs="Times New Roman"/>
          <w:kern w:val="0"/>
          <w:lang w:eastAsia="en-GB"/>
          <w14:ligatures w14:val="none"/>
        </w:rPr>
        <w:t xml:space="preserve"> care au baze de date legate </w:t>
      </w:r>
      <w:r w:rsidR="009F6686" w:rsidRPr="00213B3B">
        <w:rPr>
          <w:rFonts w:eastAsia="Times New Roman" w:cs="Times New Roman"/>
          <w:kern w:val="0"/>
          <w:lang w:eastAsia="en-GB"/>
          <w14:ligatures w14:val="none"/>
        </w:rPr>
        <w:t xml:space="preserve">de trecerile între SUA – Mexic și SUA – Canada la nivel portuar. </w:t>
      </w:r>
      <w:r w:rsidR="00E3362F" w:rsidRPr="00213B3B">
        <w:rPr>
          <w:rFonts w:eastAsia="Times New Roman" w:cs="Times New Roman"/>
          <w:kern w:val="0"/>
          <w:lang w:eastAsia="en-GB"/>
          <w14:ligatures w14:val="none"/>
        </w:rPr>
        <w:t xml:space="preserve"> Baza lor de date înregistrează coordonatele geografice, unitatea de măsură, numele portului, data sosirii în port. Al doilea exemplu e dat de </w:t>
      </w:r>
      <w:r w:rsidR="00894F87" w:rsidRPr="00213B3B">
        <w:rPr>
          <w:rFonts w:eastAsia="Times New Roman" w:cs="Times New Roman"/>
          <w:kern w:val="0"/>
          <w:lang w:eastAsia="en-GB"/>
          <w14:ligatures w14:val="none"/>
        </w:rPr>
        <w:t xml:space="preserve">baza de date FIELDS care este un parteneriat între Frontex, Interpol și Agenția Europeană </w:t>
      </w:r>
      <w:r w:rsidR="00E50499" w:rsidRPr="00213B3B">
        <w:rPr>
          <w:rFonts w:eastAsia="Times New Roman" w:cs="Times New Roman"/>
          <w:kern w:val="0"/>
          <w:lang w:eastAsia="en-GB"/>
          <w14:ligatures w14:val="none"/>
        </w:rPr>
        <w:t>a Gărzii de Coastă și Granițelor. Când un om dorește să treacă granița într-un punct de trecere, ofițerul vamal scanează documentul de identitate, fie el pașaport sau buletin iar programul acesta identifică datele de pe document și le verifică cu cele existente în baza de date. În funcție de concordanța dată, se poate spune dacă documentul este unul contrafăcut sau nu.</w:t>
      </w:r>
    </w:p>
    <w:p w14:paraId="6CA40E39" w14:textId="7F3BF176" w:rsidR="00CB3DA4" w:rsidRDefault="00CB3DA4">
      <w:r>
        <w:br w:type="page"/>
      </w:r>
    </w:p>
    <w:p w14:paraId="39AB468F" w14:textId="77777777" w:rsidR="008011A8" w:rsidRPr="00213B3B" w:rsidRDefault="008011A8" w:rsidP="003C7443">
      <w:pPr>
        <w:ind w:firstLine="720"/>
      </w:pPr>
    </w:p>
    <w:p w14:paraId="31EBCDE8" w14:textId="1FE553D9" w:rsidR="00A17F7F" w:rsidRPr="00213B3B" w:rsidRDefault="00B83E22" w:rsidP="0018435B">
      <w:pPr>
        <w:pStyle w:val="ListParagraph"/>
        <w:numPr>
          <w:ilvl w:val="0"/>
          <w:numId w:val="7"/>
        </w:numPr>
        <w:jc w:val="center"/>
        <w:rPr>
          <w:b/>
          <w:sz w:val="28"/>
          <w:szCs w:val="28"/>
        </w:rPr>
      </w:pPr>
      <w:r w:rsidRPr="00213B3B">
        <w:rPr>
          <w:b/>
          <w:sz w:val="28"/>
          <w:szCs w:val="28"/>
        </w:rPr>
        <w:t>BAZELE TEORETICE</w:t>
      </w:r>
    </w:p>
    <w:p w14:paraId="3D5BF54A" w14:textId="77777777" w:rsidR="00A17F7F" w:rsidRPr="00213B3B" w:rsidRDefault="00A17F7F" w:rsidP="003C7443">
      <w:pPr>
        <w:ind w:firstLine="720"/>
      </w:pPr>
    </w:p>
    <w:p w14:paraId="35026541" w14:textId="77777777" w:rsidR="004047A8" w:rsidRPr="00213B3B" w:rsidRDefault="004047A8" w:rsidP="003C7443">
      <w:pPr>
        <w:ind w:firstLine="720"/>
      </w:pPr>
    </w:p>
    <w:p w14:paraId="5B24E82C" w14:textId="071B8833" w:rsidR="00A17F7F" w:rsidRPr="00213B3B" w:rsidRDefault="00EA1C44"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Pentru </w:t>
      </w:r>
      <w:r w:rsidR="00254072" w:rsidRPr="00213B3B">
        <w:rPr>
          <w:rFonts w:eastAsia="Times New Roman" w:cs="Times New Roman"/>
          <w:kern w:val="0"/>
          <w:lang w:eastAsia="en-GB"/>
          <w14:ligatures w14:val="none"/>
        </w:rPr>
        <w:t>implementarea acestei baze de date</w:t>
      </w:r>
      <w:r w:rsidRPr="00213B3B">
        <w:rPr>
          <w:rFonts w:eastAsia="Times New Roman" w:cs="Times New Roman"/>
          <w:kern w:val="0"/>
          <w:lang w:eastAsia="en-GB"/>
          <w14:ligatures w14:val="none"/>
        </w:rPr>
        <w:t xml:space="preserve"> am decis să folosesc modelul relațional prin care mai multe tabele sunt legate între ele prin referințe realizate prin chei simbolice.</w:t>
      </w:r>
      <w:r w:rsidR="00254072" w:rsidRPr="00213B3B">
        <w:rPr>
          <w:rFonts w:eastAsia="Times New Roman" w:cs="Times New Roman"/>
          <w:kern w:val="0"/>
          <w:lang w:eastAsia="en-GB"/>
          <w14:ligatures w14:val="none"/>
        </w:rPr>
        <w:t xml:space="preserve"> </w:t>
      </w:r>
    </w:p>
    <w:p w14:paraId="2BBBC37C" w14:textId="33347AE9" w:rsidR="007F4F17" w:rsidRPr="00213B3B" w:rsidRDefault="000B6E99"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Primul </w:t>
      </w:r>
      <w:r w:rsidR="00570D0C" w:rsidRPr="00213B3B">
        <w:rPr>
          <w:rFonts w:eastAsia="Times New Roman" w:cs="Times New Roman"/>
          <w:kern w:val="0"/>
          <w:lang w:eastAsia="en-GB"/>
          <w14:ligatures w14:val="none"/>
        </w:rPr>
        <w:t xml:space="preserve">pas a fost modelarea conceptuală prin care stabilim care sunt entitățile noastre și relațiile dintre acestea. </w:t>
      </w:r>
      <w:r w:rsidRPr="00213B3B">
        <w:rPr>
          <w:rFonts w:eastAsia="Times New Roman" w:cs="Times New Roman"/>
          <w:kern w:val="0"/>
          <w:lang w:eastAsia="en-GB"/>
          <w14:ligatures w14:val="none"/>
        </w:rPr>
        <w:t xml:space="preserve">O entitate este dată de totalitatea datelor ce pot fi modelate sub forma unor clase de obiecte concrete sau abstracte, independente și identificabile în mod unic. Acestea pot fi independente fiind de sine stătătoare sau dependente care depind de alte entități pentru a putea fi reprezentate (nu pot fi identificate în mod unic prin atribute proprii). În cadrul acestei baze de date, entitățile noastre dispun și de niște atribute. Atributele sunt modalitatea de reprezentare ale proprietăților atomice distincte ale entităților, proprietăți identificate conform necesităților rezultate din etapa de analiză a cerințelor specifice dezvoltării bazei de date. Ele la rândul lor pot fi </w:t>
      </w:r>
      <w:r w:rsidR="00972E7A" w:rsidRPr="00213B3B">
        <w:rPr>
          <w:rFonts w:eastAsia="Times New Roman" w:cs="Times New Roman"/>
          <w:kern w:val="0"/>
          <w:lang w:eastAsia="en-GB"/>
          <w14:ligatures w14:val="none"/>
        </w:rPr>
        <w:t xml:space="preserve">de mai multe feluri: de identificare – prin care se facilitează distincția între instanțele unei </w:t>
      </w:r>
      <w:r w:rsidR="002B0F9C" w:rsidRPr="00213B3B">
        <w:rPr>
          <w:rFonts w:eastAsia="Times New Roman" w:cs="Times New Roman"/>
          <w:kern w:val="0"/>
          <w:lang w:eastAsia="en-GB"/>
          <w14:ligatures w14:val="none"/>
        </w:rPr>
        <w:t>entități</w:t>
      </w:r>
      <w:r w:rsidR="00972E7A" w:rsidRPr="00213B3B">
        <w:rPr>
          <w:rFonts w:eastAsia="Times New Roman" w:cs="Times New Roman"/>
          <w:kern w:val="0"/>
          <w:lang w:eastAsia="en-GB"/>
          <w14:ligatures w14:val="none"/>
        </w:rPr>
        <w:t xml:space="preserve"> de descriere, care conțin caracteristici suplimentare ale instanțelor conform cu cerințele specific dezvoltării bazei de date, </w:t>
      </w:r>
      <w:proofErr w:type="spellStart"/>
      <w:r w:rsidR="00972E7A" w:rsidRPr="00213B3B">
        <w:rPr>
          <w:rFonts w:eastAsia="Times New Roman" w:cs="Times New Roman"/>
          <w:kern w:val="0"/>
          <w:lang w:eastAsia="en-GB"/>
          <w14:ligatures w14:val="none"/>
        </w:rPr>
        <w:t>attribute</w:t>
      </w:r>
      <w:proofErr w:type="spellEnd"/>
      <w:r w:rsidR="00972E7A" w:rsidRPr="00213B3B">
        <w:rPr>
          <w:rFonts w:eastAsia="Times New Roman" w:cs="Times New Roman"/>
          <w:kern w:val="0"/>
          <w:lang w:eastAsia="en-GB"/>
          <w14:ligatures w14:val="none"/>
        </w:rPr>
        <w:t xml:space="preserve"> compuse, derivate sau cu valoare multiplă.</w:t>
      </w:r>
    </w:p>
    <w:p w14:paraId="6AE0719C" w14:textId="4D0CFCE2" w:rsidR="00972E7A" w:rsidRPr="00213B3B" w:rsidRDefault="00972E7A"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După ce am stabilit entitățile din baza de date și atributele acestora, a</w:t>
      </w:r>
      <w:r w:rsidR="00ED44B5" w:rsidRPr="00213B3B">
        <w:rPr>
          <w:rFonts w:eastAsia="Times New Roman" w:cs="Times New Roman"/>
          <w:kern w:val="0"/>
          <w:lang w:eastAsia="en-GB"/>
          <w14:ligatures w14:val="none"/>
        </w:rPr>
        <w:t>vem de</w:t>
      </w:r>
      <w:r w:rsidRPr="00213B3B">
        <w:rPr>
          <w:rFonts w:eastAsia="Times New Roman" w:cs="Times New Roman"/>
          <w:kern w:val="0"/>
          <w:lang w:eastAsia="en-GB"/>
          <w14:ligatures w14:val="none"/>
        </w:rPr>
        <w:t xml:space="preserve"> stabilit relațiile dintre acestea. O relație este o conexiune între două sau mai multe entități de </w:t>
      </w:r>
      <w:proofErr w:type="spellStart"/>
      <w:r w:rsidRPr="00213B3B">
        <w:rPr>
          <w:rFonts w:eastAsia="Times New Roman" w:cs="Times New Roman"/>
          <w:kern w:val="0"/>
          <w:lang w:eastAsia="en-GB"/>
          <w14:ligatures w14:val="none"/>
        </w:rPr>
        <w:t>aceelași</w:t>
      </w:r>
      <w:proofErr w:type="spellEnd"/>
      <w:r w:rsidRPr="00213B3B">
        <w:rPr>
          <w:rFonts w:eastAsia="Times New Roman" w:cs="Times New Roman"/>
          <w:kern w:val="0"/>
          <w:lang w:eastAsia="en-GB"/>
          <w14:ligatures w14:val="none"/>
        </w:rPr>
        <w:t xml:space="preserve"> tip sau de tip diferit. Există mai multe tipuri de relații, tipuri care le-am folosit și în baza noastră de date, acestea fiind: relație de tip 1 la 1 în care o singură instanță a unei entități se asociază cu o singură instanță a altei entități, relație de tip 1 la N în care o singură instanță se asociază cu mai multe, relație de tip N la 1 la care mai multe instanțe se asociază la o singură instanță și relații de tip N la N la care mai multe </w:t>
      </w:r>
      <w:r w:rsidR="002B0F9C" w:rsidRPr="00213B3B">
        <w:rPr>
          <w:rFonts w:eastAsia="Times New Roman" w:cs="Times New Roman"/>
          <w:kern w:val="0"/>
          <w:lang w:eastAsia="en-GB"/>
          <w14:ligatures w14:val="none"/>
        </w:rPr>
        <w:t>instanțe</w:t>
      </w:r>
      <w:r w:rsidRPr="00213B3B">
        <w:rPr>
          <w:rFonts w:eastAsia="Times New Roman" w:cs="Times New Roman"/>
          <w:kern w:val="0"/>
          <w:lang w:eastAsia="en-GB"/>
          <w14:ligatures w14:val="none"/>
        </w:rPr>
        <w:t xml:space="preserve"> a unei entități sunt legate la mai multe instanțe a altei entități.</w:t>
      </w:r>
    </w:p>
    <w:p w14:paraId="67DCACD8" w14:textId="696BC1C7" w:rsidR="000D1362" w:rsidRPr="00213B3B" w:rsidRDefault="000D1362"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De asemenea în cadrul proiectării avem grijă să evităm diferitele probleme: relații recursive ce pot apărea, o relație recursivă înseamnă că o entitate poate apărea de mai multe ori cu roluri </w:t>
      </w:r>
      <w:r w:rsidR="008964B5" w:rsidRPr="00213B3B">
        <w:rPr>
          <w:rFonts w:eastAsia="Times New Roman" w:cs="Times New Roman"/>
          <w:kern w:val="0"/>
          <w:lang w:eastAsia="en-GB"/>
          <w14:ligatures w14:val="none"/>
        </w:rPr>
        <w:t>diferite;</w:t>
      </w:r>
      <w:r w:rsidRPr="00213B3B">
        <w:rPr>
          <w:rFonts w:eastAsia="Times New Roman" w:cs="Times New Roman"/>
          <w:kern w:val="0"/>
          <w:lang w:eastAsia="en-GB"/>
          <w14:ligatures w14:val="none"/>
        </w:rPr>
        <w:t xml:space="preserve"> capcane de conectare – cele evantai în care există prea multe relații 1 la N în care entitățile devin ambigue  sau cele de întrerupere în care uităm să reprezentăm relațiile dintre diferite entități</w:t>
      </w:r>
      <w:r w:rsidR="00C31CEC" w:rsidRPr="00213B3B">
        <w:rPr>
          <w:rFonts w:eastAsia="Times New Roman" w:cs="Times New Roman"/>
          <w:kern w:val="0"/>
          <w:lang w:eastAsia="en-GB"/>
          <w14:ligatures w14:val="none"/>
        </w:rPr>
        <w:t>.</w:t>
      </w:r>
    </w:p>
    <w:p w14:paraId="61A5F22D" w14:textId="6F30C3C2" w:rsidR="006304F3" w:rsidRPr="00213B3B" w:rsidRDefault="006304F3"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Realizând astfel modelul ER (Entitate – Relație) și stabilind astfel care sunt entitățile noastre și relațiile dintre ele, este timpul să trecem la modelul relațional în care aceste entități se transformă în tabele</w:t>
      </w:r>
      <w:r w:rsidR="00ED44B5" w:rsidRPr="00213B3B">
        <w:rPr>
          <w:rFonts w:eastAsia="Times New Roman" w:cs="Times New Roman"/>
          <w:kern w:val="0"/>
          <w:lang w:eastAsia="en-GB"/>
          <w14:ligatures w14:val="none"/>
        </w:rPr>
        <w:t>, atributele entităților devenind coloane în cadrul tabelei</w:t>
      </w:r>
      <w:r w:rsidR="00472490" w:rsidRPr="00213B3B">
        <w:rPr>
          <w:rFonts w:eastAsia="Times New Roman" w:cs="Times New Roman"/>
          <w:kern w:val="0"/>
          <w:lang w:eastAsia="en-GB"/>
          <w14:ligatures w14:val="none"/>
        </w:rPr>
        <w:t xml:space="preserve">. Relațiile se </w:t>
      </w:r>
      <w:r w:rsidR="00472490" w:rsidRPr="00213B3B">
        <w:rPr>
          <w:rFonts w:eastAsia="Times New Roman" w:cs="Times New Roman"/>
          <w:kern w:val="0"/>
          <w:lang w:eastAsia="en-GB"/>
          <w14:ligatures w14:val="none"/>
        </w:rPr>
        <w:lastRenderedPageBreak/>
        <w:t xml:space="preserve">pot reprezenta în mai multe feluri: tabele </w:t>
      </w:r>
      <w:proofErr w:type="spellStart"/>
      <w:r w:rsidR="00472490" w:rsidRPr="00213B3B">
        <w:rPr>
          <w:rFonts w:eastAsia="Times New Roman" w:cs="Times New Roman"/>
          <w:kern w:val="0"/>
          <w:lang w:eastAsia="en-GB"/>
          <w14:ligatures w14:val="none"/>
        </w:rPr>
        <w:t>associative</w:t>
      </w:r>
      <w:proofErr w:type="spellEnd"/>
      <w:r w:rsidR="00472490" w:rsidRPr="00213B3B">
        <w:rPr>
          <w:rFonts w:eastAsia="Times New Roman" w:cs="Times New Roman"/>
          <w:kern w:val="0"/>
          <w:lang w:eastAsia="en-GB"/>
          <w14:ligatures w14:val="none"/>
        </w:rPr>
        <w:t xml:space="preserve"> (M:N) sau prin chei străine </w:t>
      </w:r>
      <w:proofErr w:type="spellStart"/>
      <w:r w:rsidR="00517B05" w:rsidRPr="00213B3B">
        <w:rPr>
          <w:rFonts w:eastAsia="Times New Roman" w:cs="Times New Roman"/>
          <w:kern w:val="0"/>
          <w:lang w:eastAsia="en-GB"/>
          <w14:ligatures w14:val="none"/>
        </w:rPr>
        <w:t>într</w:t>
      </w:r>
      <w:proofErr w:type="spellEnd"/>
      <w:r w:rsidR="00517B05" w:rsidRPr="00213B3B">
        <w:rPr>
          <w:rFonts w:eastAsia="Times New Roman" w:cs="Times New Roman"/>
          <w:kern w:val="0"/>
          <w:lang w:eastAsia="en-GB"/>
          <w14:ligatures w14:val="none"/>
        </w:rPr>
        <w:t xml:space="preserve">-unul din cele două tabele-entitate cu legătură către cheia primară </w:t>
      </w:r>
      <w:r w:rsidR="00064EEC" w:rsidRPr="00213B3B">
        <w:rPr>
          <w:rFonts w:eastAsia="Times New Roman" w:cs="Times New Roman"/>
          <w:kern w:val="0"/>
          <w:lang w:eastAsia="en-GB"/>
          <w14:ligatures w14:val="none"/>
        </w:rPr>
        <w:t>din celălalt astfel de tabel.</w:t>
      </w:r>
    </w:p>
    <w:p w14:paraId="02B4A607" w14:textId="39CD4BBB" w:rsidR="00064EEC" w:rsidRPr="00213B3B" w:rsidRDefault="00064EEC"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Transformăm relațiile în felul următor: în relația 1 la 1 cheia străină va fi plasată în tabelul corespunzător cu mai puține înregistrări; în relația N la 1 cheia străină va fi plasată în tabelul corespunzător părții </w:t>
      </w:r>
      <w:r w:rsidR="006F72D3" w:rsidRPr="00213B3B">
        <w:rPr>
          <w:rFonts w:eastAsia="Times New Roman" w:cs="Times New Roman"/>
          <w:kern w:val="0"/>
          <w:lang w:eastAsia="en-GB"/>
          <w14:ligatures w14:val="none"/>
        </w:rPr>
        <w:t>„</w:t>
      </w:r>
      <w:r w:rsidRPr="00213B3B">
        <w:rPr>
          <w:rFonts w:eastAsia="Times New Roman" w:cs="Times New Roman"/>
          <w:kern w:val="0"/>
          <w:lang w:eastAsia="en-GB"/>
          <w14:ligatures w14:val="none"/>
        </w:rPr>
        <w:t>mai mulți</w:t>
      </w:r>
      <w:r w:rsidR="006F72D3" w:rsidRPr="00213B3B">
        <w:rPr>
          <w:rFonts w:eastAsia="Times New Roman" w:cs="Times New Roman"/>
          <w:kern w:val="0"/>
          <w:lang w:eastAsia="en-GB"/>
          <w14:ligatures w14:val="none"/>
        </w:rPr>
        <w:t xml:space="preserve">” (N) din cadrul relației </w:t>
      </w:r>
      <w:r w:rsidR="002B3144" w:rsidRPr="00213B3B">
        <w:rPr>
          <w:rFonts w:eastAsia="Times New Roman" w:cs="Times New Roman"/>
          <w:kern w:val="0"/>
          <w:lang w:eastAsia="en-GB"/>
          <w14:ligatures w14:val="none"/>
        </w:rPr>
        <w:t>ș în relația N la N se folosește un tabel asociativ conținând două chei străine pentru tabelele din cadrul relației.</w:t>
      </w:r>
      <w:r w:rsidRPr="00213B3B">
        <w:rPr>
          <w:rFonts w:eastAsia="Times New Roman" w:cs="Times New Roman"/>
          <w:kern w:val="0"/>
          <w:lang w:eastAsia="en-GB"/>
          <w14:ligatures w14:val="none"/>
        </w:rPr>
        <w:t xml:space="preserve"> </w:t>
      </w:r>
    </w:p>
    <w:p w14:paraId="19DEBDF3" w14:textId="4584CFC7" w:rsidR="00D636C3" w:rsidRPr="00213B3B" w:rsidRDefault="00D636C3"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Pasul următor este proiectarea logică în care se ia </w:t>
      </w:r>
      <w:r w:rsidR="00BB0981" w:rsidRPr="00213B3B">
        <w:rPr>
          <w:rFonts w:eastAsia="Times New Roman" w:cs="Times New Roman"/>
          <w:kern w:val="0"/>
          <w:lang w:eastAsia="en-GB"/>
          <w14:ligatures w14:val="none"/>
        </w:rPr>
        <w:t xml:space="preserve">modelul conceptual se transformă  </w:t>
      </w:r>
      <w:r w:rsidR="005D24E4" w:rsidRPr="00213B3B">
        <w:rPr>
          <w:rFonts w:eastAsia="Times New Roman" w:cs="Times New Roman"/>
          <w:kern w:val="0"/>
          <w:lang w:eastAsia="en-GB"/>
          <w14:ligatures w14:val="none"/>
        </w:rPr>
        <w:t>în cel logic prin pașii spuși mai sus dar la care se aplică și diferite normalizări. Normalizarea este procesul de rafinare a modelului conceptual prin care se asigură eliminarea redundanțelor.</w:t>
      </w:r>
      <w:r w:rsidR="0067357B" w:rsidRPr="00213B3B">
        <w:rPr>
          <w:rFonts w:eastAsia="Times New Roman" w:cs="Times New Roman"/>
          <w:kern w:val="0"/>
          <w:lang w:eastAsia="en-GB"/>
          <w14:ligatures w14:val="none"/>
        </w:rPr>
        <w:t xml:space="preserve"> Există mai multe feluri de probleme ce pot apărea, cum ar fi anomalii de actualizare, de </w:t>
      </w:r>
      <w:r w:rsidR="008373B6" w:rsidRPr="00213B3B">
        <w:rPr>
          <w:rFonts w:eastAsia="Times New Roman" w:cs="Times New Roman"/>
          <w:kern w:val="0"/>
          <w:lang w:eastAsia="en-GB"/>
          <w14:ligatures w14:val="none"/>
        </w:rPr>
        <w:t>inserare</w:t>
      </w:r>
      <w:r w:rsidR="0067357B" w:rsidRPr="00213B3B">
        <w:rPr>
          <w:rFonts w:eastAsia="Times New Roman" w:cs="Times New Roman"/>
          <w:kern w:val="0"/>
          <w:lang w:eastAsia="en-GB"/>
          <w14:ligatures w14:val="none"/>
        </w:rPr>
        <w:t xml:space="preserve"> sau ștergere</w:t>
      </w:r>
      <w:r w:rsidR="008373B6" w:rsidRPr="00213B3B">
        <w:rPr>
          <w:rFonts w:eastAsia="Times New Roman" w:cs="Times New Roman"/>
          <w:kern w:val="0"/>
          <w:lang w:eastAsia="en-GB"/>
          <w14:ligatures w14:val="none"/>
        </w:rPr>
        <w:t>.</w:t>
      </w:r>
      <w:r w:rsidR="00A626F9" w:rsidRPr="00213B3B">
        <w:rPr>
          <w:rFonts w:eastAsia="Times New Roman" w:cs="Times New Roman"/>
          <w:kern w:val="0"/>
          <w:lang w:eastAsia="en-GB"/>
          <w14:ligatures w14:val="none"/>
        </w:rPr>
        <w:t xml:space="preserve"> Respectând unele reguli de proiectare a bazelor de date relaționale, se pot evita aceste anomalii. O parte din reguli sunt: atributele unor entități diferite nu ar trebui combinate în aceeași relație, cheile străine trebuie utilizate pentru a crea referințe între entități, relațiile trebuie proiectate în așa fel în cât n-</w:t>
      </w:r>
      <w:proofErr w:type="spellStart"/>
      <w:r w:rsidR="00A626F9" w:rsidRPr="00213B3B">
        <w:rPr>
          <w:rFonts w:eastAsia="Times New Roman" w:cs="Times New Roman"/>
          <w:kern w:val="0"/>
          <w:lang w:eastAsia="en-GB"/>
          <w14:ligatures w14:val="none"/>
        </w:rPr>
        <w:t>uplurile</w:t>
      </w:r>
      <w:proofErr w:type="spellEnd"/>
      <w:r w:rsidR="00A626F9" w:rsidRPr="00213B3B">
        <w:rPr>
          <w:rFonts w:eastAsia="Times New Roman" w:cs="Times New Roman"/>
          <w:kern w:val="0"/>
          <w:lang w:eastAsia="en-GB"/>
          <w14:ligatures w14:val="none"/>
        </w:rPr>
        <w:t xml:space="preserve"> sale să aibă un număr minim de valori NULL. </w:t>
      </w:r>
    </w:p>
    <w:p w14:paraId="5BCFF507" w14:textId="2B6A52F7" w:rsidR="009A79AB" w:rsidRPr="00213B3B" w:rsidRDefault="009A79AB"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Pentru a normaliza trebuie să ne uităm la dependențele funcționale. Ele specifică în mod formal cât de bună este o proiectare relațională și sunt reprezentate de constrângeri care descriu relația dintre atribute. Un set de atribute X determină funcțional un set de atribute Y dacă valoarea lui X determină o singură valoare pentru Y (X -&gt; Y).</w:t>
      </w:r>
      <w:r w:rsidR="00A11444" w:rsidRPr="00213B3B">
        <w:rPr>
          <w:rFonts w:eastAsia="Times New Roman" w:cs="Times New Roman"/>
          <w:kern w:val="0"/>
          <w:lang w:eastAsia="en-GB"/>
          <w14:ligatures w14:val="none"/>
        </w:rPr>
        <w:t xml:space="preserve"> De asemenea, X determină pe Y dacă oricare două n-</w:t>
      </w:r>
      <w:proofErr w:type="spellStart"/>
      <w:r w:rsidR="00A11444" w:rsidRPr="00213B3B">
        <w:rPr>
          <w:rFonts w:eastAsia="Times New Roman" w:cs="Times New Roman"/>
          <w:kern w:val="0"/>
          <w:lang w:eastAsia="en-GB"/>
          <w14:ligatures w14:val="none"/>
        </w:rPr>
        <w:t>upluri</w:t>
      </w:r>
      <w:proofErr w:type="spellEnd"/>
      <w:r w:rsidR="00A11444" w:rsidRPr="00213B3B">
        <w:rPr>
          <w:rFonts w:eastAsia="Times New Roman" w:cs="Times New Roman"/>
          <w:kern w:val="0"/>
          <w:lang w:eastAsia="en-GB"/>
          <w14:ligatures w14:val="none"/>
        </w:rPr>
        <w:t xml:space="preserve"> au aceeași valoare pentru X, acestea trebuie să aibă aceeași valoare pentru Y.</w:t>
      </w:r>
    </w:p>
    <w:p w14:paraId="5833F26B" w14:textId="32ED8F30" w:rsidR="004D51B3" w:rsidRPr="00213B3B" w:rsidRDefault="004D51B3"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Dependențele funcționale complete sunt dependențele care nu conțin atribute care nu sunt necesare în determinantul său. Având aceste definiții, pentru a fi siguri că baza noastră de date </w:t>
      </w:r>
      <w:r w:rsidR="00CE2929" w:rsidRPr="00213B3B">
        <w:rPr>
          <w:rFonts w:eastAsia="Times New Roman" w:cs="Times New Roman"/>
          <w:kern w:val="0"/>
          <w:lang w:eastAsia="en-GB"/>
          <w14:ligatures w14:val="none"/>
        </w:rPr>
        <w:t>nu suferă de anomalii, trebuie să ținem cont și de regulile de inferență și formele normale. Formele normale sunt de mai multe tipuri din care cele mai importante: 1NF care spune că domeniul atributelor trebuie să cuprindă valori atomice, câmpurile compuse și relațiile imbricate sunt interzise, iar fiecare atribut din n-</w:t>
      </w:r>
      <w:proofErr w:type="spellStart"/>
      <w:r w:rsidR="00CE2929" w:rsidRPr="00213B3B">
        <w:rPr>
          <w:rFonts w:eastAsia="Times New Roman" w:cs="Times New Roman"/>
          <w:kern w:val="0"/>
          <w:lang w:eastAsia="en-GB"/>
          <w14:ligatures w14:val="none"/>
        </w:rPr>
        <w:t>uplet</w:t>
      </w:r>
      <w:proofErr w:type="spellEnd"/>
      <w:r w:rsidR="00CE2929" w:rsidRPr="00213B3B">
        <w:rPr>
          <w:rFonts w:eastAsia="Times New Roman" w:cs="Times New Roman"/>
          <w:kern w:val="0"/>
          <w:lang w:eastAsia="en-GB"/>
          <w14:ligatures w14:val="none"/>
        </w:rPr>
        <w:t xml:space="preserve"> trebuie să aibă o singură valoare </w:t>
      </w:r>
      <w:r w:rsidR="00E26A6D" w:rsidRPr="00213B3B">
        <w:rPr>
          <w:rFonts w:eastAsia="Times New Roman" w:cs="Times New Roman"/>
          <w:kern w:val="0"/>
          <w:lang w:eastAsia="en-GB"/>
          <w14:ligatures w14:val="none"/>
        </w:rPr>
        <w:t>în</w:t>
      </w:r>
      <w:r w:rsidR="00CE2929" w:rsidRPr="00213B3B">
        <w:rPr>
          <w:rFonts w:eastAsia="Times New Roman" w:cs="Times New Roman"/>
          <w:kern w:val="0"/>
          <w:lang w:eastAsia="en-GB"/>
          <w14:ligatures w14:val="none"/>
        </w:rPr>
        <w:t xml:space="preserve"> domeniu</w:t>
      </w:r>
      <w:r w:rsidR="00361FAC" w:rsidRPr="00213B3B">
        <w:rPr>
          <w:rFonts w:eastAsia="Times New Roman" w:cs="Times New Roman"/>
          <w:kern w:val="0"/>
          <w:lang w:eastAsia="en-GB"/>
          <w14:ligatures w14:val="none"/>
        </w:rPr>
        <w:t>;</w:t>
      </w:r>
      <w:r w:rsidR="00C2749D" w:rsidRPr="00213B3B">
        <w:rPr>
          <w:rFonts w:eastAsia="Times New Roman" w:cs="Times New Roman"/>
          <w:kern w:val="0"/>
          <w:lang w:eastAsia="en-GB"/>
          <w14:ligatures w14:val="none"/>
        </w:rPr>
        <w:t xml:space="preserve"> 2NF cere ca relația să fie în 1NF și că trebuie să existe o dependență funcțională completă </w:t>
      </w:r>
      <w:r w:rsidR="005730C7" w:rsidRPr="00213B3B">
        <w:rPr>
          <w:rFonts w:eastAsia="Times New Roman" w:cs="Times New Roman"/>
          <w:kern w:val="0"/>
          <w:lang w:eastAsia="en-GB"/>
          <w14:ligatures w14:val="none"/>
        </w:rPr>
        <w:t>față de</w:t>
      </w:r>
      <w:r w:rsidR="00C2749D" w:rsidRPr="00213B3B">
        <w:rPr>
          <w:rFonts w:eastAsia="Times New Roman" w:cs="Times New Roman"/>
          <w:kern w:val="0"/>
          <w:lang w:eastAsia="en-GB"/>
          <w14:ligatures w14:val="none"/>
        </w:rPr>
        <w:t xml:space="preserve"> cheia primară</w:t>
      </w:r>
      <w:r w:rsidR="00361FAC" w:rsidRPr="00213B3B">
        <w:rPr>
          <w:rFonts w:eastAsia="Times New Roman" w:cs="Times New Roman"/>
          <w:kern w:val="0"/>
          <w:lang w:eastAsia="en-GB"/>
          <w14:ligatures w14:val="none"/>
        </w:rPr>
        <w:t>; 3NF spune ca relația să fie în 2NF iar toate atributele non-chei ale unei relații depind numai de chei candidate ale acelei relații</w:t>
      </w:r>
      <w:r w:rsidR="00950804" w:rsidRPr="00213B3B">
        <w:rPr>
          <w:rFonts w:eastAsia="Times New Roman" w:cs="Times New Roman"/>
          <w:kern w:val="0"/>
          <w:lang w:eastAsia="en-GB"/>
          <w14:ligatures w14:val="none"/>
        </w:rPr>
        <w:t xml:space="preserve"> și toate atributele non-chei trebuie să fie mutual independente.</w:t>
      </w:r>
      <w:r w:rsidR="008264E2" w:rsidRPr="00213B3B">
        <w:rPr>
          <w:rFonts w:eastAsia="Times New Roman" w:cs="Times New Roman"/>
          <w:kern w:val="0"/>
          <w:lang w:eastAsia="en-GB"/>
          <w14:ligatures w14:val="none"/>
        </w:rPr>
        <w:t xml:space="preserve">  Pe lângă primele trei forme normale menționate mai sunt și BCNF la care pentru orice dependență X -&gt; Y din R, X este o cheie candidat al lui R și orice câmp dintr-o relație depinde de cheia primară, de întreaga cheie primară și numai de ea (este varianta mai restrictivă a formei 3NF) și 4NF elimină anomaliile datorate dependențelor funcționale multivaloare. Deci o relație este în 4NF dacă este în BCNF și nu are dependențe multivaloare.</w:t>
      </w:r>
    </w:p>
    <w:p w14:paraId="526A1EBD" w14:textId="4D165A79" w:rsidR="00F140E8" w:rsidRPr="00213B3B" w:rsidRDefault="00A15AD2"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lastRenderedPageBreak/>
        <w:t xml:space="preserve">Realizând astfel modelarea conceptuală, apoi modelul relațional și normalizările respective, </w:t>
      </w:r>
      <w:r w:rsidR="00D71528" w:rsidRPr="00213B3B">
        <w:rPr>
          <w:rFonts w:eastAsia="Times New Roman" w:cs="Times New Roman"/>
          <w:kern w:val="0"/>
          <w:lang w:eastAsia="en-GB"/>
          <w14:ligatures w14:val="none"/>
        </w:rPr>
        <w:t>putem să descriem diferitele atribute și modul de acces la date</w:t>
      </w:r>
      <w:r w:rsidR="00A95AC4" w:rsidRPr="00213B3B">
        <w:rPr>
          <w:rFonts w:eastAsia="Times New Roman" w:cs="Times New Roman"/>
          <w:kern w:val="0"/>
          <w:lang w:eastAsia="en-GB"/>
          <w14:ligatures w14:val="none"/>
        </w:rPr>
        <w:t xml:space="preserve"> (proiectare logică)</w:t>
      </w:r>
      <w:r w:rsidR="00D71528" w:rsidRPr="00213B3B">
        <w:rPr>
          <w:rFonts w:eastAsia="Times New Roman" w:cs="Times New Roman"/>
          <w:kern w:val="0"/>
          <w:lang w:eastAsia="en-GB"/>
          <w14:ligatures w14:val="none"/>
        </w:rPr>
        <w:t>, astfel îndeplinind proiectarea fizică.</w:t>
      </w:r>
    </w:p>
    <w:p w14:paraId="60BF1858" w14:textId="3D2764D1" w:rsidR="00EA6B72" w:rsidRPr="00213B3B" w:rsidRDefault="00254936"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Pentru a putea insera diferite date în cadrul proiectului avem nevoie de un limbaj care să ne permită asta. Pentru acest lucru vom folosi Oracle SQL, care oferă mai multe categorii de instrucțiuni și anume: DDL – Data </w:t>
      </w:r>
      <w:proofErr w:type="spellStart"/>
      <w:r w:rsidRPr="00213B3B">
        <w:rPr>
          <w:rFonts w:eastAsia="Times New Roman" w:cs="Times New Roman"/>
          <w:kern w:val="0"/>
          <w:lang w:eastAsia="en-GB"/>
          <w14:ligatures w14:val="none"/>
        </w:rPr>
        <w:t>Definition</w:t>
      </w:r>
      <w:proofErr w:type="spellEnd"/>
      <w:r w:rsidRPr="00213B3B">
        <w:rPr>
          <w:rFonts w:eastAsia="Times New Roman" w:cs="Times New Roman"/>
          <w:kern w:val="0"/>
          <w:lang w:eastAsia="en-GB"/>
          <w14:ligatures w14:val="none"/>
        </w:rPr>
        <w:t xml:space="preserve"> </w:t>
      </w:r>
      <w:proofErr w:type="spellStart"/>
      <w:r w:rsidRPr="00213B3B">
        <w:rPr>
          <w:rFonts w:eastAsia="Times New Roman" w:cs="Times New Roman"/>
          <w:kern w:val="0"/>
          <w:lang w:eastAsia="en-GB"/>
          <w14:ligatures w14:val="none"/>
        </w:rPr>
        <w:t>Language</w:t>
      </w:r>
      <w:proofErr w:type="spellEnd"/>
      <w:r w:rsidRPr="00213B3B">
        <w:rPr>
          <w:rFonts w:eastAsia="Times New Roman" w:cs="Times New Roman"/>
          <w:kern w:val="0"/>
          <w:lang w:eastAsia="en-GB"/>
          <w14:ligatures w14:val="none"/>
        </w:rPr>
        <w:t xml:space="preserve">, DML – Data </w:t>
      </w:r>
      <w:proofErr w:type="spellStart"/>
      <w:r w:rsidRPr="00213B3B">
        <w:rPr>
          <w:rFonts w:eastAsia="Times New Roman" w:cs="Times New Roman"/>
          <w:kern w:val="0"/>
          <w:lang w:eastAsia="en-GB"/>
          <w14:ligatures w14:val="none"/>
        </w:rPr>
        <w:t>Manipulation</w:t>
      </w:r>
      <w:proofErr w:type="spellEnd"/>
      <w:r w:rsidRPr="00213B3B">
        <w:rPr>
          <w:rFonts w:eastAsia="Times New Roman" w:cs="Times New Roman"/>
          <w:kern w:val="0"/>
          <w:lang w:eastAsia="en-GB"/>
          <w14:ligatures w14:val="none"/>
        </w:rPr>
        <w:t xml:space="preserve"> </w:t>
      </w:r>
      <w:proofErr w:type="spellStart"/>
      <w:r w:rsidRPr="00213B3B">
        <w:rPr>
          <w:rFonts w:eastAsia="Times New Roman" w:cs="Times New Roman"/>
          <w:kern w:val="0"/>
          <w:lang w:eastAsia="en-GB"/>
          <w14:ligatures w14:val="none"/>
        </w:rPr>
        <w:t>Language</w:t>
      </w:r>
      <w:proofErr w:type="spellEnd"/>
      <w:r w:rsidRPr="00213B3B">
        <w:rPr>
          <w:rFonts w:eastAsia="Times New Roman" w:cs="Times New Roman"/>
          <w:kern w:val="0"/>
          <w:lang w:eastAsia="en-GB"/>
          <w14:ligatures w14:val="none"/>
        </w:rPr>
        <w:t>, Controlul tranzacțiilor, al sesiunii și sistemului, instrucțiuni SQL încorporate.</w:t>
      </w:r>
      <w:r w:rsidR="00C57ECA" w:rsidRPr="00213B3B">
        <w:rPr>
          <w:rFonts w:eastAsia="Times New Roman" w:cs="Times New Roman"/>
          <w:kern w:val="0"/>
          <w:lang w:eastAsia="en-GB"/>
          <w14:ligatures w14:val="none"/>
        </w:rPr>
        <w:t xml:space="preserve"> </w:t>
      </w:r>
      <w:r w:rsidR="00291982" w:rsidRPr="00213B3B">
        <w:rPr>
          <w:rFonts w:eastAsia="Times New Roman" w:cs="Times New Roman"/>
          <w:kern w:val="0"/>
          <w:lang w:eastAsia="en-GB"/>
          <w14:ligatures w14:val="none"/>
        </w:rPr>
        <w:t xml:space="preserve">Instrucțiunile de tip DDL </w:t>
      </w:r>
      <w:r w:rsidR="006C2987" w:rsidRPr="00213B3B">
        <w:rPr>
          <w:rFonts w:eastAsia="Times New Roman" w:cs="Times New Roman"/>
          <w:kern w:val="0"/>
          <w:lang w:eastAsia="en-GB"/>
          <w14:ligatures w14:val="none"/>
        </w:rPr>
        <w:t>ajută la crearea, modificarea, eliminarea obiectelor din schemă, acordarea revocarea de privilegii, analizarea informațiilor dintr-un tabel, index sau cluster, etc. În general vom folosi comenzile CREATE, ALTER, DROP DATABASE/TABLE/VIEW/INDEX</w:t>
      </w:r>
      <w:r w:rsidR="0023096B" w:rsidRPr="00213B3B">
        <w:rPr>
          <w:rFonts w:eastAsia="Times New Roman" w:cs="Times New Roman"/>
          <w:kern w:val="0"/>
          <w:lang w:eastAsia="en-GB"/>
          <w14:ligatures w14:val="none"/>
        </w:rPr>
        <w:t>/TRIGGER</w:t>
      </w:r>
      <w:r w:rsidR="00895618" w:rsidRPr="00213B3B">
        <w:rPr>
          <w:rFonts w:eastAsia="Times New Roman" w:cs="Times New Roman"/>
          <w:kern w:val="0"/>
          <w:lang w:eastAsia="en-GB"/>
          <w14:ligatures w14:val="none"/>
        </w:rPr>
        <w:t xml:space="preserve">. Schema este o colecție de obiecte specifice unei baze de date (tabele, vederi, etc). Ea are mai multe </w:t>
      </w:r>
      <w:r w:rsidR="00096942" w:rsidRPr="00213B3B">
        <w:rPr>
          <w:rFonts w:eastAsia="Times New Roman" w:cs="Times New Roman"/>
          <w:kern w:val="0"/>
          <w:lang w:eastAsia="en-GB"/>
          <w14:ligatures w14:val="none"/>
        </w:rPr>
        <w:t xml:space="preserve">caracteristici printre care facilitarea </w:t>
      </w:r>
      <w:r w:rsidR="004477D1" w:rsidRPr="00213B3B">
        <w:rPr>
          <w:rFonts w:eastAsia="Times New Roman" w:cs="Times New Roman"/>
          <w:kern w:val="0"/>
          <w:lang w:eastAsia="en-GB"/>
          <w14:ligatures w14:val="none"/>
        </w:rPr>
        <w:t>partajării</w:t>
      </w:r>
      <w:r w:rsidR="00096942" w:rsidRPr="00213B3B">
        <w:rPr>
          <w:rFonts w:eastAsia="Times New Roman" w:cs="Times New Roman"/>
          <w:kern w:val="0"/>
          <w:lang w:eastAsia="en-GB"/>
          <w14:ligatures w14:val="none"/>
        </w:rPr>
        <w:t xml:space="preserve"> de obiecte ale bazei de date între mai mulți utilizatori, </w:t>
      </w:r>
      <w:r w:rsidR="00AE256A" w:rsidRPr="00213B3B">
        <w:rPr>
          <w:rFonts w:eastAsia="Times New Roman" w:cs="Times New Roman"/>
          <w:kern w:val="0"/>
          <w:lang w:eastAsia="en-GB"/>
          <w14:ligatures w14:val="none"/>
        </w:rPr>
        <w:t xml:space="preserve">un obiect trebuie să fie creat </w:t>
      </w:r>
      <w:r w:rsidR="00E17912" w:rsidRPr="00213B3B">
        <w:rPr>
          <w:rFonts w:eastAsia="Times New Roman" w:cs="Times New Roman"/>
          <w:kern w:val="0"/>
          <w:lang w:eastAsia="en-GB"/>
          <w14:ligatures w14:val="none"/>
        </w:rPr>
        <w:t>î</w:t>
      </w:r>
      <w:r w:rsidR="00AE256A" w:rsidRPr="00213B3B">
        <w:rPr>
          <w:rFonts w:eastAsia="Times New Roman" w:cs="Times New Roman"/>
          <w:kern w:val="0"/>
          <w:lang w:eastAsia="en-GB"/>
          <w14:ligatures w14:val="none"/>
        </w:rPr>
        <w:t>ntr-o singură schemă.</w:t>
      </w:r>
      <w:r w:rsidR="00EA6B72" w:rsidRPr="00213B3B">
        <w:rPr>
          <w:rFonts w:eastAsia="Times New Roman" w:cs="Times New Roman"/>
          <w:kern w:val="0"/>
          <w:lang w:eastAsia="en-GB"/>
          <w14:ligatures w14:val="none"/>
        </w:rPr>
        <w:t xml:space="preserve"> Vederile sunt o reprezentare logică sub formă tabelară obținută ca rezultat al interogării a unei sau mai multor tabele/vederi. Au mai multe caracteristici utile printre care facilitarea utilizării de interogări complexe, a transparenței datelor din tabele relaționat, independența datelor, restricționează accesul la date prin ascunderea unor coloane din tabelele de bază precum și faptul că operațiile efectuate asupra unei vederi se vor regăsi și în tabelele de bază. </w:t>
      </w:r>
      <w:r w:rsidR="00B01C76" w:rsidRPr="00213B3B">
        <w:rPr>
          <w:rFonts w:eastAsia="Times New Roman" w:cs="Times New Roman"/>
          <w:kern w:val="0"/>
          <w:lang w:eastAsia="en-GB"/>
          <w14:ligatures w14:val="none"/>
        </w:rPr>
        <w:t>Pot fi vederi simple – furnizează date dintr-o singură tabelă și nu conțin funcții sau grupuri de date sau complexe – furnizează date din mai multe tabele și conțin funcții și grupuri de date.</w:t>
      </w:r>
    </w:p>
    <w:p w14:paraId="3EC13DB4" w14:textId="06F76958" w:rsidR="00A52D06" w:rsidRPr="00213B3B" w:rsidRDefault="00A52D06"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Pentru a avea baza de date cât mai integră posibil, trebuie să aplicăm niște constrângeri datelor.</w:t>
      </w:r>
      <w:r w:rsidR="0024119A" w:rsidRPr="00213B3B">
        <w:rPr>
          <w:rFonts w:eastAsia="Times New Roman" w:cs="Times New Roman"/>
          <w:kern w:val="0"/>
          <w:lang w:eastAsia="en-GB"/>
          <w14:ligatures w14:val="none"/>
        </w:rPr>
        <w:t xml:space="preserve"> Aceste constrângeri au rolul de a preveni introducerea datelor invalide, astfel asigurând acuratețea datelor</w:t>
      </w:r>
      <w:r w:rsidR="00394B21" w:rsidRPr="00213B3B">
        <w:rPr>
          <w:rFonts w:eastAsia="Times New Roman" w:cs="Times New Roman"/>
          <w:kern w:val="0"/>
          <w:lang w:eastAsia="en-GB"/>
          <w14:ligatures w14:val="none"/>
        </w:rPr>
        <w:t xml:space="preserve">. Ele pot fi realizate fie la crearea tabelelor prin instrucțiunea </w:t>
      </w:r>
      <w:r w:rsidR="007E3F2E" w:rsidRPr="00213B3B">
        <w:rPr>
          <w:rFonts w:eastAsia="Times New Roman" w:cs="Times New Roman"/>
          <w:kern w:val="0"/>
          <w:lang w:eastAsia="en-GB"/>
          <w14:ligatures w14:val="none"/>
        </w:rPr>
        <w:t>“CREATE TABLE”</w:t>
      </w:r>
      <w:r w:rsidR="00394B21" w:rsidRPr="00213B3B">
        <w:rPr>
          <w:rFonts w:eastAsia="Times New Roman" w:cs="Times New Roman"/>
          <w:kern w:val="0"/>
          <w:lang w:eastAsia="en-GB"/>
          <w14:ligatures w14:val="none"/>
        </w:rPr>
        <w:t xml:space="preserve"> sau ulterior prin „ALTER TABLE”</w:t>
      </w:r>
      <w:r w:rsidR="00726151" w:rsidRPr="00213B3B">
        <w:rPr>
          <w:rFonts w:eastAsia="Times New Roman" w:cs="Times New Roman"/>
          <w:kern w:val="0"/>
          <w:lang w:eastAsia="en-GB"/>
          <w14:ligatures w14:val="none"/>
        </w:rPr>
        <w:t>. Ele pot fi aplicabile unor anumite atribute (coloane) ale unei tabele sau aplicabile întregii tabele</w:t>
      </w:r>
      <w:r w:rsidR="00585D92" w:rsidRPr="00213B3B">
        <w:rPr>
          <w:rFonts w:eastAsia="Times New Roman" w:cs="Times New Roman"/>
          <w:kern w:val="0"/>
          <w:lang w:eastAsia="en-GB"/>
          <w14:ligatures w14:val="none"/>
        </w:rPr>
        <w:t>.</w:t>
      </w:r>
    </w:p>
    <w:p w14:paraId="6A2BCCEC" w14:textId="60B47B9F" w:rsidR="00B516F9" w:rsidRPr="00213B3B" w:rsidRDefault="00B516F9"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Din cadrul instrucțiunilor DML ne vom folosi de INSERT, UPDATE, DELETE, SELECT și sub interogări. Cu ajutorul instrucțiunii INSERT vom adaugă date, cu UPDATE le vom modifica</w:t>
      </w:r>
      <w:r w:rsidR="00615226" w:rsidRPr="00213B3B">
        <w:rPr>
          <w:rFonts w:eastAsia="Times New Roman" w:cs="Times New Roman"/>
          <w:kern w:val="0"/>
          <w:lang w:eastAsia="en-GB"/>
          <w14:ligatures w14:val="none"/>
        </w:rPr>
        <w:t xml:space="preserve"> iar</w:t>
      </w:r>
      <w:r w:rsidRPr="00213B3B">
        <w:rPr>
          <w:rFonts w:eastAsia="Times New Roman" w:cs="Times New Roman"/>
          <w:kern w:val="0"/>
          <w:lang w:eastAsia="en-GB"/>
          <w14:ligatures w14:val="none"/>
        </w:rPr>
        <w:t xml:space="preserve"> </w:t>
      </w:r>
      <w:r w:rsidR="00615226" w:rsidRPr="00213B3B">
        <w:rPr>
          <w:rFonts w:eastAsia="Times New Roman" w:cs="Times New Roman"/>
          <w:kern w:val="0"/>
          <w:lang w:eastAsia="en-GB"/>
          <w14:ligatures w14:val="none"/>
        </w:rPr>
        <w:t>prin DELETE le ștergem. Cu ajutorul sub interogărilor putem să vizualizăm datele în diferite forme (ascendent/descendent</w:t>
      </w:r>
      <w:r w:rsidR="00C66B38" w:rsidRPr="00213B3B">
        <w:rPr>
          <w:rFonts w:eastAsia="Times New Roman" w:cs="Times New Roman"/>
          <w:kern w:val="0"/>
          <w:lang w:eastAsia="en-GB"/>
          <w14:ligatures w14:val="none"/>
        </w:rPr>
        <w:t>),</w:t>
      </w:r>
      <w:r w:rsidR="00615226" w:rsidRPr="00213B3B">
        <w:rPr>
          <w:rFonts w:eastAsia="Times New Roman" w:cs="Times New Roman"/>
          <w:kern w:val="0"/>
          <w:lang w:eastAsia="en-GB"/>
          <w14:ligatures w14:val="none"/>
        </w:rPr>
        <w:t xml:space="preserve"> </w:t>
      </w:r>
      <w:r w:rsidR="00C66B38" w:rsidRPr="00213B3B">
        <w:rPr>
          <w:rFonts w:eastAsia="Times New Roman" w:cs="Times New Roman"/>
          <w:kern w:val="0"/>
          <w:lang w:eastAsia="en-GB"/>
          <w14:ligatures w14:val="none"/>
        </w:rPr>
        <w:t>grupate după diferite criterii, sau prin diferite metode de selecție.</w:t>
      </w:r>
    </w:p>
    <w:p w14:paraId="40B499DC" w14:textId="3B9510DB" w:rsidR="00CE4012" w:rsidRPr="00213B3B" w:rsidRDefault="00CE4012"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Putem de asemenea să vedem</w:t>
      </w:r>
      <w:r w:rsidR="00DD348D" w:rsidRPr="00213B3B">
        <w:rPr>
          <w:rFonts w:eastAsia="Times New Roman" w:cs="Times New Roman"/>
          <w:kern w:val="0"/>
          <w:lang w:eastAsia="en-GB"/>
          <w14:ligatures w14:val="none"/>
        </w:rPr>
        <w:t xml:space="preserve"> datele </w:t>
      </w:r>
      <w:r w:rsidRPr="00213B3B">
        <w:rPr>
          <w:rFonts w:eastAsia="Times New Roman" w:cs="Times New Roman"/>
          <w:kern w:val="0"/>
          <w:lang w:eastAsia="en-GB"/>
          <w14:ligatures w14:val="none"/>
        </w:rPr>
        <w:t>comune din două tabele</w:t>
      </w:r>
      <w:r w:rsidR="00DD348D" w:rsidRPr="00213B3B">
        <w:rPr>
          <w:rFonts w:eastAsia="Times New Roman" w:cs="Times New Roman"/>
          <w:kern w:val="0"/>
          <w:lang w:eastAsia="en-GB"/>
          <w14:ligatures w14:val="none"/>
        </w:rPr>
        <w:t xml:space="preserve"> (</w:t>
      </w:r>
      <w:r w:rsidR="005F08F6" w:rsidRPr="00213B3B">
        <w:rPr>
          <w:rFonts w:eastAsia="Times New Roman" w:cs="Times New Roman"/>
          <w:kern w:val="0"/>
          <w:lang w:eastAsia="en-GB"/>
          <w14:ligatures w14:val="none"/>
        </w:rPr>
        <w:t>intersecția</w:t>
      </w:r>
      <w:r w:rsidR="00DD348D" w:rsidRPr="00213B3B">
        <w:rPr>
          <w:rFonts w:eastAsia="Times New Roman" w:cs="Times New Roman"/>
          <w:kern w:val="0"/>
          <w:lang w:eastAsia="en-GB"/>
          <w14:ligatures w14:val="none"/>
        </w:rPr>
        <w:t xml:space="preserve">) </w:t>
      </w:r>
      <w:r w:rsidRPr="00213B3B">
        <w:rPr>
          <w:rFonts w:eastAsia="Times New Roman" w:cs="Times New Roman"/>
          <w:kern w:val="0"/>
          <w:lang w:eastAsia="en-GB"/>
          <w14:ligatures w14:val="none"/>
        </w:rPr>
        <w:t xml:space="preserve">sau diferențele între ele </w:t>
      </w:r>
      <w:r w:rsidR="00DD348D" w:rsidRPr="00213B3B">
        <w:rPr>
          <w:rFonts w:eastAsia="Times New Roman" w:cs="Times New Roman"/>
          <w:kern w:val="0"/>
          <w:lang w:eastAsia="en-GB"/>
          <w14:ligatures w14:val="none"/>
        </w:rPr>
        <w:t>(</w:t>
      </w:r>
      <w:r w:rsidR="005F08F6" w:rsidRPr="00213B3B">
        <w:rPr>
          <w:rFonts w:eastAsia="Times New Roman" w:cs="Times New Roman"/>
          <w:kern w:val="0"/>
          <w:lang w:eastAsia="en-GB"/>
          <w14:ligatures w14:val="none"/>
        </w:rPr>
        <w:t>diferența</w:t>
      </w:r>
      <w:r w:rsidR="00DD348D" w:rsidRPr="00213B3B">
        <w:rPr>
          <w:rFonts w:eastAsia="Times New Roman" w:cs="Times New Roman"/>
          <w:kern w:val="0"/>
          <w:lang w:eastAsia="en-GB"/>
          <w14:ligatures w14:val="none"/>
        </w:rPr>
        <w:t>) folosind JOIN-uri. INNER se folosește pentru prima situație iar LEFT/RIGHT pentru cea de-a doua.</w:t>
      </w:r>
    </w:p>
    <w:p w14:paraId="55D7CF60" w14:textId="42B88362" w:rsidR="00E03C65" w:rsidRPr="00213B3B" w:rsidRDefault="0059035A"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PL/SQL este o extensie a limbajului SQL care permite pe lângă proprietățile limbajului SQL declararea de variabile și constante, controlul fluxului, declararea de </w:t>
      </w:r>
      <w:r w:rsidRPr="00213B3B">
        <w:rPr>
          <w:rFonts w:eastAsia="Times New Roman" w:cs="Times New Roman"/>
          <w:kern w:val="0"/>
          <w:lang w:eastAsia="en-GB"/>
          <w14:ligatures w14:val="none"/>
        </w:rPr>
        <w:lastRenderedPageBreak/>
        <w:t>proceduri și funcții și multe altele.</w:t>
      </w:r>
      <w:r w:rsidR="00E03C65" w:rsidRPr="00213B3B">
        <w:rPr>
          <w:rFonts w:eastAsia="Times New Roman" w:cs="Times New Roman"/>
          <w:kern w:val="0"/>
          <w:lang w:eastAsia="en-GB"/>
          <w14:ligatures w14:val="none"/>
        </w:rPr>
        <w:t xml:space="preserve">  Pentru a putea scrie proceduri, funcții și altele de care avem nevoie, trebuie să ținem cont de mai multe lucruri: de structura unui bloc anonim, de tipuri de date în PL/SQL, structuri de decizie și iterare. Blocurile anonime în PL/SQL au un DECLARE care poate fi opțional, BEGIN care e obligatoriu – sub acesta fiind comenzi SQL și instrucțiuni PL/SQL; EXCEPTION, opțional pentru acțiuni executate în caz de ridicare de excepții și END care este obligatoriu.</w:t>
      </w:r>
    </w:p>
    <w:p w14:paraId="30492979" w14:textId="2399149D" w:rsidR="005F08F6" w:rsidRPr="00213B3B" w:rsidRDefault="00E03C65"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Există mai multe tipuri de date în PL/SQL și anume: scalare (NUMBER, CHARACTER, DATE, BOOLEAN)</w:t>
      </w:r>
      <w:r w:rsidR="00CA4DDF" w:rsidRPr="00213B3B">
        <w:rPr>
          <w:rFonts w:eastAsia="Times New Roman" w:cs="Times New Roman"/>
          <w:kern w:val="0"/>
          <w:lang w:eastAsia="en-GB"/>
          <w14:ligatures w14:val="none"/>
        </w:rPr>
        <w:t>, compuse (înregistrări), referință (de exemplu REF CURSOR) sau obiecte mari – sunt niște indicatori către obiecte mari stocate separate de alte date (imagini grafice, text, clipuri video)</w:t>
      </w:r>
    </w:p>
    <w:p w14:paraId="74083B33" w14:textId="299711F8" w:rsidR="008402B9" w:rsidRPr="00213B3B" w:rsidRDefault="008402B9"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Structurile de decizie presupun specificarea uneia sau mai multor condiții unor instrucțiuni care urmează să fie executate dacă evaluarea condiției are valoarea adevărat</w:t>
      </w:r>
      <w:r w:rsidR="004B3DC6" w:rsidRPr="00213B3B">
        <w:rPr>
          <w:rFonts w:eastAsia="Times New Roman" w:cs="Times New Roman"/>
          <w:kern w:val="0"/>
          <w:lang w:eastAsia="en-GB"/>
          <w14:ligatures w14:val="none"/>
        </w:rPr>
        <w:t>. Opțional se pot defini instrucțiuni care se execută în cazul valorii de fals a condiției.</w:t>
      </w:r>
      <w:r w:rsidR="00A22252" w:rsidRPr="00213B3B">
        <w:rPr>
          <w:rFonts w:eastAsia="Times New Roman" w:cs="Times New Roman"/>
          <w:kern w:val="0"/>
          <w:lang w:eastAsia="en-GB"/>
          <w14:ligatures w14:val="none"/>
        </w:rPr>
        <w:t xml:space="preserve"> În PL/SQL sunt disponibile: IF-THEN, IF-THEN-ELSE (de asemenea și imbricate), IF-THEN-ELSIF, CASE, CASE (searched).</w:t>
      </w:r>
    </w:p>
    <w:p w14:paraId="611E04BB" w14:textId="51AB0978" w:rsidR="00D26210" w:rsidRPr="00213B3B" w:rsidRDefault="00D26210"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Structurile de iterare presupun execuția de mai multe ori a instrucțiunilor definite într-un bloc de cod. În PL/SQL sunt disponibile LOOP, WHILE, FOR sau imbricări între acestea.</w:t>
      </w:r>
      <w:r w:rsidR="004E1D7E" w:rsidRPr="00213B3B">
        <w:rPr>
          <w:rFonts w:eastAsia="Times New Roman" w:cs="Times New Roman"/>
          <w:kern w:val="0"/>
          <w:lang w:eastAsia="en-GB"/>
          <w14:ligatures w14:val="none"/>
        </w:rPr>
        <w:t xml:space="preserve"> În ajutorul acestor structuri avem și cele de control ale iterării: EXIT (se situează în buclă și execuția se termină imediat, controlul programului se reia cu prima instrucțiune de după buclă), EXIT WHEN (se iese dacă condiția se evaluează ca </w:t>
      </w:r>
      <w:proofErr w:type="spellStart"/>
      <w:r w:rsidR="004E1D7E" w:rsidRPr="00213B3B">
        <w:rPr>
          <w:rFonts w:eastAsia="Times New Roman" w:cs="Times New Roman"/>
          <w:kern w:val="0"/>
          <w:lang w:eastAsia="en-GB"/>
          <w14:ligatures w14:val="none"/>
        </w:rPr>
        <w:t>true</w:t>
      </w:r>
      <w:proofErr w:type="spellEnd"/>
      <w:r w:rsidR="004E1D7E" w:rsidRPr="00213B3B">
        <w:rPr>
          <w:rFonts w:eastAsia="Times New Roman" w:cs="Times New Roman"/>
          <w:kern w:val="0"/>
          <w:lang w:eastAsia="en-GB"/>
          <w14:ligatures w14:val="none"/>
        </w:rPr>
        <w:t>), CONTINUE (forțează ca următoarea iterație să aibă loc, actuala oprindu-se la întâlnirea cuvântului CONTINUE)</w:t>
      </w:r>
      <w:r w:rsidR="00A52B5E" w:rsidRPr="00213B3B">
        <w:rPr>
          <w:rFonts w:eastAsia="Times New Roman" w:cs="Times New Roman"/>
          <w:kern w:val="0"/>
          <w:lang w:eastAsia="en-GB"/>
          <w14:ligatures w14:val="none"/>
        </w:rPr>
        <w:t xml:space="preserve"> și GOTO (oferă un salt necondiționat la o instrucțiune etichetată din </w:t>
      </w:r>
      <w:r w:rsidR="005F1112" w:rsidRPr="00213B3B">
        <w:rPr>
          <w:rFonts w:eastAsia="Times New Roman" w:cs="Times New Roman"/>
          <w:kern w:val="0"/>
          <w:lang w:eastAsia="en-GB"/>
          <w14:ligatures w14:val="none"/>
        </w:rPr>
        <w:t xml:space="preserve">același </w:t>
      </w:r>
      <w:r w:rsidR="00A52B5E" w:rsidRPr="00213B3B">
        <w:rPr>
          <w:rFonts w:eastAsia="Times New Roman" w:cs="Times New Roman"/>
          <w:kern w:val="0"/>
          <w:lang w:eastAsia="en-GB"/>
          <w14:ligatures w14:val="none"/>
        </w:rPr>
        <w:t>subprogram)</w:t>
      </w:r>
      <w:r w:rsidR="00DB24C4" w:rsidRPr="00213B3B">
        <w:rPr>
          <w:rFonts w:eastAsia="Times New Roman" w:cs="Times New Roman"/>
          <w:kern w:val="0"/>
          <w:lang w:eastAsia="en-GB"/>
          <w14:ligatures w14:val="none"/>
        </w:rPr>
        <w:t xml:space="preserve">. </w:t>
      </w:r>
    </w:p>
    <w:p w14:paraId="1DD4672E" w14:textId="575ACE59" w:rsidR="002A7E26" w:rsidRPr="00213B3B" w:rsidRDefault="00DB24C4" w:rsidP="0018435B">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Subprogramele pot fi de două tipuri – proceduri care se utilizează pentru a efectua o acțiune, funcții care se utilizează pentru a calcula și returna o valoare</w:t>
      </w:r>
      <w:r w:rsidR="00154511" w:rsidRPr="00213B3B">
        <w:rPr>
          <w:rFonts w:eastAsia="Times New Roman" w:cs="Times New Roman"/>
          <w:kern w:val="0"/>
          <w:lang w:eastAsia="en-GB"/>
          <w14:ligatures w14:val="none"/>
        </w:rPr>
        <w:t>; și pot fi locale – definite în cadrul altui bloc PL/SQL sau subprogram sau stocate  - create folosind comanda CREATE.</w:t>
      </w:r>
      <w:r w:rsidR="00A64BB2" w:rsidRPr="00213B3B">
        <w:rPr>
          <w:rFonts w:eastAsia="Times New Roman" w:cs="Times New Roman"/>
          <w:kern w:val="0"/>
          <w:lang w:eastAsia="en-GB"/>
          <w14:ligatures w14:val="none"/>
        </w:rPr>
        <w:t xml:space="preserve"> Asemeni blocurilor anonime au trei părți: una declarativă care are declarații de variabile, tipuri, constante; una executabilă – obligatorie și care conține instrucțiunile care efectuează acțiunea dorită; tratarea excepțiilor – care conține codul gestionării erorilor</w:t>
      </w:r>
      <w:r w:rsidR="00C53D1E" w:rsidRPr="00213B3B">
        <w:rPr>
          <w:rFonts w:eastAsia="Times New Roman" w:cs="Times New Roman"/>
          <w:kern w:val="0"/>
          <w:lang w:eastAsia="en-GB"/>
          <w14:ligatures w14:val="none"/>
        </w:rPr>
        <w:t xml:space="preserve"> de rulare</w:t>
      </w:r>
      <w:r w:rsidR="00A64BB2" w:rsidRPr="00213B3B">
        <w:rPr>
          <w:rFonts w:eastAsia="Times New Roman" w:cs="Times New Roman"/>
          <w:kern w:val="0"/>
          <w:lang w:eastAsia="en-GB"/>
          <w14:ligatures w14:val="none"/>
        </w:rPr>
        <w:t>.</w:t>
      </w:r>
      <w:r w:rsidR="0006580A" w:rsidRPr="00213B3B">
        <w:rPr>
          <w:rFonts w:eastAsia="Times New Roman" w:cs="Times New Roman"/>
          <w:kern w:val="0"/>
          <w:lang w:eastAsia="en-GB"/>
          <w14:ligatures w14:val="none"/>
        </w:rPr>
        <w:t xml:space="preserve"> Procedurile stocate devin obiecte în schema utilizatorului care a creat-o putând fi apelate în mod explicit de către un client SQL sau dintr-o altă secvență de cod.</w:t>
      </w:r>
      <w:r w:rsidR="00E15E36" w:rsidRPr="00213B3B">
        <w:rPr>
          <w:rFonts w:eastAsia="Times New Roman" w:cs="Times New Roman"/>
          <w:kern w:val="0"/>
          <w:lang w:eastAsia="en-GB"/>
          <w14:ligatures w14:val="none"/>
        </w:rPr>
        <w:t xml:space="preserve"> Funcțiile stocate sunt utilizate pentru a calcula și returna o valoare iar corpul acestora trebuie să conțină cel puțin o comandă RETURN a unei date având tipul specificat)</w:t>
      </w:r>
      <w:r w:rsidR="002A7E26" w:rsidRPr="00213B3B">
        <w:rPr>
          <w:rFonts w:eastAsia="Times New Roman" w:cs="Times New Roman"/>
          <w:kern w:val="0"/>
          <w:lang w:eastAsia="en-GB"/>
          <w14:ligatures w14:val="none"/>
        </w:rPr>
        <w:t>.</w:t>
      </w:r>
    </w:p>
    <w:p w14:paraId="16B99F24" w14:textId="77777777" w:rsidR="002A7E26" w:rsidRPr="00213B3B" w:rsidRDefault="002A7E26" w:rsidP="00254936"/>
    <w:p w14:paraId="262E8830" w14:textId="77777777" w:rsidR="002A7E26" w:rsidRPr="00213B3B" w:rsidRDefault="002A7E26" w:rsidP="00254936"/>
    <w:p w14:paraId="343227A9" w14:textId="77777777" w:rsidR="002A7E26" w:rsidRPr="00213B3B" w:rsidRDefault="002A7E26" w:rsidP="00254936"/>
    <w:p w14:paraId="7B591C15" w14:textId="77777777" w:rsidR="00271B53" w:rsidRPr="00213B3B" w:rsidRDefault="00271B53" w:rsidP="00254936"/>
    <w:p w14:paraId="3D0A5043" w14:textId="1F9FA8AD" w:rsidR="002A7E26" w:rsidRPr="00213B3B" w:rsidRDefault="00682757" w:rsidP="0018435B">
      <w:pPr>
        <w:pStyle w:val="ListParagraph"/>
        <w:numPr>
          <w:ilvl w:val="0"/>
          <w:numId w:val="7"/>
        </w:numPr>
        <w:jc w:val="center"/>
        <w:rPr>
          <w:b/>
          <w:sz w:val="28"/>
          <w:szCs w:val="28"/>
        </w:rPr>
      </w:pPr>
      <w:r w:rsidRPr="00213B3B">
        <w:rPr>
          <w:b/>
          <w:sz w:val="28"/>
          <w:szCs w:val="28"/>
        </w:rPr>
        <w:t>SOLUȚIA PROPUSĂ ȘI METODOLOGIA DE PROIECTARE/DEZVOLTARE</w:t>
      </w:r>
    </w:p>
    <w:p w14:paraId="12D5D5B6" w14:textId="77777777" w:rsidR="002A7E26" w:rsidRPr="00213B3B" w:rsidRDefault="002A7E26" w:rsidP="002A7E26">
      <w:pPr>
        <w:ind w:firstLine="720"/>
        <w:jc w:val="center"/>
        <w:rPr>
          <w:b/>
          <w:bCs/>
        </w:rPr>
      </w:pPr>
    </w:p>
    <w:p w14:paraId="79B3372C" w14:textId="77777777" w:rsidR="002A7E26" w:rsidRPr="00213B3B" w:rsidRDefault="002A7E26" w:rsidP="002A7E26">
      <w:pPr>
        <w:ind w:firstLine="720"/>
        <w:jc w:val="center"/>
        <w:rPr>
          <w:b/>
          <w:bCs/>
        </w:rPr>
      </w:pPr>
    </w:p>
    <w:p w14:paraId="7541FA33" w14:textId="52C6B2B0" w:rsidR="00FD3084" w:rsidRPr="00213B3B" w:rsidRDefault="00682757" w:rsidP="00682757">
      <w:pPr>
        <w:pStyle w:val="ListParagraph"/>
        <w:numPr>
          <w:ilvl w:val="1"/>
          <w:numId w:val="7"/>
        </w:numPr>
        <w:rPr>
          <w:b/>
          <w:bCs/>
        </w:rPr>
      </w:pPr>
      <w:r w:rsidRPr="00213B3B">
        <w:rPr>
          <w:b/>
          <w:bCs/>
        </w:rPr>
        <w:t>PROIECTAREA CONCEPTUALĂ</w:t>
      </w:r>
    </w:p>
    <w:p w14:paraId="2744663F" w14:textId="77777777" w:rsidR="00682757" w:rsidRPr="00213B3B" w:rsidRDefault="00682757" w:rsidP="00682757">
      <w:pPr>
        <w:pStyle w:val="ListParagraph"/>
        <w:ind w:left="1440"/>
      </w:pPr>
    </w:p>
    <w:p w14:paraId="74378B24" w14:textId="6C12233E" w:rsidR="002A7E26" w:rsidRPr="00213B3B" w:rsidRDefault="002A7E26" w:rsidP="004754BF">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Pentru acest proiect am implementat o bază de date care gestionează traficul unui punct vamal</w:t>
      </w:r>
      <w:r w:rsidR="001F53EE" w:rsidRPr="00213B3B">
        <w:rPr>
          <w:rFonts w:eastAsia="Times New Roman" w:cs="Times New Roman"/>
          <w:kern w:val="0"/>
          <w:lang w:eastAsia="en-GB"/>
          <w14:ligatures w14:val="none"/>
        </w:rPr>
        <w:t xml:space="preserve"> între două țări. O bază de date a unui punct vamal ar trebui să fie bine implementată deoarece pot apărea diferite probleme de la</w:t>
      </w:r>
      <w:r w:rsidR="004477D1" w:rsidRPr="00213B3B">
        <w:rPr>
          <w:rFonts w:eastAsia="Times New Roman" w:cs="Times New Roman"/>
          <w:kern w:val="0"/>
          <w:lang w:eastAsia="en-GB"/>
          <w14:ligatures w14:val="none"/>
        </w:rPr>
        <w:t xml:space="preserve"> </w:t>
      </w:r>
      <w:r w:rsidR="001F53EE" w:rsidRPr="00213B3B">
        <w:rPr>
          <w:rFonts w:eastAsia="Times New Roman" w:cs="Times New Roman"/>
          <w:kern w:val="0"/>
          <w:lang w:eastAsia="en-GB"/>
          <w14:ligatures w14:val="none"/>
        </w:rPr>
        <w:t>imigrare ilegală, persoane dispărute în zona graniței sau a țării, precum și alte inconveniente de ocazie (rătăcirea bunurilor, mașina familiei furată, etc) iar această soluție ar putea rezolva câteva din situațiile listate mai sus.</w:t>
      </w:r>
    </w:p>
    <w:p w14:paraId="399936B2" w14:textId="78D36EFF" w:rsidR="00283A55" w:rsidRDefault="00CB3DA4" w:rsidP="002A7E26">
      <w:pPr>
        <w:ind w:firstLine="720"/>
      </w:pPr>
      <w:r>
        <w:tab/>
      </w:r>
      <w:r>
        <w:tab/>
      </w:r>
      <w:r>
        <w:tab/>
      </w:r>
      <w:r>
        <w:tab/>
      </w:r>
    </w:p>
    <w:p w14:paraId="1D7EF73D" w14:textId="77777777" w:rsidR="00CB3DA4" w:rsidRPr="00213B3B" w:rsidRDefault="00CB3DA4" w:rsidP="002A7E26">
      <w:pPr>
        <w:ind w:firstLine="720"/>
      </w:pPr>
    </w:p>
    <w:p w14:paraId="412FFD75" w14:textId="04C52829" w:rsidR="002A7E26" w:rsidRPr="00213B3B" w:rsidRDefault="00CF0D5B" w:rsidP="004754BF">
      <w:pPr>
        <w:jc w:val="center"/>
      </w:pPr>
      <w:r w:rsidRPr="00213B3B">
        <w:rPr>
          <w:noProof/>
        </w:rPr>
        <w:lastRenderedPageBreak/>
        <w:drawing>
          <wp:inline distT="0" distB="0" distL="0" distR="0" wp14:anchorId="1AA253DC" wp14:editId="10F1DD55">
            <wp:extent cx="6120130" cy="4407535"/>
            <wp:effectExtent l="0" t="0" r="0" b="0"/>
            <wp:docPr id="647574024" name="Picture 1" descr="A white bo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574024" name="Picture 1" descr="A white board with black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4407535"/>
                    </a:xfrm>
                    <a:prstGeom prst="rect">
                      <a:avLst/>
                    </a:prstGeom>
                  </pic:spPr>
                </pic:pic>
              </a:graphicData>
            </a:graphic>
          </wp:inline>
        </w:drawing>
      </w:r>
    </w:p>
    <w:p w14:paraId="4FF12DDE" w14:textId="522C60EA" w:rsidR="002A7E26" w:rsidRPr="00213B3B" w:rsidRDefault="00271B53" w:rsidP="00271B53">
      <w:pPr>
        <w:jc w:val="center"/>
      </w:pPr>
      <w:r w:rsidRPr="00213B3B">
        <w:t>Figura 1 – Diagrama Entitate - Relație</w:t>
      </w:r>
    </w:p>
    <w:p w14:paraId="0E3F3868" w14:textId="77777777" w:rsidR="00283A55" w:rsidRPr="00213B3B" w:rsidRDefault="00283A55" w:rsidP="002A7E26"/>
    <w:p w14:paraId="496A2CB2" w14:textId="6336D0C0" w:rsidR="00C23C2E" w:rsidRPr="00213B3B" w:rsidRDefault="00C23C2E" w:rsidP="004754BF">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În baza mea de date există mai multe entități precum Punct Vamal care este principalul punct de plecare prin care pot trece entități </w:t>
      </w:r>
      <w:r w:rsidR="00867214" w:rsidRPr="00213B3B">
        <w:rPr>
          <w:rFonts w:eastAsia="Times New Roman" w:cs="Times New Roman"/>
          <w:kern w:val="0"/>
          <w:lang w:eastAsia="en-GB"/>
          <w14:ligatures w14:val="none"/>
        </w:rPr>
        <w:t>precum Individ, Oficialitate, Grup, Familie. Între Punct Vamal și aceste entități există o relație de tip 1 la N deoarece prin punctul nostru vamal pot trece mai multe entități în diferite momente ale zilei.</w:t>
      </w:r>
      <w:r w:rsidR="00F23964" w:rsidRPr="00213B3B">
        <w:rPr>
          <w:rFonts w:eastAsia="Times New Roman" w:cs="Times New Roman"/>
          <w:kern w:val="0"/>
          <w:lang w:eastAsia="en-GB"/>
          <w14:ligatures w14:val="none"/>
        </w:rPr>
        <w:t xml:space="preserve"> De asemenea aceste entități menționate mai devreme sunt conectate la câte o entitate Mașină în relație 1 la 1. Pentru a facilita cazurile punctului vamal în care trec familiile am legat la aceasta entitățile Soț, Soție în relație 1 la 1 cu entitatea Familie, și Copii în relație 1 la N cu Familia, aceasta putând avea 1 sau mai mulți copii.</w:t>
      </w:r>
    </w:p>
    <w:p w14:paraId="6C522C24" w14:textId="60DAC86D" w:rsidR="00EA530A" w:rsidRPr="00213B3B" w:rsidRDefault="002D27AE" w:rsidP="004754BF">
      <w:pPr>
        <w:spacing w:before="240" w:after="0" w:line="276" w:lineRule="auto"/>
        <w:ind w:firstLine="851"/>
        <w:jc w:val="both"/>
      </w:pPr>
      <w:r w:rsidRPr="00213B3B">
        <w:rPr>
          <w:rFonts w:eastAsia="Times New Roman" w:cs="Times New Roman"/>
          <w:kern w:val="0"/>
          <w:lang w:eastAsia="en-GB"/>
          <w14:ligatures w14:val="none"/>
        </w:rPr>
        <w:t xml:space="preserve">Felul în care este realizată diagrama entitate – relație ne ajută în evitarea capcanelor în evantai (fan traps) </w:t>
      </w:r>
      <w:r w:rsidR="005B1D54" w:rsidRPr="00213B3B">
        <w:rPr>
          <w:rFonts w:eastAsia="Times New Roman" w:cs="Times New Roman"/>
          <w:kern w:val="0"/>
          <w:lang w:eastAsia="en-GB"/>
          <w14:ligatures w14:val="none"/>
        </w:rPr>
        <w:t xml:space="preserve">deoarece avem o viziune clară asupra a ce entități pot trece punctul vamal acestea fiind distincte și nedorind a </w:t>
      </w:r>
      <w:r w:rsidR="001907FF" w:rsidRPr="00213B3B">
        <w:rPr>
          <w:rFonts w:eastAsia="Times New Roman" w:cs="Times New Roman"/>
          <w:kern w:val="0"/>
          <w:lang w:eastAsia="en-GB"/>
          <w14:ligatures w14:val="none"/>
        </w:rPr>
        <w:t>generaliza entitățile.</w:t>
      </w:r>
      <w:r w:rsidR="002B6624" w:rsidRPr="00213B3B">
        <w:rPr>
          <w:rFonts w:eastAsia="Times New Roman" w:cs="Times New Roman"/>
          <w:kern w:val="0"/>
          <w:lang w:eastAsia="en-GB"/>
          <w14:ligatures w14:val="none"/>
        </w:rPr>
        <w:t xml:space="preserve"> De exemplu pentru o oficialitate nu ar trebui ca la punctul vamal să întrebăm despre vârstă, </w:t>
      </w:r>
      <w:proofErr w:type="spellStart"/>
      <w:r w:rsidR="002B6624" w:rsidRPr="00213B3B">
        <w:rPr>
          <w:rFonts w:eastAsia="Times New Roman" w:cs="Times New Roman"/>
          <w:kern w:val="0"/>
          <w:lang w:eastAsia="en-GB"/>
          <w14:ligatures w14:val="none"/>
        </w:rPr>
        <w:t>cnp</w:t>
      </w:r>
      <w:proofErr w:type="spellEnd"/>
      <w:r w:rsidR="002B6624" w:rsidRPr="00213B3B">
        <w:rPr>
          <w:rFonts w:eastAsia="Times New Roman" w:cs="Times New Roman"/>
          <w:kern w:val="0"/>
          <w:lang w:eastAsia="en-GB"/>
          <w14:ligatures w14:val="none"/>
        </w:rPr>
        <w:t xml:space="preserve"> sau cazier pentru a putea scurta timpul de trecere</w:t>
      </w:r>
      <w:r w:rsidR="00CF4E23" w:rsidRPr="00213B3B">
        <w:rPr>
          <w:rFonts w:eastAsia="Times New Roman" w:cs="Times New Roman"/>
          <w:kern w:val="0"/>
          <w:lang w:eastAsia="en-GB"/>
          <w14:ligatures w14:val="none"/>
        </w:rPr>
        <w:t>, ci doar despre nume, funcție și țara de origine.</w:t>
      </w:r>
      <w:r w:rsidR="00F45FFD" w:rsidRPr="00213B3B">
        <w:rPr>
          <w:rFonts w:eastAsia="Times New Roman" w:cs="Times New Roman"/>
          <w:kern w:val="0"/>
          <w:lang w:eastAsia="en-GB"/>
          <w14:ligatures w14:val="none"/>
        </w:rPr>
        <w:t xml:space="preserve"> Asemenea și la familie, dorim să se vadă clar că au o legătură prin nume, să nu fie doar un </w:t>
      </w:r>
      <w:r w:rsidR="00F45FFD" w:rsidRPr="00213B3B">
        <w:rPr>
          <w:rFonts w:eastAsia="Times New Roman" w:cs="Times New Roman"/>
          <w:kern w:val="0"/>
          <w:lang w:eastAsia="en-GB"/>
          <w14:ligatures w14:val="none"/>
        </w:rPr>
        <w:lastRenderedPageBreak/>
        <w:t>grup de oameni.</w:t>
      </w:r>
      <w:r w:rsidR="00EA530A" w:rsidRPr="00213B3B">
        <w:t xml:space="preserve"> </w:t>
      </w:r>
      <w:r w:rsidR="00CB3DA4" w:rsidRPr="00213B3B">
        <w:t>Capcanele</w:t>
      </w:r>
      <w:r w:rsidR="00EA530A" w:rsidRPr="00213B3B">
        <w:t xml:space="preserve"> de întrerupere (chasm traps) sunt evitate deoarece reușim să reprezentăm fiecare legătură între entități cu succes.</w:t>
      </w:r>
    </w:p>
    <w:p w14:paraId="2EFD859D" w14:textId="4709F3A5" w:rsidR="00234865" w:rsidRPr="00213B3B" w:rsidRDefault="00234865" w:rsidP="00EA530A">
      <w:pPr>
        <w:ind w:firstLine="720"/>
      </w:pPr>
    </w:p>
    <w:p w14:paraId="3F10AC25" w14:textId="42EE71A7" w:rsidR="002732E9" w:rsidRPr="00213B3B" w:rsidRDefault="000D74B2" w:rsidP="00682757">
      <w:pPr>
        <w:pStyle w:val="ListParagraph"/>
        <w:numPr>
          <w:ilvl w:val="1"/>
          <w:numId w:val="7"/>
        </w:numPr>
        <w:rPr>
          <w:b/>
          <w:bCs/>
        </w:rPr>
      </w:pPr>
      <w:r w:rsidRPr="00213B3B">
        <w:rPr>
          <w:b/>
          <w:bCs/>
        </w:rPr>
        <w:t>MODELUL RELAȚIONAL</w:t>
      </w:r>
    </w:p>
    <w:p w14:paraId="20C11AF4" w14:textId="77777777" w:rsidR="001D7CE0" w:rsidRPr="00213B3B" w:rsidRDefault="001D7CE0" w:rsidP="001D7CE0">
      <w:pPr>
        <w:pStyle w:val="ListParagraph"/>
      </w:pPr>
    </w:p>
    <w:p w14:paraId="7BD577EF" w14:textId="27434436" w:rsidR="001D7CE0" w:rsidRDefault="00DC1375" w:rsidP="001C5A91">
      <w:pPr>
        <w:ind w:firstLine="851"/>
        <w:jc w:val="both"/>
      </w:pPr>
      <w:r w:rsidRPr="00213B3B">
        <w:t xml:space="preserve">În continuare dorim să obținem </w:t>
      </w:r>
      <w:r w:rsidR="00202774" w:rsidRPr="00213B3B">
        <w:t>modelul relațional</w:t>
      </w:r>
      <w:r w:rsidRPr="00213B3B">
        <w:t xml:space="preserve"> din cel conceptual, vom lua fiecare entitate și le vom reprezenta sub o formă din care pot fi văzute mai ușor relațiile între entități.</w:t>
      </w:r>
    </w:p>
    <w:p w14:paraId="134613AE" w14:textId="77777777" w:rsidR="00CB3DA4" w:rsidRPr="00213B3B" w:rsidRDefault="00CB3DA4" w:rsidP="00DC1375">
      <w:pPr>
        <w:ind w:firstLine="360"/>
      </w:pPr>
    </w:p>
    <w:p w14:paraId="12534363" w14:textId="159981F3" w:rsidR="0030589D" w:rsidRPr="00213B3B" w:rsidRDefault="00CF0D5B" w:rsidP="00DC1375">
      <w:pPr>
        <w:ind w:firstLine="360"/>
      </w:pPr>
      <w:r w:rsidRPr="00213B3B">
        <w:rPr>
          <w:noProof/>
        </w:rPr>
        <w:drawing>
          <wp:inline distT="0" distB="0" distL="0" distR="0" wp14:anchorId="3D1AF1D6" wp14:editId="30ADA724">
            <wp:extent cx="6120130" cy="4324350"/>
            <wp:effectExtent l="0" t="0" r="0" b="0"/>
            <wp:docPr id="196485101" name="Picture 2"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85101" name="Picture 2" descr="A white paper with black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20130" cy="4324350"/>
                    </a:xfrm>
                    <a:prstGeom prst="rect">
                      <a:avLst/>
                    </a:prstGeom>
                  </pic:spPr>
                </pic:pic>
              </a:graphicData>
            </a:graphic>
          </wp:inline>
        </w:drawing>
      </w:r>
    </w:p>
    <w:p w14:paraId="3D274259" w14:textId="1DBAF15A" w:rsidR="0030589D" w:rsidRPr="00213B3B" w:rsidRDefault="00271B53" w:rsidP="00356EF7">
      <w:pPr>
        <w:ind w:firstLine="360"/>
        <w:jc w:val="center"/>
      </w:pPr>
      <w:r w:rsidRPr="00213B3B">
        <w:t xml:space="preserve">Figura 2 </w:t>
      </w:r>
      <w:r w:rsidR="006F327C" w:rsidRPr="00213B3B">
        <w:t>–</w:t>
      </w:r>
      <w:r w:rsidRPr="00213B3B">
        <w:t xml:space="preserve"> </w:t>
      </w:r>
      <w:r w:rsidR="006F327C" w:rsidRPr="00213B3B">
        <w:t>Model Relațional înainte de normalizare</w:t>
      </w:r>
    </w:p>
    <w:p w14:paraId="0E639051" w14:textId="77777777" w:rsidR="00356EF7" w:rsidRPr="00213B3B" w:rsidRDefault="0030589D" w:rsidP="0030589D">
      <w:r w:rsidRPr="00213B3B">
        <w:tab/>
      </w:r>
    </w:p>
    <w:p w14:paraId="776E77DA" w14:textId="4FFF40BE" w:rsidR="00B930E4" w:rsidRPr="00213B3B" w:rsidRDefault="0030589D" w:rsidP="00356EF7">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Și obținem respectiva diagramă, în care sunt reprezentate relațiile de tip 1 la 1, 1 la N și N la N între diferitele entități</w:t>
      </w:r>
      <w:r w:rsidR="008D1ADC" w:rsidRPr="00213B3B">
        <w:rPr>
          <w:rFonts w:eastAsia="Times New Roman" w:cs="Times New Roman"/>
          <w:kern w:val="0"/>
          <w:lang w:eastAsia="en-GB"/>
          <w14:ligatures w14:val="none"/>
        </w:rPr>
        <w:t xml:space="preserve"> cât și cheile primare și străine</w:t>
      </w:r>
      <w:r w:rsidR="00B930E4" w:rsidRPr="00213B3B">
        <w:rPr>
          <w:rFonts w:eastAsia="Times New Roman" w:cs="Times New Roman"/>
          <w:kern w:val="0"/>
          <w:lang w:eastAsia="en-GB"/>
          <w14:ligatures w14:val="none"/>
        </w:rPr>
        <w:t xml:space="preserve"> care sunt trecute cu PK (Primary Key) și FK (Foreign Key) deasupra atributului entității.</w:t>
      </w:r>
    </w:p>
    <w:p w14:paraId="7843C43D" w14:textId="43ABC248" w:rsidR="00F419B6" w:rsidRPr="00213B3B" w:rsidRDefault="001873C1" w:rsidP="00356EF7">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lastRenderedPageBreak/>
        <w:t xml:space="preserve">Dar această reprezentare are ca </w:t>
      </w:r>
      <w:r w:rsidR="00E118AD" w:rsidRPr="00213B3B">
        <w:rPr>
          <w:rFonts w:eastAsia="Times New Roman" w:cs="Times New Roman"/>
          <w:kern w:val="0"/>
          <w:lang w:eastAsia="en-GB"/>
          <w14:ligatures w14:val="none"/>
        </w:rPr>
        <w:t>una din probleme</w:t>
      </w:r>
      <w:r w:rsidRPr="00213B3B">
        <w:rPr>
          <w:rFonts w:eastAsia="Times New Roman" w:cs="Times New Roman"/>
          <w:kern w:val="0"/>
          <w:lang w:eastAsia="en-GB"/>
          <w14:ligatures w14:val="none"/>
        </w:rPr>
        <w:t xml:space="preserve"> , nefiind normalizată, existența a două entități diferite cu fix aceleași câmpuri alese și fix aceeași cheie primară atât pentru Soț cât și pentru Soție, lucru care doar complică baza de date.</w:t>
      </w:r>
      <w:r w:rsidR="00F419B6" w:rsidRPr="00213B3B">
        <w:rPr>
          <w:rFonts w:eastAsia="Times New Roman" w:cs="Times New Roman"/>
          <w:kern w:val="0"/>
          <w:lang w:eastAsia="en-GB"/>
          <w14:ligatures w14:val="none"/>
        </w:rPr>
        <w:t xml:space="preserve"> </w:t>
      </w:r>
      <w:r w:rsidR="00E118AD" w:rsidRPr="00213B3B">
        <w:rPr>
          <w:rFonts w:eastAsia="Times New Roman" w:cs="Times New Roman"/>
          <w:kern w:val="0"/>
          <w:lang w:eastAsia="en-GB"/>
          <w14:ligatures w14:val="none"/>
        </w:rPr>
        <w:t>Pentru a putea rezolva această problemă apelăm la normalizare, creând doar o singură entitate Părinte</w:t>
      </w:r>
      <w:r w:rsidR="00A6435A" w:rsidRPr="00213B3B">
        <w:rPr>
          <w:rFonts w:eastAsia="Times New Roman" w:cs="Times New Roman"/>
          <w:kern w:val="0"/>
          <w:lang w:eastAsia="en-GB"/>
          <w14:ligatures w14:val="none"/>
        </w:rPr>
        <w:t xml:space="preserve"> la care mai putem adăuga un atribut “</w:t>
      </w:r>
      <w:r w:rsidR="00965505" w:rsidRPr="00213B3B">
        <w:rPr>
          <w:rFonts w:eastAsia="Times New Roman" w:cs="Times New Roman"/>
          <w:kern w:val="0"/>
          <w:lang w:eastAsia="en-GB"/>
          <w14:ligatures w14:val="none"/>
        </w:rPr>
        <w:t>SEX</w:t>
      </w:r>
      <w:r w:rsidR="00A6435A" w:rsidRPr="00213B3B">
        <w:rPr>
          <w:rFonts w:eastAsia="Times New Roman" w:cs="Times New Roman"/>
          <w:kern w:val="0"/>
          <w:lang w:eastAsia="en-GB"/>
          <w14:ligatures w14:val="none"/>
        </w:rPr>
        <w:t>”</w:t>
      </w:r>
      <w:r w:rsidR="00D05333" w:rsidRPr="00213B3B">
        <w:rPr>
          <w:rFonts w:eastAsia="Times New Roman" w:cs="Times New Roman"/>
          <w:kern w:val="0"/>
          <w:lang w:eastAsia="en-GB"/>
          <w14:ligatures w14:val="none"/>
        </w:rPr>
        <w:t>.</w:t>
      </w:r>
      <w:r w:rsidR="00323959" w:rsidRPr="00213B3B">
        <w:rPr>
          <w:rFonts w:eastAsia="Times New Roman" w:cs="Times New Roman"/>
          <w:kern w:val="0"/>
          <w:lang w:eastAsia="en-GB"/>
          <w14:ligatures w14:val="none"/>
        </w:rPr>
        <w:t xml:space="preserve"> Acest caz se încadrează la forma a treia normală, prin care eliminăm redundanța de a avea două tabele la fel și totodată posibilitatea de a avea atribute care depind de alte atribut non-cheie</w:t>
      </w:r>
      <w:r w:rsidR="00D23EC4" w:rsidRPr="00213B3B">
        <w:rPr>
          <w:rFonts w:eastAsia="Times New Roman" w:cs="Times New Roman"/>
          <w:kern w:val="0"/>
          <w:lang w:eastAsia="en-GB"/>
          <w14:ligatures w14:val="none"/>
        </w:rPr>
        <w:t xml:space="preserve"> (ale noastre depind direct de “CNP” și “ID_FAM”)</w:t>
      </w:r>
    </w:p>
    <w:p w14:paraId="59735601" w14:textId="2797DA10" w:rsidR="001873C1" w:rsidRPr="00213B3B" w:rsidRDefault="00F419B6" w:rsidP="00356EF7">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Cealaltă problemă mai puțin evi</w:t>
      </w:r>
      <w:r w:rsidR="00163E1E" w:rsidRPr="00213B3B">
        <w:rPr>
          <w:rFonts w:eastAsia="Times New Roman" w:cs="Times New Roman"/>
          <w:kern w:val="0"/>
          <w:lang w:eastAsia="en-GB"/>
          <w14:ligatures w14:val="none"/>
        </w:rPr>
        <w:t>dentă este redundanța dată de tabelul cu Destinație fiind adăugată de mai multe ori nefiind necesar. Ca exemplu se inserează de mai multe ori aceeași locație dar călătoria are alt scop (dată de atributul “</w:t>
      </w:r>
      <w:r w:rsidR="00965505" w:rsidRPr="00213B3B">
        <w:rPr>
          <w:rFonts w:eastAsia="Times New Roman" w:cs="Times New Roman"/>
          <w:kern w:val="0"/>
          <w:lang w:eastAsia="en-GB"/>
          <w14:ligatures w14:val="none"/>
        </w:rPr>
        <w:t>TIP</w:t>
      </w:r>
      <w:r w:rsidR="00163E1E" w:rsidRPr="00213B3B">
        <w:rPr>
          <w:rFonts w:eastAsia="Times New Roman" w:cs="Times New Roman"/>
          <w:kern w:val="0"/>
          <w:lang w:eastAsia="en-GB"/>
          <w14:ligatures w14:val="none"/>
        </w:rPr>
        <w:t>”) : 1 București vacanță ; 2 București afaceri ; 3 București vizită medicală.</w:t>
      </w:r>
      <w:r w:rsidR="00F7176D" w:rsidRPr="00213B3B">
        <w:rPr>
          <w:rFonts w:eastAsia="Times New Roman" w:cs="Times New Roman"/>
          <w:kern w:val="0"/>
          <w:lang w:eastAsia="en-GB"/>
          <w14:ligatures w14:val="none"/>
        </w:rPr>
        <w:t xml:space="preserve"> Acest lucru s-ar putea rezolva folosind încă o tabelă </w:t>
      </w:r>
      <w:r w:rsidR="00762E9F" w:rsidRPr="00213B3B">
        <w:rPr>
          <w:rFonts w:eastAsia="Times New Roman" w:cs="Times New Roman"/>
          <w:kern w:val="0"/>
          <w:lang w:eastAsia="en-GB"/>
          <w14:ligatures w14:val="none"/>
        </w:rPr>
        <w:t>Detalii_Destinație</w:t>
      </w:r>
      <w:r w:rsidR="00EB0B9A" w:rsidRPr="00213B3B">
        <w:rPr>
          <w:rFonts w:eastAsia="Times New Roman" w:cs="Times New Roman"/>
          <w:kern w:val="0"/>
          <w:lang w:eastAsia="en-GB"/>
          <w14:ligatures w14:val="none"/>
        </w:rPr>
        <w:t xml:space="preserve"> care ar putea ține ca atribut tipul de călătorie pentru a nu mai duplica locația. </w:t>
      </w:r>
      <w:r w:rsidR="00965505" w:rsidRPr="00213B3B">
        <w:rPr>
          <w:rFonts w:eastAsia="Times New Roman" w:cs="Times New Roman"/>
          <w:kern w:val="0"/>
          <w:lang w:eastAsia="en-GB"/>
          <w14:ligatures w14:val="none"/>
        </w:rPr>
        <w:t xml:space="preserve">Separând astfel tabelele, și creând o conexiune între ele prin „ID_DEST” </w:t>
      </w:r>
      <w:r w:rsidR="00F90843" w:rsidRPr="00213B3B">
        <w:rPr>
          <w:rFonts w:eastAsia="Times New Roman" w:cs="Times New Roman"/>
          <w:kern w:val="0"/>
          <w:lang w:eastAsia="en-GB"/>
          <w14:ligatures w14:val="none"/>
        </w:rPr>
        <w:t>, ajungem să eliminăm problema, având deci a patra formă normală.</w:t>
      </w:r>
      <w:r w:rsidR="00FA47F5" w:rsidRPr="00213B3B">
        <w:rPr>
          <w:rFonts w:eastAsia="Times New Roman" w:cs="Times New Roman"/>
          <w:kern w:val="0"/>
          <w:lang w:eastAsia="en-GB"/>
          <w14:ligatures w14:val="none"/>
        </w:rPr>
        <w:t xml:space="preserve"> Este a patra formă pentru că tipul destinației </w:t>
      </w:r>
      <w:r w:rsidR="00071761" w:rsidRPr="00213B3B">
        <w:rPr>
          <w:rFonts w:eastAsia="Times New Roman" w:cs="Times New Roman"/>
          <w:kern w:val="0"/>
          <w:lang w:eastAsia="en-GB"/>
          <w14:ligatures w14:val="none"/>
        </w:rPr>
        <w:t xml:space="preserve">(“TIP”) </w:t>
      </w:r>
      <w:r w:rsidR="00FA47F5" w:rsidRPr="00213B3B">
        <w:rPr>
          <w:rFonts w:eastAsia="Times New Roman" w:cs="Times New Roman"/>
          <w:kern w:val="0"/>
          <w:lang w:eastAsia="en-GB"/>
          <w14:ligatures w14:val="none"/>
        </w:rPr>
        <w:t xml:space="preserve">reprezintă o dependență multivaloare </w:t>
      </w:r>
      <w:r w:rsidR="00071761" w:rsidRPr="00213B3B">
        <w:rPr>
          <w:rFonts w:eastAsia="Times New Roman" w:cs="Times New Roman"/>
          <w:kern w:val="0"/>
          <w:lang w:eastAsia="en-GB"/>
          <w14:ligatures w14:val="none"/>
        </w:rPr>
        <w:t xml:space="preserve">care rezulta în redundanță și posibile anomalii, eliminarea acesteia fiind esențială. </w:t>
      </w:r>
    </w:p>
    <w:p w14:paraId="506D5ADF" w14:textId="574FCCBC" w:rsidR="000553AF" w:rsidRPr="00213B3B" w:rsidRDefault="000553AF" w:rsidP="00356EF7">
      <w:pPr>
        <w:spacing w:before="240" w:after="0"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Realizând modificările spuse, obținem următoarea schemă</w:t>
      </w:r>
      <w:r w:rsidR="00233339" w:rsidRPr="00213B3B">
        <w:rPr>
          <w:rFonts w:eastAsia="Times New Roman" w:cs="Times New Roman"/>
          <w:kern w:val="0"/>
          <w:lang w:eastAsia="en-GB"/>
          <w14:ligatures w14:val="none"/>
        </w:rPr>
        <w:t>:</w:t>
      </w:r>
    </w:p>
    <w:p w14:paraId="3B9EE4B2" w14:textId="77777777" w:rsidR="00233339" w:rsidRDefault="00233339" w:rsidP="00356EF7">
      <w:pPr>
        <w:spacing w:before="240" w:after="0" w:line="276" w:lineRule="auto"/>
        <w:ind w:firstLine="851"/>
        <w:jc w:val="both"/>
      </w:pPr>
    </w:p>
    <w:p w14:paraId="3DD00E9A" w14:textId="77777777" w:rsidR="00AD6DB0" w:rsidRPr="00213B3B" w:rsidRDefault="00AD6DB0" w:rsidP="00356EF7">
      <w:pPr>
        <w:spacing w:before="240" w:after="0" w:line="276" w:lineRule="auto"/>
        <w:ind w:firstLine="851"/>
        <w:jc w:val="both"/>
      </w:pPr>
    </w:p>
    <w:p w14:paraId="05DF21F9" w14:textId="2E0F3036" w:rsidR="00F3187E" w:rsidRPr="00213B3B" w:rsidRDefault="00CF0D5B" w:rsidP="000F29ED">
      <w:pPr>
        <w:ind w:firstLine="720"/>
        <w:jc w:val="center"/>
      </w:pPr>
      <w:r w:rsidRPr="00213B3B">
        <w:rPr>
          <w:noProof/>
        </w:rPr>
        <w:lastRenderedPageBreak/>
        <w:drawing>
          <wp:inline distT="0" distB="0" distL="0" distR="0" wp14:anchorId="17B96129" wp14:editId="51226C9D">
            <wp:extent cx="5556250" cy="3733376"/>
            <wp:effectExtent l="0" t="0" r="6350" b="635"/>
            <wp:docPr id="1723736204" name="Picture 3" descr="A white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736204" name="Picture 3" descr="A white paper with writing on i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64196" cy="3738715"/>
                    </a:xfrm>
                    <a:prstGeom prst="rect">
                      <a:avLst/>
                    </a:prstGeom>
                  </pic:spPr>
                </pic:pic>
              </a:graphicData>
            </a:graphic>
          </wp:inline>
        </w:drawing>
      </w:r>
    </w:p>
    <w:p w14:paraId="01CD78BD" w14:textId="42544098" w:rsidR="00F3187E" w:rsidRPr="00213B3B" w:rsidRDefault="00356EF7" w:rsidP="00F667C4">
      <w:pPr>
        <w:ind w:firstLine="720"/>
        <w:jc w:val="center"/>
      </w:pPr>
      <w:r w:rsidRPr="00213B3B">
        <w:t>Figura 3 – Modelul Relațional după normalizare</w:t>
      </w:r>
    </w:p>
    <w:p w14:paraId="140BD49F" w14:textId="77777777" w:rsidR="00553B8E" w:rsidRPr="00213B3B" w:rsidRDefault="00553B8E" w:rsidP="00F3187E">
      <w:pPr>
        <w:ind w:firstLine="720"/>
      </w:pPr>
    </w:p>
    <w:p w14:paraId="30F84FCA" w14:textId="1F9B4EE7" w:rsidR="00F3187E" w:rsidRPr="00213B3B" w:rsidRDefault="00DA5796" w:rsidP="00682757">
      <w:pPr>
        <w:pStyle w:val="ListParagraph"/>
        <w:numPr>
          <w:ilvl w:val="1"/>
          <w:numId w:val="7"/>
        </w:numPr>
        <w:rPr>
          <w:b/>
          <w:bCs/>
        </w:rPr>
      </w:pPr>
      <w:r w:rsidRPr="00213B3B">
        <w:rPr>
          <w:b/>
          <w:bCs/>
        </w:rPr>
        <w:t xml:space="preserve">Proiectarea </w:t>
      </w:r>
      <w:r w:rsidR="000F29ED" w:rsidRPr="00213B3B">
        <w:rPr>
          <w:b/>
          <w:bCs/>
        </w:rPr>
        <w:t>logică</w:t>
      </w:r>
    </w:p>
    <w:p w14:paraId="0E069CE3" w14:textId="77777777" w:rsidR="00DA5796" w:rsidRPr="00213B3B" w:rsidRDefault="00DA5796" w:rsidP="00DA2EF3">
      <w:pPr>
        <w:pStyle w:val="ListParagraph"/>
        <w:spacing w:line="276" w:lineRule="auto"/>
        <w:jc w:val="both"/>
      </w:pPr>
    </w:p>
    <w:p w14:paraId="155D2D1C" w14:textId="45584FA3" w:rsidR="00783A60" w:rsidRPr="00213B3B" w:rsidRDefault="00DA5796" w:rsidP="00DA2EF3">
      <w:pPr>
        <w:spacing w:line="276" w:lineRule="auto"/>
        <w:ind w:firstLine="851"/>
        <w:jc w:val="both"/>
        <w:rPr>
          <w:rFonts w:eastAsia="Times New Roman" w:cs="Times New Roman"/>
          <w:kern w:val="0"/>
          <w:lang w:eastAsia="en-GB"/>
          <w14:ligatures w14:val="none"/>
        </w:rPr>
      </w:pPr>
      <w:r w:rsidRPr="00213B3B">
        <w:rPr>
          <w:rFonts w:eastAsia="Times New Roman" w:cs="Times New Roman"/>
          <w:kern w:val="0"/>
          <w:lang w:eastAsia="en-GB"/>
          <w14:ligatures w14:val="none"/>
        </w:rPr>
        <w:t xml:space="preserve">Având modelul </w:t>
      </w:r>
      <w:r w:rsidR="00460C45" w:rsidRPr="00213B3B">
        <w:rPr>
          <w:rFonts w:eastAsia="Times New Roman" w:cs="Times New Roman"/>
          <w:kern w:val="0"/>
          <w:lang w:eastAsia="en-GB"/>
          <w14:ligatures w14:val="none"/>
        </w:rPr>
        <w:t>relațional</w:t>
      </w:r>
      <w:r w:rsidRPr="00213B3B">
        <w:rPr>
          <w:rFonts w:eastAsia="Times New Roman" w:cs="Times New Roman"/>
          <w:kern w:val="0"/>
          <w:lang w:eastAsia="en-GB"/>
          <w14:ligatures w14:val="none"/>
        </w:rPr>
        <w:t xml:space="preserve"> trebuie acum să specificăm tipurile de date ale atributelor, detalii despre acestea și restricțiile impuse datelor (constrângerile).</w:t>
      </w:r>
      <w:r w:rsidR="00CA59D7" w:rsidRPr="00213B3B">
        <w:rPr>
          <w:rFonts w:eastAsia="Times New Roman" w:cs="Times New Roman"/>
          <w:kern w:val="0"/>
          <w:lang w:eastAsia="en-GB"/>
          <w14:ligatures w14:val="none"/>
        </w:rPr>
        <w:t xml:space="preserve"> </w:t>
      </w:r>
    </w:p>
    <w:p w14:paraId="556B451B" w14:textId="77777777" w:rsidR="00CA59D7" w:rsidRPr="00213B3B" w:rsidRDefault="00CA59D7" w:rsidP="00CA59D7">
      <w:pPr>
        <w:pStyle w:val="ListParagraph"/>
        <w:rPr>
          <w:rFonts w:eastAsia="Times New Roman" w:cs="Times New Roman"/>
          <w:kern w:val="0"/>
          <w:lang w:eastAsia="en-GB"/>
          <w14:ligatures w14:val="none"/>
        </w:rPr>
      </w:pPr>
    </w:p>
    <w:p w14:paraId="54CD7C2E" w14:textId="77777777" w:rsidR="00554340" w:rsidRPr="00213B3B" w:rsidRDefault="00554340" w:rsidP="00CA59D7">
      <w:pPr>
        <w:pStyle w:val="ListParagraph"/>
      </w:pPr>
    </w:p>
    <w:p w14:paraId="4584416C" w14:textId="52D4B1BB" w:rsidR="007649BB" w:rsidRPr="00213B3B" w:rsidRDefault="007649BB" w:rsidP="007649BB">
      <w:pPr>
        <w:pStyle w:val="ListParagraph"/>
        <w:jc w:val="center"/>
      </w:pPr>
      <w:r w:rsidRPr="00213B3B">
        <w:t>Tabelul 1 – Punct Vamal</w:t>
      </w:r>
    </w:p>
    <w:tbl>
      <w:tblPr>
        <w:tblStyle w:val="TableGrid"/>
        <w:tblW w:w="5000" w:type="pct"/>
        <w:jc w:val="center"/>
        <w:tblLook w:val="04A0" w:firstRow="1" w:lastRow="0" w:firstColumn="1" w:lastColumn="0" w:noHBand="0" w:noVBand="1"/>
      </w:tblPr>
      <w:tblGrid>
        <w:gridCol w:w="825"/>
        <w:gridCol w:w="1526"/>
        <w:gridCol w:w="1772"/>
        <w:gridCol w:w="1552"/>
        <w:gridCol w:w="3953"/>
      </w:tblGrid>
      <w:tr w:rsidR="00C815F5" w:rsidRPr="00213B3B" w14:paraId="0BDFE6CA" w14:textId="77777777" w:rsidTr="00F07886">
        <w:trPr>
          <w:jc w:val="center"/>
        </w:trPr>
        <w:tc>
          <w:tcPr>
            <w:tcW w:w="427" w:type="pct"/>
            <w:vAlign w:val="center"/>
          </w:tcPr>
          <w:p w14:paraId="7C3D7280" w14:textId="2073C943" w:rsidR="00CA59D7" w:rsidRPr="00213B3B" w:rsidRDefault="00CA59D7" w:rsidP="00D24306">
            <w:pPr>
              <w:pStyle w:val="ListParagraph"/>
              <w:ind w:left="0"/>
              <w:jc w:val="center"/>
            </w:pPr>
            <w:r w:rsidRPr="00213B3B">
              <w:t>Tip Cheie</w:t>
            </w:r>
          </w:p>
        </w:tc>
        <w:tc>
          <w:tcPr>
            <w:tcW w:w="792" w:type="pct"/>
            <w:vAlign w:val="center"/>
          </w:tcPr>
          <w:p w14:paraId="5C5E9A80" w14:textId="68DF2D54" w:rsidR="00CA59D7" w:rsidRPr="00213B3B" w:rsidRDefault="00CA59D7" w:rsidP="00D24306">
            <w:pPr>
              <w:pStyle w:val="ListParagraph"/>
              <w:ind w:left="0"/>
              <w:jc w:val="center"/>
            </w:pPr>
            <w:r w:rsidRPr="00213B3B">
              <w:t>Opționalitate</w:t>
            </w:r>
          </w:p>
        </w:tc>
        <w:tc>
          <w:tcPr>
            <w:tcW w:w="920" w:type="pct"/>
            <w:vAlign w:val="center"/>
          </w:tcPr>
          <w:p w14:paraId="345A0009" w14:textId="282E6AE4" w:rsidR="00CA59D7" w:rsidRPr="00213B3B" w:rsidRDefault="00CA59D7" w:rsidP="00D24306">
            <w:pPr>
              <w:pStyle w:val="ListParagraph"/>
              <w:ind w:left="0"/>
              <w:jc w:val="center"/>
            </w:pPr>
            <w:r w:rsidRPr="00213B3B">
              <w:t>Denumire câmp</w:t>
            </w:r>
          </w:p>
        </w:tc>
        <w:tc>
          <w:tcPr>
            <w:tcW w:w="805" w:type="pct"/>
            <w:vAlign w:val="center"/>
          </w:tcPr>
          <w:p w14:paraId="7BC02372" w14:textId="6ECC3EF3" w:rsidR="00CA59D7" w:rsidRPr="00213B3B" w:rsidRDefault="00CA59D7" w:rsidP="00D24306">
            <w:pPr>
              <w:pStyle w:val="ListParagraph"/>
              <w:ind w:left="0"/>
              <w:jc w:val="center"/>
            </w:pPr>
            <w:r w:rsidRPr="00213B3B">
              <w:t>Descriere</w:t>
            </w:r>
          </w:p>
        </w:tc>
        <w:tc>
          <w:tcPr>
            <w:tcW w:w="2056" w:type="pct"/>
            <w:vAlign w:val="center"/>
          </w:tcPr>
          <w:p w14:paraId="151CC5E0" w14:textId="2547D618" w:rsidR="00CA59D7" w:rsidRPr="00213B3B" w:rsidRDefault="00CA59D7" w:rsidP="00D24306">
            <w:pPr>
              <w:pStyle w:val="ListParagraph"/>
              <w:ind w:left="0"/>
              <w:jc w:val="center"/>
            </w:pPr>
            <w:r w:rsidRPr="00213B3B">
              <w:t>Detalii</w:t>
            </w:r>
          </w:p>
        </w:tc>
      </w:tr>
      <w:tr w:rsidR="00C815F5" w:rsidRPr="00213B3B" w14:paraId="2D03AD72" w14:textId="77777777" w:rsidTr="00F07886">
        <w:trPr>
          <w:jc w:val="center"/>
        </w:trPr>
        <w:tc>
          <w:tcPr>
            <w:tcW w:w="427" w:type="pct"/>
            <w:vAlign w:val="center"/>
          </w:tcPr>
          <w:p w14:paraId="27A580A4" w14:textId="5ACC3D9F" w:rsidR="00CA59D7" w:rsidRPr="00213B3B" w:rsidRDefault="00CA59D7" w:rsidP="00D24306">
            <w:pPr>
              <w:pStyle w:val="ListParagraph"/>
              <w:ind w:left="0"/>
              <w:jc w:val="center"/>
            </w:pPr>
            <w:r w:rsidRPr="00213B3B">
              <w:t>PK</w:t>
            </w:r>
          </w:p>
        </w:tc>
        <w:tc>
          <w:tcPr>
            <w:tcW w:w="792" w:type="pct"/>
            <w:vAlign w:val="center"/>
          </w:tcPr>
          <w:p w14:paraId="1344E255" w14:textId="77777777" w:rsidR="00CA59D7" w:rsidRPr="00213B3B" w:rsidRDefault="00CA59D7" w:rsidP="00D24306">
            <w:pPr>
              <w:pStyle w:val="ListParagraph"/>
              <w:ind w:left="0"/>
              <w:jc w:val="center"/>
            </w:pPr>
          </w:p>
        </w:tc>
        <w:tc>
          <w:tcPr>
            <w:tcW w:w="920" w:type="pct"/>
            <w:vAlign w:val="center"/>
          </w:tcPr>
          <w:p w14:paraId="54AB86AF" w14:textId="2C1635CC" w:rsidR="00CA59D7" w:rsidRPr="00213B3B" w:rsidRDefault="00CA59D7" w:rsidP="00D24306">
            <w:pPr>
              <w:pStyle w:val="ListParagraph"/>
              <w:ind w:left="0"/>
              <w:jc w:val="center"/>
            </w:pPr>
            <w:r w:rsidRPr="00213B3B">
              <w:t>ID_PV</w:t>
            </w:r>
          </w:p>
        </w:tc>
        <w:tc>
          <w:tcPr>
            <w:tcW w:w="805" w:type="pct"/>
            <w:vAlign w:val="center"/>
          </w:tcPr>
          <w:p w14:paraId="535ABD11" w14:textId="7D4A22C0" w:rsidR="00CA59D7" w:rsidRPr="00213B3B" w:rsidRDefault="00FE6DD4" w:rsidP="00D24306">
            <w:pPr>
              <w:pStyle w:val="ListParagraph"/>
              <w:ind w:left="0"/>
              <w:jc w:val="center"/>
            </w:pPr>
            <w:r w:rsidRPr="00213B3B">
              <w:t>Id-ului punctului vamal</w:t>
            </w:r>
          </w:p>
        </w:tc>
        <w:tc>
          <w:tcPr>
            <w:tcW w:w="2056" w:type="pct"/>
            <w:vAlign w:val="center"/>
          </w:tcPr>
          <w:p w14:paraId="5B1418AE" w14:textId="59097CE1" w:rsidR="00CA59D7" w:rsidRPr="00213B3B" w:rsidRDefault="00CB4E0D" w:rsidP="00D24306">
            <w:pPr>
              <w:pStyle w:val="ListParagraph"/>
              <w:ind w:left="0"/>
              <w:jc w:val="center"/>
            </w:pPr>
            <w:r w:rsidRPr="00213B3B">
              <w:t>NUMBER</w:t>
            </w:r>
            <w:r w:rsidR="00755F4B" w:rsidRPr="00213B3B">
              <w:t>(4)</w:t>
            </w:r>
            <w:r w:rsidR="0087564D" w:rsidRPr="00213B3B">
              <w:t>; secvență de 1/2/3 cifre în funcție de necesitate</w:t>
            </w:r>
          </w:p>
        </w:tc>
      </w:tr>
      <w:tr w:rsidR="00C815F5" w:rsidRPr="00213B3B" w14:paraId="17E3CDBD" w14:textId="77777777" w:rsidTr="00F07886">
        <w:trPr>
          <w:jc w:val="center"/>
        </w:trPr>
        <w:tc>
          <w:tcPr>
            <w:tcW w:w="427" w:type="pct"/>
            <w:vAlign w:val="center"/>
          </w:tcPr>
          <w:p w14:paraId="0121A6EA" w14:textId="77777777" w:rsidR="00CA59D7" w:rsidRPr="00213B3B" w:rsidRDefault="00CA59D7" w:rsidP="00D24306">
            <w:pPr>
              <w:pStyle w:val="ListParagraph"/>
              <w:ind w:left="0"/>
              <w:jc w:val="center"/>
            </w:pPr>
          </w:p>
        </w:tc>
        <w:tc>
          <w:tcPr>
            <w:tcW w:w="792" w:type="pct"/>
            <w:vAlign w:val="center"/>
          </w:tcPr>
          <w:p w14:paraId="030D10D7" w14:textId="77777777" w:rsidR="00CA59D7" w:rsidRPr="00213B3B" w:rsidRDefault="00CA59D7" w:rsidP="00D24306">
            <w:pPr>
              <w:pStyle w:val="ListParagraph"/>
              <w:ind w:left="0"/>
              <w:jc w:val="center"/>
            </w:pPr>
          </w:p>
        </w:tc>
        <w:tc>
          <w:tcPr>
            <w:tcW w:w="920" w:type="pct"/>
            <w:vAlign w:val="center"/>
          </w:tcPr>
          <w:p w14:paraId="274BB391" w14:textId="5B410FB8" w:rsidR="00CA59D7" w:rsidRPr="00213B3B" w:rsidRDefault="00CA59D7" w:rsidP="00D24306">
            <w:pPr>
              <w:pStyle w:val="ListParagraph"/>
              <w:ind w:left="0"/>
              <w:jc w:val="center"/>
            </w:pPr>
            <w:r w:rsidRPr="00213B3B">
              <w:t>TARI</w:t>
            </w:r>
          </w:p>
        </w:tc>
        <w:tc>
          <w:tcPr>
            <w:tcW w:w="805" w:type="pct"/>
            <w:vAlign w:val="center"/>
          </w:tcPr>
          <w:p w14:paraId="1E348E24" w14:textId="39F1C084" w:rsidR="00CA59D7" w:rsidRPr="00213B3B" w:rsidRDefault="00FE6DD4" w:rsidP="00D24306">
            <w:pPr>
              <w:pStyle w:val="ListParagraph"/>
              <w:ind w:left="0"/>
              <w:jc w:val="center"/>
            </w:pPr>
            <w:r w:rsidRPr="00213B3B">
              <w:t>Țări care împărtășesc punctul vamal</w:t>
            </w:r>
          </w:p>
        </w:tc>
        <w:tc>
          <w:tcPr>
            <w:tcW w:w="2056" w:type="pct"/>
            <w:vAlign w:val="center"/>
          </w:tcPr>
          <w:p w14:paraId="613DB8B4" w14:textId="2253E5D6" w:rsidR="00CA59D7" w:rsidRPr="00213B3B" w:rsidRDefault="00415C4D" w:rsidP="00D24306">
            <w:pPr>
              <w:pStyle w:val="ListParagraph"/>
              <w:ind w:left="0"/>
              <w:jc w:val="center"/>
            </w:pPr>
            <w:r w:rsidRPr="00213B3B">
              <w:t>VARCHAR2</w:t>
            </w:r>
            <w:r w:rsidR="00755F4B" w:rsidRPr="00213B3B">
              <w:t>(75)</w:t>
            </w:r>
            <w:r w:rsidRPr="00213B3B">
              <w:t xml:space="preserve">; se trec sub forma </w:t>
            </w:r>
            <w:r w:rsidR="00C815F5" w:rsidRPr="00213B3B">
              <w:t>“</w:t>
            </w:r>
            <w:r w:rsidRPr="00213B3B">
              <w:t>TARA1-TARA2</w:t>
            </w:r>
            <w:r w:rsidR="00C815F5" w:rsidRPr="00213B3B">
              <w:t>”</w:t>
            </w:r>
          </w:p>
        </w:tc>
      </w:tr>
      <w:tr w:rsidR="00C815F5" w:rsidRPr="00213B3B" w14:paraId="15030A9E" w14:textId="77777777" w:rsidTr="00F07886">
        <w:trPr>
          <w:jc w:val="center"/>
        </w:trPr>
        <w:tc>
          <w:tcPr>
            <w:tcW w:w="427" w:type="pct"/>
            <w:vAlign w:val="center"/>
          </w:tcPr>
          <w:p w14:paraId="19587C84" w14:textId="77777777" w:rsidR="00CA59D7" w:rsidRPr="00213B3B" w:rsidRDefault="00CA59D7" w:rsidP="00D24306">
            <w:pPr>
              <w:pStyle w:val="ListParagraph"/>
              <w:ind w:left="0"/>
              <w:jc w:val="center"/>
            </w:pPr>
          </w:p>
        </w:tc>
        <w:tc>
          <w:tcPr>
            <w:tcW w:w="792" w:type="pct"/>
            <w:vAlign w:val="center"/>
          </w:tcPr>
          <w:p w14:paraId="72AD97E9" w14:textId="77777777" w:rsidR="00CA59D7" w:rsidRPr="00213B3B" w:rsidRDefault="00CA59D7" w:rsidP="00D24306">
            <w:pPr>
              <w:pStyle w:val="ListParagraph"/>
              <w:ind w:left="0"/>
              <w:jc w:val="center"/>
            </w:pPr>
          </w:p>
        </w:tc>
        <w:tc>
          <w:tcPr>
            <w:tcW w:w="920" w:type="pct"/>
            <w:vAlign w:val="center"/>
          </w:tcPr>
          <w:p w14:paraId="08A9BC2F" w14:textId="782FCBF0" w:rsidR="00CA59D7" w:rsidRPr="00213B3B" w:rsidRDefault="00CA59D7" w:rsidP="00D24306">
            <w:pPr>
              <w:pStyle w:val="ListParagraph"/>
              <w:ind w:left="0"/>
              <w:jc w:val="center"/>
            </w:pPr>
            <w:r w:rsidRPr="00213B3B">
              <w:t>ASEZ_APROP</w:t>
            </w:r>
          </w:p>
        </w:tc>
        <w:tc>
          <w:tcPr>
            <w:tcW w:w="805" w:type="pct"/>
            <w:vAlign w:val="center"/>
          </w:tcPr>
          <w:p w14:paraId="72A51856" w14:textId="513C1711" w:rsidR="00CA59D7" w:rsidRPr="00213B3B" w:rsidRDefault="00FE6DD4" w:rsidP="00D24306">
            <w:pPr>
              <w:pStyle w:val="ListParagraph"/>
              <w:ind w:left="0"/>
              <w:jc w:val="center"/>
            </w:pPr>
            <w:r w:rsidRPr="00213B3B">
              <w:t>Așezări apropiate punctului vamal</w:t>
            </w:r>
          </w:p>
        </w:tc>
        <w:tc>
          <w:tcPr>
            <w:tcW w:w="2056" w:type="pct"/>
            <w:vAlign w:val="center"/>
          </w:tcPr>
          <w:p w14:paraId="42A37D19" w14:textId="5E8030BA" w:rsidR="00CA59D7" w:rsidRPr="00213B3B" w:rsidRDefault="00415C4D" w:rsidP="00D24306">
            <w:pPr>
              <w:pStyle w:val="ListParagraph"/>
              <w:ind w:left="0"/>
              <w:jc w:val="center"/>
            </w:pPr>
            <w:r w:rsidRPr="00213B3B">
              <w:t>VARCHAR2</w:t>
            </w:r>
            <w:r w:rsidR="00755F4B" w:rsidRPr="00213B3B">
              <w:t>(50)</w:t>
            </w:r>
            <w:r w:rsidRPr="00213B3B">
              <w:t xml:space="preserve">; se trece numele </w:t>
            </w:r>
            <w:r w:rsidR="00202E60" w:rsidRPr="00213B3B">
              <w:t>așezării</w:t>
            </w:r>
            <w:r w:rsidRPr="00213B3B">
              <w:t xml:space="preserve"> cele mai apropiate sub forma </w:t>
            </w:r>
            <w:r w:rsidR="00C815F5" w:rsidRPr="00213B3B">
              <w:t>„</w:t>
            </w:r>
            <w:r w:rsidRPr="00213B3B">
              <w:t>LOCALITATE,TARA_LOCALITATE</w:t>
            </w:r>
            <w:r w:rsidR="00C815F5" w:rsidRPr="00213B3B">
              <w:t>”</w:t>
            </w:r>
          </w:p>
        </w:tc>
      </w:tr>
      <w:tr w:rsidR="00C815F5" w:rsidRPr="00213B3B" w14:paraId="7FB10A35" w14:textId="77777777" w:rsidTr="00F07886">
        <w:trPr>
          <w:jc w:val="center"/>
        </w:trPr>
        <w:tc>
          <w:tcPr>
            <w:tcW w:w="427" w:type="pct"/>
            <w:vAlign w:val="center"/>
          </w:tcPr>
          <w:p w14:paraId="30BAFD68" w14:textId="77777777" w:rsidR="00CA59D7" w:rsidRPr="00213B3B" w:rsidRDefault="00CA59D7" w:rsidP="00D24306">
            <w:pPr>
              <w:pStyle w:val="ListParagraph"/>
              <w:ind w:left="0"/>
              <w:jc w:val="center"/>
            </w:pPr>
          </w:p>
        </w:tc>
        <w:tc>
          <w:tcPr>
            <w:tcW w:w="792" w:type="pct"/>
            <w:vAlign w:val="center"/>
          </w:tcPr>
          <w:p w14:paraId="1098467E" w14:textId="77777777" w:rsidR="00CA59D7" w:rsidRPr="00213B3B" w:rsidRDefault="00CA59D7" w:rsidP="00D24306">
            <w:pPr>
              <w:pStyle w:val="ListParagraph"/>
              <w:ind w:left="0"/>
              <w:jc w:val="center"/>
            </w:pPr>
          </w:p>
        </w:tc>
        <w:tc>
          <w:tcPr>
            <w:tcW w:w="920" w:type="pct"/>
            <w:vAlign w:val="center"/>
          </w:tcPr>
          <w:p w14:paraId="3CD4FCBB" w14:textId="5437B646" w:rsidR="00CA59D7" w:rsidRPr="00213B3B" w:rsidRDefault="00FE6DD4" w:rsidP="00D24306">
            <w:pPr>
              <w:pStyle w:val="ListParagraph"/>
              <w:ind w:left="0"/>
              <w:jc w:val="center"/>
            </w:pPr>
            <w:r w:rsidRPr="00213B3B">
              <w:t>DATA</w:t>
            </w:r>
          </w:p>
        </w:tc>
        <w:tc>
          <w:tcPr>
            <w:tcW w:w="805" w:type="pct"/>
            <w:vAlign w:val="center"/>
          </w:tcPr>
          <w:p w14:paraId="51F06B2C" w14:textId="5BCE2356" w:rsidR="00CA59D7" w:rsidRPr="00213B3B" w:rsidRDefault="00FE6DD4" w:rsidP="00D24306">
            <w:pPr>
              <w:pStyle w:val="ListParagraph"/>
              <w:ind w:left="0"/>
              <w:jc w:val="center"/>
            </w:pPr>
            <w:r w:rsidRPr="00213B3B">
              <w:t>data trecerii punctului</w:t>
            </w:r>
          </w:p>
        </w:tc>
        <w:tc>
          <w:tcPr>
            <w:tcW w:w="2056" w:type="pct"/>
            <w:vAlign w:val="center"/>
          </w:tcPr>
          <w:p w14:paraId="0F4C5DA4" w14:textId="33326E89" w:rsidR="00CA59D7" w:rsidRPr="00213B3B" w:rsidRDefault="00415C4D" w:rsidP="00D24306">
            <w:pPr>
              <w:pStyle w:val="ListParagraph"/>
              <w:ind w:left="0"/>
              <w:jc w:val="center"/>
            </w:pPr>
            <w:r w:rsidRPr="00213B3B">
              <w:t xml:space="preserve">DATE; se trece sub forma </w:t>
            </w:r>
            <w:r w:rsidR="00C815F5" w:rsidRPr="00213B3B">
              <w:t>„</w:t>
            </w:r>
            <w:r w:rsidR="001F6111" w:rsidRPr="00213B3B">
              <w:t>YYYY-MM-DD HH24:MI:SS</w:t>
            </w:r>
            <w:r w:rsidR="00C815F5" w:rsidRPr="00213B3B">
              <w:t>”</w:t>
            </w:r>
          </w:p>
        </w:tc>
      </w:tr>
      <w:tr w:rsidR="00C815F5" w:rsidRPr="00213B3B" w14:paraId="5CA9417F" w14:textId="77777777" w:rsidTr="00F07886">
        <w:trPr>
          <w:jc w:val="center"/>
        </w:trPr>
        <w:tc>
          <w:tcPr>
            <w:tcW w:w="427" w:type="pct"/>
            <w:vAlign w:val="center"/>
          </w:tcPr>
          <w:p w14:paraId="45E184D8" w14:textId="77777777" w:rsidR="00CA59D7" w:rsidRPr="00213B3B" w:rsidRDefault="00CA59D7" w:rsidP="00D24306">
            <w:pPr>
              <w:pStyle w:val="ListParagraph"/>
              <w:ind w:left="0"/>
              <w:jc w:val="center"/>
            </w:pPr>
          </w:p>
        </w:tc>
        <w:tc>
          <w:tcPr>
            <w:tcW w:w="792" w:type="pct"/>
            <w:vAlign w:val="center"/>
          </w:tcPr>
          <w:p w14:paraId="77B23A64" w14:textId="77777777" w:rsidR="00CA59D7" w:rsidRPr="00213B3B" w:rsidRDefault="00CA59D7" w:rsidP="00D24306">
            <w:pPr>
              <w:pStyle w:val="ListParagraph"/>
              <w:ind w:left="0"/>
              <w:jc w:val="center"/>
            </w:pPr>
          </w:p>
        </w:tc>
        <w:tc>
          <w:tcPr>
            <w:tcW w:w="920" w:type="pct"/>
            <w:vAlign w:val="center"/>
          </w:tcPr>
          <w:p w14:paraId="0B770C10" w14:textId="13D92AAA" w:rsidR="00CA59D7" w:rsidRPr="00213B3B" w:rsidRDefault="00FE6DD4" w:rsidP="00D24306">
            <w:pPr>
              <w:pStyle w:val="ListParagraph"/>
              <w:ind w:left="0"/>
              <w:jc w:val="center"/>
            </w:pPr>
            <w:r w:rsidRPr="00213B3B">
              <w:t>NON-STOP</w:t>
            </w:r>
          </w:p>
        </w:tc>
        <w:tc>
          <w:tcPr>
            <w:tcW w:w="805" w:type="pct"/>
            <w:vAlign w:val="center"/>
          </w:tcPr>
          <w:p w14:paraId="71166D7E" w14:textId="01FC7C39" w:rsidR="00CA59D7" w:rsidRPr="00213B3B" w:rsidRDefault="00FE6DD4" w:rsidP="00D24306">
            <w:pPr>
              <w:pStyle w:val="ListParagraph"/>
              <w:ind w:left="0"/>
              <w:jc w:val="center"/>
            </w:pPr>
            <w:r w:rsidRPr="00213B3B">
              <w:t>Daca este non-stop sau nu</w:t>
            </w:r>
          </w:p>
        </w:tc>
        <w:tc>
          <w:tcPr>
            <w:tcW w:w="2056" w:type="pct"/>
            <w:vAlign w:val="center"/>
          </w:tcPr>
          <w:p w14:paraId="04737702" w14:textId="25C8CE1A" w:rsidR="00FE6DD4" w:rsidRPr="00213B3B" w:rsidRDefault="00C815F5" w:rsidP="00D24306">
            <w:pPr>
              <w:pStyle w:val="ListParagraph"/>
              <w:ind w:left="0"/>
              <w:jc w:val="center"/>
            </w:pPr>
            <w:r w:rsidRPr="00213B3B">
              <w:t>BOOLEAN; se trece sub forma „DA” sau „NU”</w:t>
            </w:r>
          </w:p>
        </w:tc>
      </w:tr>
      <w:tr w:rsidR="00C815F5" w:rsidRPr="00213B3B" w14:paraId="4D471D4C" w14:textId="77777777" w:rsidTr="00F07886">
        <w:trPr>
          <w:jc w:val="center"/>
        </w:trPr>
        <w:tc>
          <w:tcPr>
            <w:tcW w:w="427" w:type="pct"/>
            <w:vAlign w:val="center"/>
          </w:tcPr>
          <w:p w14:paraId="644280B2" w14:textId="77777777" w:rsidR="00CA59D7" w:rsidRPr="00213B3B" w:rsidRDefault="00CA59D7" w:rsidP="00D24306">
            <w:pPr>
              <w:pStyle w:val="ListParagraph"/>
              <w:ind w:left="0"/>
              <w:jc w:val="center"/>
            </w:pPr>
          </w:p>
        </w:tc>
        <w:tc>
          <w:tcPr>
            <w:tcW w:w="792" w:type="pct"/>
            <w:vAlign w:val="center"/>
          </w:tcPr>
          <w:p w14:paraId="66502B84" w14:textId="77777777" w:rsidR="00CA59D7" w:rsidRPr="00213B3B" w:rsidRDefault="00CA59D7" w:rsidP="00D24306">
            <w:pPr>
              <w:pStyle w:val="ListParagraph"/>
              <w:ind w:left="0"/>
              <w:jc w:val="center"/>
            </w:pPr>
          </w:p>
        </w:tc>
        <w:tc>
          <w:tcPr>
            <w:tcW w:w="920" w:type="pct"/>
            <w:vAlign w:val="center"/>
          </w:tcPr>
          <w:p w14:paraId="2CA254A6" w14:textId="36FCAF93" w:rsidR="00CA59D7" w:rsidRPr="00213B3B" w:rsidRDefault="00FE6DD4" w:rsidP="00D24306">
            <w:pPr>
              <w:pStyle w:val="ListParagraph"/>
              <w:ind w:left="0"/>
              <w:jc w:val="center"/>
            </w:pPr>
            <w:r w:rsidRPr="00213B3B">
              <w:t>LONG</w:t>
            </w:r>
          </w:p>
        </w:tc>
        <w:tc>
          <w:tcPr>
            <w:tcW w:w="805" w:type="pct"/>
            <w:vAlign w:val="center"/>
          </w:tcPr>
          <w:p w14:paraId="6A963B25" w14:textId="7B820825" w:rsidR="00CA59D7" w:rsidRPr="00213B3B" w:rsidRDefault="00FE6DD4" w:rsidP="00D24306">
            <w:pPr>
              <w:pStyle w:val="ListParagraph"/>
              <w:ind w:left="0"/>
              <w:jc w:val="center"/>
            </w:pPr>
            <w:r w:rsidRPr="00213B3B">
              <w:t>Longitudinea geografica</w:t>
            </w:r>
          </w:p>
        </w:tc>
        <w:tc>
          <w:tcPr>
            <w:tcW w:w="2056" w:type="pct"/>
            <w:vAlign w:val="center"/>
          </w:tcPr>
          <w:p w14:paraId="2067E84A" w14:textId="1557CAAD" w:rsidR="00CA59D7" w:rsidRPr="00213B3B" w:rsidRDefault="00CB4E0D" w:rsidP="00D24306">
            <w:pPr>
              <w:pStyle w:val="ListParagraph"/>
              <w:ind w:left="0"/>
              <w:jc w:val="center"/>
            </w:pPr>
            <w:r w:rsidRPr="00213B3B">
              <w:t>NUMBER</w:t>
            </w:r>
            <w:r w:rsidR="00493BC3" w:rsidRPr="00213B3B">
              <w:t>(9,6); poate avea pana la 3 cifre înainte de “.”  și 6 după</w:t>
            </w:r>
          </w:p>
        </w:tc>
      </w:tr>
      <w:tr w:rsidR="00C815F5" w:rsidRPr="00213B3B" w14:paraId="61749473" w14:textId="77777777" w:rsidTr="00F07886">
        <w:trPr>
          <w:jc w:val="center"/>
        </w:trPr>
        <w:tc>
          <w:tcPr>
            <w:tcW w:w="427" w:type="pct"/>
            <w:vAlign w:val="center"/>
          </w:tcPr>
          <w:p w14:paraId="6AF057D8" w14:textId="77777777" w:rsidR="00FE6DD4" w:rsidRPr="00213B3B" w:rsidRDefault="00FE6DD4" w:rsidP="00D24306">
            <w:pPr>
              <w:pStyle w:val="ListParagraph"/>
              <w:ind w:left="0"/>
              <w:jc w:val="center"/>
            </w:pPr>
          </w:p>
        </w:tc>
        <w:tc>
          <w:tcPr>
            <w:tcW w:w="792" w:type="pct"/>
            <w:vAlign w:val="center"/>
          </w:tcPr>
          <w:p w14:paraId="2166EDC2" w14:textId="77777777" w:rsidR="00FE6DD4" w:rsidRPr="00213B3B" w:rsidRDefault="00FE6DD4" w:rsidP="00D24306">
            <w:pPr>
              <w:pStyle w:val="ListParagraph"/>
              <w:ind w:left="0"/>
              <w:jc w:val="center"/>
            </w:pPr>
          </w:p>
        </w:tc>
        <w:tc>
          <w:tcPr>
            <w:tcW w:w="920" w:type="pct"/>
            <w:vAlign w:val="center"/>
          </w:tcPr>
          <w:p w14:paraId="04BC01B9" w14:textId="21B255BE" w:rsidR="00FE6DD4" w:rsidRPr="00213B3B" w:rsidRDefault="00FE6DD4" w:rsidP="00D24306">
            <w:pPr>
              <w:pStyle w:val="ListParagraph"/>
              <w:ind w:left="0"/>
              <w:jc w:val="center"/>
            </w:pPr>
            <w:r w:rsidRPr="00213B3B">
              <w:t>LAT</w:t>
            </w:r>
          </w:p>
        </w:tc>
        <w:tc>
          <w:tcPr>
            <w:tcW w:w="805" w:type="pct"/>
            <w:vAlign w:val="center"/>
          </w:tcPr>
          <w:p w14:paraId="3B9ACC4E" w14:textId="7699FC86" w:rsidR="00FE6DD4" w:rsidRPr="00213B3B" w:rsidRDefault="00FE6DD4" w:rsidP="00D24306">
            <w:pPr>
              <w:pStyle w:val="ListParagraph"/>
              <w:ind w:left="0"/>
              <w:jc w:val="center"/>
            </w:pPr>
            <w:r w:rsidRPr="00213B3B">
              <w:t>Latitudinea geografica</w:t>
            </w:r>
          </w:p>
        </w:tc>
        <w:tc>
          <w:tcPr>
            <w:tcW w:w="2056" w:type="pct"/>
            <w:vAlign w:val="center"/>
          </w:tcPr>
          <w:p w14:paraId="3C9CABB8" w14:textId="49759F86" w:rsidR="00FE6DD4" w:rsidRPr="00213B3B" w:rsidRDefault="00CB4E0D" w:rsidP="00D24306">
            <w:pPr>
              <w:pStyle w:val="ListParagraph"/>
              <w:ind w:left="0"/>
              <w:jc w:val="center"/>
            </w:pPr>
            <w:r w:rsidRPr="00213B3B">
              <w:t>NUMBER</w:t>
            </w:r>
            <w:r w:rsidR="00493BC3" w:rsidRPr="00213B3B">
              <w:t>(8,6); poate avea pana la 2 cifre înainte de “.”  și 6 după</w:t>
            </w:r>
          </w:p>
        </w:tc>
      </w:tr>
    </w:tbl>
    <w:p w14:paraId="33AFCA9A" w14:textId="09183407" w:rsidR="00CA59D7" w:rsidRPr="00213B3B" w:rsidRDefault="007649BB" w:rsidP="00CA59D7">
      <w:pPr>
        <w:pStyle w:val="ListParagraph"/>
      </w:pPr>
      <w:r w:rsidRPr="00213B3B">
        <w:tab/>
      </w:r>
    </w:p>
    <w:p w14:paraId="6B7F2E18" w14:textId="77777777" w:rsidR="007649BB" w:rsidRPr="00213B3B" w:rsidRDefault="007649BB" w:rsidP="00CA59D7">
      <w:pPr>
        <w:pStyle w:val="ListParagraph"/>
      </w:pPr>
    </w:p>
    <w:p w14:paraId="5D1C11E4" w14:textId="5092369A" w:rsidR="001733B3" w:rsidRPr="00213B3B" w:rsidRDefault="001733B3" w:rsidP="00DA2EF3">
      <w:pPr>
        <w:pStyle w:val="ListParagraph"/>
        <w:spacing w:line="276" w:lineRule="auto"/>
        <w:jc w:val="both"/>
      </w:pPr>
      <w:r w:rsidRPr="00213B3B">
        <w:t xml:space="preserve">Constrângeri:  </w:t>
      </w:r>
    </w:p>
    <w:p w14:paraId="35AC6358" w14:textId="39591D0B" w:rsidR="00554340" w:rsidRPr="00213B3B" w:rsidRDefault="001733B3" w:rsidP="00DA2EF3">
      <w:pPr>
        <w:pStyle w:val="ListParagraph"/>
        <w:numPr>
          <w:ilvl w:val="0"/>
          <w:numId w:val="3"/>
        </w:numPr>
        <w:spacing w:line="276" w:lineRule="auto"/>
        <w:jc w:val="both"/>
      </w:pPr>
      <w:r w:rsidRPr="00213B3B">
        <w:t xml:space="preserve">Câmpul “TARI” să aibă un regexp astfel încât să respecte formatul specificat. </w:t>
      </w:r>
    </w:p>
    <w:p w14:paraId="5BAD5B6F" w14:textId="491006F9" w:rsidR="005B48B9" w:rsidRDefault="001733B3" w:rsidP="00DA2EF3">
      <w:pPr>
        <w:pStyle w:val="ListParagraph"/>
        <w:numPr>
          <w:ilvl w:val="0"/>
          <w:numId w:val="3"/>
        </w:numPr>
        <w:spacing w:line="276" w:lineRule="auto"/>
        <w:jc w:val="both"/>
      </w:pPr>
      <w:r w:rsidRPr="00213B3B">
        <w:t>Câmpul “ASEZ_APROP” să aibă</w:t>
      </w:r>
      <w:r w:rsidR="00BC5ADF" w:rsidRPr="00213B3B">
        <w:t xml:space="preserve"> formatul respectiv, folosim regexp</w:t>
      </w:r>
    </w:p>
    <w:p w14:paraId="34CF75A6" w14:textId="77777777" w:rsidR="005B48B9" w:rsidRDefault="005B48B9" w:rsidP="007649BB">
      <w:pPr>
        <w:pStyle w:val="ListParagraph"/>
        <w:jc w:val="center"/>
      </w:pPr>
    </w:p>
    <w:p w14:paraId="294DB3A7" w14:textId="2499A158" w:rsidR="007649BB" w:rsidRPr="00213B3B" w:rsidRDefault="007649BB" w:rsidP="007649BB">
      <w:pPr>
        <w:pStyle w:val="ListParagraph"/>
        <w:jc w:val="center"/>
      </w:pPr>
      <w:r w:rsidRPr="00213B3B">
        <w:t>Tabelul 2 - Individ</w:t>
      </w:r>
    </w:p>
    <w:tbl>
      <w:tblPr>
        <w:tblStyle w:val="TableGrid"/>
        <w:tblW w:w="5000" w:type="pct"/>
        <w:jc w:val="center"/>
        <w:tblLook w:val="04A0" w:firstRow="1" w:lastRow="0" w:firstColumn="1" w:lastColumn="0" w:noHBand="0" w:noVBand="1"/>
      </w:tblPr>
      <w:tblGrid>
        <w:gridCol w:w="1853"/>
        <w:gridCol w:w="1853"/>
        <w:gridCol w:w="1852"/>
        <w:gridCol w:w="1852"/>
        <w:gridCol w:w="2218"/>
      </w:tblGrid>
      <w:tr w:rsidR="00554340" w:rsidRPr="00213B3B" w14:paraId="18F76B28" w14:textId="77777777" w:rsidTr="00F07886">
        <w:trPr>
          <w:jc w:val="center"/>
        </w:trPr>
        <w:tc>
          <w:tcPr>
            <w:tcW w:w="962" w:type="pct"/>
            <w:vAlign w:val="center"/>
          </w:tcPr>
          <w:p w14:paraId="3E3BA230" w14:textId="789A27FC" w:rsidR="00554340" w:rsidRPr="00213B3B" w:rsidRDefault="00554340" w:rsidP="002B6040">
            <w:pPr>
              <w:pStyle w:val="ListParagraph"/>
              <w:ind w:left="0"/>
              <w:jc w:val="center"/>
            </w:pPr>
            <w:r w:rsidRPr="00213B3B">
              <w:t>Tip Cheie</w:t>
            </w:r>
          </w:p>
        </w:tc>
        <w:tc>
          <w:tcPr>
            <w:tcW w:w="962" w:type="pct"/>
            <w:vAlign w:val="center"/>
          </w:tcPr>
          <w:p w14:paraId="10C9D2B3" w14:textId="4CFCD7F8" w:rsidR="00554340" w:rsidRPr="00213B3B" w:rsidRDefault="00554340" w:rsidP="002B6040">
            <w:pPr>
              <w:pStyle w:val="ListParagraph"/>
              <w:ind w:left="0"/>
              <w:jc w:val="center"/>
            </w:pPr>
            <w:r w:rsidRPr="00213B3B">
              <w:t>Opționalitate</w:t>
            </w:r>
          </w:p>
        </w:tc>
        <w:tc>
          <w:tcPr>
            <w:tcW w:w="962" w:type="pct"/>
            <w:vAlign w:val="center"/>
          </w:tcPr>
          <w:p w14:paraId="29A4C68A" w14:textId="1AF634D0" w:rsidR="00554340" w:rsidRPr="00213B3B" w:rsidRDefault="00554340" w:rsidP="002B6040">
            <w:pPr>
              <w:pStyle w:val="ListParagraph"/>
              <w:ind w:left="0"/>
              <w:jc w:val="center"/>
            </w:pPr>
            <w:r w:rsidRPr="00213B3B">
              <w:t>Denumire câmp</w:t>
            </w:r>
          </w:p>
        </w:tc>
        <w:tc>
          <w:tcPr>
            <w:tcW w:w="962" w:type="pct"/>
            <w:vAlign w:val="center"/>
          </w:tcPr>
          <w:p w14:paraId="316167BD" w14:textId="7254E2BB" w:rsidR="00554340" w:rsidRPr="00213B3B" w:rsidRDefault="00554340" w:rsidP="002B6040">
            <w:pPr>
              <w:pStyle w:val="ListParagraph"/>
              <w:ind w:left="0"/>
              <w:jc w:val="center"/>
            </w:pPr>
            <w:r w:rsidRPr="00213B3B">
              <w:t>Descriere</w:t>
            </w:r>
          </w:p>
        </w:tc>
        <w:tc>
          <w:tcPr>
            <w:tcW w:w="1153" w:type="pct"/>
            <w:vAlign w:val="center"/>
          </w:tcPr>
          <w:p w14:paraId="00D57BB4" w14:textId="3D8B119A" w:rsidR="00554340" w:rsidRPr="00213B3B" w:rsidRDefault="00554340" w:rsidP="002B6040">
            <w:pPr>
              <w:pStyle w:val="ListParagraph"/>
              <w:ind w:left="0"/>
              <w:jc w:val="center"/>
            </w:pPr>
            <w:r w:rsidRPr="00213B3B">
              <w:t>Detalii</w:t>
            </w:r>
          </w:p>
        </w:tc>
      </w:tr>
      <w:tr w:rsidR="00554340" w:rsidRPr="00213B3B" w14:paraId="0895CBAE" w14:textId="77777777" w:rsidTr="00F07886">
        <w:trPr>
          <w:jc w:val="center"/>
        </w:trPr>
        <w:tc>
          <w:tcPr>
            <w:tcW w:w="962" w:type="pct"/>
            <w:vAlign w:val="center"/>
          </w:tcPr>
          <w:p w14:paraId="66D68AF0" w14:textId="4A1CE1F3" w:rsidR="00554340" w:rsidRPr="00213B3B" w:rsidRDefault="00554340" w:rsidP="002B6040">
            <w:pPr>
              <w:jc w:val="center"/>
            </w:pPr>
            <w:r w:rsidRPr="00213B3B">
              <w:t>PK</w:t>
            </w:r>
          </w:p>
        </w:tc>
        <w:tc>
          <w:tcPr>
            <w:tcW w:w="962" w:type="pct"/>
            <w:vAlign w:val="center"/>
          </w:tcPr>
          <w:p w14:paraId="4F9D0160" w14:textId="59A8643A" w:rsidR="00554340" w:rsidRPr="00213B3B" w:rsidRDefault="00554340" w:rsidP="002B6040">
            <w:pPr>
              <w:pStyle w:val="ListParagraph"/>
              <w:ind w:left="0"/>
              <w:jc w:val="center"/>
            </w:pPr>
          </w:p>
        </w:tc>
        <w:tc>
          <w:tcPr>
            <w:tcW w:w="962" w:type="pct"/>
            <w:vAlign w:val="center"/>
          </w:tcPr>
          <w:p w14:paraId="554A9C7C" w14:textId="52BCA27A" w:rsidR="00554340" w:rsidRPr="00213B3B" w:rsidRDefault="00B321BA" w:rsidP="002B6040">
            <w:pPr>
              <w:pStyle w:val="ListParagraph"/>
              <w:ind w:left="0"/>
              <w:jc w:val="center"/>
            </w:pPr>
            <w:r w:rsidRPr="00213B3B">
              <w:t>CNP</w:t>
            </w:r>
          </w:p>
        </w:tc>
        <w:tc>
          <w:tcPr>
            <w:tcW w:w="962" w:type="pct"/>
            <w:vAlign w:val="center"/>
          </w:tcPr>
          <w:p w14:paraId="2A622E5E" w14:textId="1343B606" w:rsidR="00554340" w:rsidRPr="00213B3B" w:rsidRDefault="006F3A3C" w:rsidP="002B6040">
            <w:pPr>
              <w:pStyle w:val="ListParagraph"/>
              <w:ind w:left="0"/>
              <w:jc w:val="center"/>
            </w:pPr>
            <w:r w:rsidRPr="00213B3B">
              <w:t>Cnp-ul persoanei respective</w:t>
            </w:r>
          </w:p>
        </w:tc>
        <w:tc>
          <w:tcPr>
            <w:tcW w:w="1153" w:type="pct"/>
            <w:vAlign w:val="center"/>
          </w:tcPr>
          <w:p w14:paraId="1399A684" w14:textId="6702AB05" w:rsidR="00554340" w:rsidRPr="00213B3B" w:rsidRDefault="00E842C0" w:rsidP="002B6040">
            <w:pPr>
              <w:pStyle w:val="ListParagraph"/>
              <w:ind w:left="0"/>
              <w:jc w:val="center"/>
            </w:pPr>
            <w:r w:rsidRPr="00213B3B">
              <w:t xml:space="preserve">CHAR(13); </w:t>
            </w:r>
            <w:r w:rsidR="00BF26B2" w:rsidRPr="00213B3B">
              <w:t>cu constrângerea că dacă are vârsta &gt;= 25 atunci prima cifră începe cu 1 sau 2, dacă are sub atunci cu 5 sau 6</w:t>
            </w:r>
            <w:r w:rsidR="00663741" w:rsidRPr="00213B3B">
              <w:t>;</w:t>
            </w:r>
          </w:p>
        </w:tc>
      </w:tr>
      <w:tr w:rsidR="00554340" w:rsidRPr="00213B3B" w14:paraId="73FDE8D2" w14:textId="77777777" w:rsidTr="00F07886">
        <w:trPr>
          <w:jc w:val="center"/>
        </w:trPr>
        <w:tc>
          <w:tcPr>
            <w:tcW w:w="962" w:type="pct"/>
            <w:vAlign w:val="center"/>
          </w:tcPr>
          <w:p w14:paraId="75B38EC0" w14:textId="77777777" w:rsidR="00554340" w:rsidRPr="00213B3B" w:rsidRDefault="00554340" w:rsidP="002B6040">
            <w:pPr>
              <w:pStyle w:val="ListParagraph"/>
              <w:ind w:left="0"/>
              <w:jc w:val="center"/>
            </w:pPr>
          </w:p>
        </w:tc>
        <w:tc>
          <w:tcPr>
            <w:tcW w:w="962" w:type="pct"/>
            <w:vAlign w:val="center"/>
          </w:tcPr>
          <w:p w14:paraId="047852F7" w14:textId="77777777" w:rsidR="00554340" w:rsidRPr="00213B3B" w:rsidRDefault="00554340" w:rsidP="002B6040">
            <w:pPr>
              <w:pStyle w:val="ListParagraph"/>
              <w:ind w:left="0"/>
              <w:jc w:val="center"/>
            </w:pPr>
          </w:p>
        </w:tc>
        <w:tc>
          <w:tcPr>
            <w:tcW w:w="962" w:type="pct"/>
            <w:vAlign w:val="center"/>
          </w:tcPr>
          <w:p w14:paraId="171380E9" w14:textId="01630166" w:rsidR="00554340" w:rsidRPr="00213B3B" w:rsidRDefault="00B321BA" w:rsidP="002B6040">
            <w:pPr>
              <w:jc w:val="center"/>
            </w:pPr>
            <w:r w:rsidRPr="00213B3B">
              <w:t>NUME</w:t>
            </w:r>
          </w:p>
        </w:tc>
        <w:tc>
          <w:tcPr>
            <w:tcW w:w="962" w:type="pct"/>
            <w:vAlign w:val="center"/>
          </w:tcPr>
          <w:p w14:paraId="62452071" w14:textId="353AD060" w:rsidR="00554340" w:rsidRPr="00213B3B" w:rsidRDefault="006F3A3C" w:rsidP="002B6040">
            <w:pPr>
              <w:pStyle w:val="ListParagraph"/>
              <w:ind w:left="0"/>
              <w:jc w:val="center"/>
            </w:pPr>
            <w:r w:rsidRPr="00213B3B">
              <w:t>Numele complet al persoanei</w:t>
            </w:r>
          </w:p>
        </w:tc>
        <w:tc>
          <w:tcPr>
            <w:tcW w:w="1153" w:type="pct"/>
            <w:vAlign w:val="center"/>
          </w:tcPr>
          <w:p w14:paraId="10FA78ED" w14:textId="21D71ACA" w:rsidR="00554340" w:rsidRPr="00213B3B" w:rsidRDefault="00DA0742" w:rsidP="002B6040">
            <w:pPr>
              <w:pStyle w:val="ListParagraph"/>
              <w:ind w:left="0"/>
              <w:jc w:val="center"/>
            </w:pPr>
            <w:r w:rsidRPr="00213B3B">
              <w:t>VARCHAR2</w:t>
            </w:r>
            <w:r w:rsidR="00755F4B" w:rsidRPr="00213B3B">
              <w:t>(50)</w:t>
            </w:r>
            <w:r w:rsidRPr="00213B3B">
              <w:t>; Numele complet al persoanei cu spații între</w:t>
            </w:r>
          </w:p>
        </w:tc>
      </w:tr>
      <w:tr w:rsidR="00554340" w:rsidRPr="00213B3B" w14:paraId="43E0D93A" w14:textId="77777777" w:rsidTr="00F07886">
        <w:trPr>
          <w:jc w:val="center"/>
        </w:trPr>
        <w:tc>
          <w:tcPr>
            <w:tcW w:w="962" w:type="pct"/>
            <w:vAlign w:val="center"/>
          </w:tcPr>
          <w:p w14:paraId="6ED9C07D" w14:textId="77777777" w:rsidR="00554340" w:rsidRPr="00213B3B" w:rsidRDefault="00554340" w:rsidP="002B6040">
            <w:pPr>
              <w:pStyle w:val="ListParagraph"/>
              <w:ind w:left="0"/>
              <w:jc w:val="center"/>
            </w:pPr>
          </w:p>
        </w:tc>
        <w:tc>
          <w:tcPr>
            <w:tcW w:w="962" w:type="pct"/>
            <w:vAlign w:val="center"/>
          </w:tcPr>
          <w:p w14:paraId="32BA7385" w14:textId="77777777" w:rsidR="00554340" w:rsidRPr="00213B3B" w:rsidRDefault="00554340" w:rsidP="002B6040">
            <w:pPr>
              <w:pStyle w:val="ListParagraph"/>
              <w:ind w:left="0"/>
              <w:jc w:val="center"/>
            </w:pPr>
          </w:p>
        </w:tc>
        <w:tc>
          <w:tcPr>
            <w:tcW w:w="962" w:type="pct"/>
            <w:vAlign w:val="center"/>
          </w:tcPr>
          <w:p w14:paraId="35EE95C0" w14:textId="205DC2BA" w:rsidR="00554340" w:rsidRPr="00213B3B" w:rsidRDefault="006F3A3C" w:rsidP="002B6040">
            <w:pPr>
              <w:jc w:val="center"/>
            </w:pPr>
            <w:r w:rsidRPr="00213B3B">
              <w:t>VARSTA</w:t>
            </w:r>
          </w:p>
        </w:tc>
        <w:tc>
          <w:tcPr>
            <w:tcW w:w="962" w:type="pct"/>
            <w:vAlign w:val="center"/>
          </w:tcPr>
          <w:p w14:paraId="1CF3B7D3" w14:textId="2C58D57B" w:rsidR="00554340" w:rsidRPr="00213B3B" w:rsidRDefault="000359FF" w:rsidP="002B6040">
            <w:pPr>
              <w:pStyle w:val="ListParagraph"/>
              <w:ind w:left="0"/>
              <w:jc w:val="center"/>
            </w:pPr>
            <w:r w:rsidRPr="00213B3B">
              <w:t>Vârsta</w:t>
            </w:r>
            <w:r w:rsidR="006F3A3C" w:rsidRPr="00213B3B">
              <w:t xml:space="preserve"> persoanei</w:t>
            </w:r>
          </w:p>
        </w:tc>
        <w:tc>
          <w:tcPr>
            <w:tcW w:w="1153" w:type="pct"/>
            <w:vAlign w:val="center"/>
          </w:tcPr>
          <w:p w14:paraId="4CDFE1A8" w14:textId="30790E10" w:rsidR="00554340" w:rsidRPr="00213B3B" w:rsidRDefault="00357EC3" w:rsidP="002B6040">
            <w:pPr>
              <w:pStyle w:val="ListParagraph"/>
              <w:ind w:left="0"/>
              <w:jc w:val="center"/>
            </w:pPr>
            <w:r w:rsidRPr="00213B3B">
              <w:t>NUMBER</w:t>
            </w:r>
            <w:r w:rsidR="00755F4B" w:rsidRPr="00213B3B">
              <w:t>(3)</w:t>
            </w:r>
            <w:r w:rsidR="00CB4E0D" w:rsidRPr="00213B3B">
              <w:t>;</w:t>
            </w:r>
            <w:r w:rsidRPr="00213B3B">
              <w:t xml:space="preserve"> 1/2/3 cifre </w:t>
            </w:r>
            <w:r w:rsidR="002E4AAA" w:rsidRPr="00213B3B">
              <w:t>în funcție de necesitate</w:t>
            </w:r>
          </w:p>
        </w:tc>
      </w:tr>
      <w:tr w:rsidR="00554340" w:rsidRPr="00213B3B" w14:paraId="68E0450A" w14:textId="77777777" w:rsidTr="00F07886">
        <w:trPr>
          <w:jc w:val="center"/>
        </w:trPr>
        <w:tc>
          <w:tcPr>
            <w:tcW w:w="962" w:type="pct"/>
            <w:vAlign w:val="center"/>
          </w:tcPr>
          <w:p w14:paraId="23FA4ED4" w14:textId="77777777" w:rsidR="00554340" w:rsidRPr="00213B3B" w:rsidRDefault="00554340" w:rsidP="002B6040">
            <w:pPr>
              <w:pStyle w:val="ListParagraph"/>
              <w:ind w:left="0"/>
              <w:jc w:val="center"/>
            </w:pPr>
          </w:p>
        </w:tc>
        <w:tc>
          <w:tcPr>
            <w:tcW w:w="962" w:type="pct"/>
            <w:vAlign w:val="center"/>
          </w:tcPr>
          <w:p w14:paraId="54AEDCCD" w14:textId="77777777" w:rsidR="00554340" w:rsidRPr="00213B3B" w:rsidRDefault="00554340" w:rsidP="002B6040">
            <w:pPr>
              <w:pStyle w:val="ListParagraph"/>
              <w:ind w:left="0"/>
              <w:jc w:val="center"/>
            </w:pPr>
          </w:p>
        </w:tc>
        <w:tc>
          <w:tcPr>
            <w:tcW w:w="962" w:type="pct"/>
            <w:vAlign w:val="center"/>
          </w:tcPr>
          <w:p w14:paraId="535990BE" w14:textId="6931FD3C" w:rsidR="00554340" w:rsidRPr="00213B3B" w:rsidRDefault="006F3A3C" w:rsidP="002B6040">
            <w:pPr>
              <w:pStyle w:val="ListParagraph"/>
              <w:ind w:left="0"/>
              <w:jc w:val="center"/>
            </w:pPr>
            <w:r w:rsidRPr="00213B3B">
              <w:t>OCUPATIE</w:t>
            </w:r>
          </w:p>
        </w:tc>
        <w:tc>
          <w:tcPr>
            <w:tcW w:w="962" w:type="pct"/>
            <w:vAlign w:val="center"/>
          </w:tcPr>
          <w:p w14:paraId="2E12B4EC" w14:textId="227E298C" w:rsidR="00554340" w:rsidRPr="00213B3B" w:rsidRDefault="000359FF" w:rsidP="002B6040">
            <w:pPr>
              <w:pStyle w:val="ListParagraph"/>
              <w:ind w:left="0"/>
              <w:jc w:val="center"/>
            </w:pPr>
            <w:r w:rsidRPr="00213B3B">
              <w:t>Ocupația</w:t>
            </w:r>
            <w:r w:rsidR="006F3A3C" w:rsidRPr="00213B3B">
              <w:t xml:space="preserve"> (meseria) persoanei</w:t>
            </w:r>
          </w:p>
        </w:tc>
        <w:tc>
          <w:tcPr>
            <w:tcW w:w="1153" w:type="pct"/>
            <w:vAlign w:val="center"/>
          </w:tcPr>
          <w:p w14:paraId="1EB38ACB" w14:textId="0552C07A" w:rsidR="00554340" w:rsidRPr="00213B3B" w:rsidRDefault="00B9451E" w:rsidP="002B6040">
            <w:pPr>
              <w:pStyle w:val="ListParagraph"/>
              <w:ind w:left="0"/>
              <w:jc w:val="center"/>
            </w:pPr>
            <w:r w:rsidRPr="00213B3B">
              <w:t>VARCHAR2</w:t>
            </w:r>
            <w:r w:rsidR="00F064FC" w:rsidRPr="00213B3B">
              <w:t>(30)</w:t>
            </w:r>
            <w:r w:rsidRPr="00213B3B">
              <w:t>; 1 sau mai multe cuvinte cu spațiu între ele</w:t>
            </w:r>
          </w:p>
        </w:tc>
      </w:tr>
      <w:tr w:rsidR="00554340" w:rsidRPr="00213B3B" w14:paraId="60BD6894" w14:textId="77777777" w:rsidTr="00F07886">
        <w:trPr>
          <w:jc w:val="center"/>
        </w:trPr>
        <w:tc>
          <w:tcPr>
            <w:tcW w:w="962" w:type="pct"/>
            <w:vAlign w:val="center"/>
          </w:tcPr>
          <w:p w14:paraId="7EC592C8" w14:textId="77777777" w:rsidR="00554340" w:rsidRPr="00213B3B" w:rsidRDefault="00554340" w:rsidP="002B6040">
            <w:pPr>
              <w:pStyle w:val="ListParagraph"/>
              <w:ind w:left="0"/>
              <w:jc w:val="center"/>
            </w:pPr>
          </w:p>
        </w:tc>
        <w:tc>
          <w:tcPr>
            <w:tcW w:w="962" w:type="pct"/>
            <w:vAlign w:val="center"/>
          </w:tcPr>
          <w:p w14:paraId="7C9CF00C" w14:textId="77777777" w:rsidR="00554340" w:rsidRPr="00213B3B" w:rsidRDefault="00554340" w:rsidP="002B6040">
            <w:pPr>
              <w:pStyle w:val="ListParagraph"/>
              <w:ind w:left="0"/>
              <w:jc w:val="center"/>
            </w:pPr>
          </w:p>
        </w:tc>
        <w:tc>
          <w:tcPr>
            <w:tcW w:w="962" w:type="pct"/>
            <w:vAlign w:val="center"/>
          </w:tcPr>
          <w:p w14:paraId="2BB2040E" w14:textId="478E7FA6" w:rsidR="00554340" w:rsidRPr="00213B3B" w:rsidRDefault="006F3A3C" w:rsidP="002B6040">
            <w:pPr>
              <w:pStyle w:val="ListParagraph"/>
              <w:ind w:left="0"/>
              <w:jc w:val="center"/>
            </w:pPr>
            <w:r w:rsidRPr="00213B3B">
              <w:t>CAZIER</w:t>
            </w:r>
          </w:p>
        </w:tc>
        <w:tc>
          <w:tcPr>
            <w:tcW w:w="962" w:type="pct"/>
            <w:vAlign w:val="center"/>
          </w:tcPr>
          <w:p w14:paraId="67526520" w14:textId="7045D9A2" w:rsidR="00554340" w:rsidRPr="00213B3B" w:rsidRDefault="006F3A3C" w:rsidP="002B6040">
            <w:pPr>
              <w:pStyle w:val="ListParagraph"/>
              <w:ind w:left="0"/>
              <w:jc w:val="center"/>
            </w:pPr>
            <w:r w:rsidRPr="00213B3B">
              <w:t xml:space="preserve">Daca are probleme </w:t>
            </w:r>
            <w:r w:rsidRPr="00213B3B">
              <w:lastRenderedPageBreak/>
              <w:t>legale – care sunt acelea, daca nu atunci se trece ca nu are</w:t>
            </w:r>
          </w:p>
        </w:tc>
        <w:tc>
          <w:tcPr>
            <w:tcW w:w="1153" w:type="pct"/>
            <w:vAlign w:val="center"/>
          </w:tcPr>
          <w:p w14:paraId="5EFE66DF" w14:textId="2B571275" w:rsidR="00554340" w:rsidRPr="00213B3B" w:rsidRDefault="00EC7FBC" w:rsidP="002B6040">
            <w:pPr>
              <w:pStyle w:val="ListParagraph"/>
              <w:ind w:left="0"/>
              <w:jc w:val="center"/>
            </w:pPr>
            <w:r w:rsidRPr="00213B3B">
              <w:lastRenderedPageBreak/>
              <w:t>VARCHAR2</w:t>
            </w:r>
            <w:r w:rsidR="00F064FC" w:rsidRPr="00213B3B">
              <w:t>(70)</w:t>
            </w:r>
            <w:r w:rsidRPr="00213B3B">
              <w:t xml:space="preserve">; unu sau mai multe </w:t>
            </w:r>
            <w:r w:rsidRPr="00213B3B">
              <w:lastRenderedPageBreak/>
              <w:t>cuvinte explicând situația sau se trece „CURAT”</w:t>
            </w:r>
          </w:p>
        </w:tc>
      </w:tr>
      <w:tr w:rsidR="00554340" w:rsidRPr="00213B3B" w14:paraId="2264EC55" w14:textId="77777777" w:rsidTr="00F07886">
        <w:trPr>
          <w:jc w:val="center"/>
        </w:trPr>
        <w:tc>
          <w:tcPr>
            <w:tcW w:w="962" w:type="pct"/>
            <w:vAlign w:val="center"/>
          </w:tcPr>
          <w:p w14:paraId="5D61E15C" w14:textId="77777777" w:rsidR="00554340" w:rsidRPr="00213B3B" w:rsidRDefault="00554340" w:rsidP="002B6040">
            <w:pPr>
              <w:pStyle w:val="ListParagraph"/>
              <w:ind w:left="0"/>
              <w:jc w:val="center"/>
            </w:pPr>
          </w:p>
        </w:tc>
        <w:tc>
          <w:tcPr>
            <w:tcW w:w="962" w:type="pct"/>
            <w:vAlign w:val="center"/>
          </w:tcPr>
          <w:p w14:paraId="0F0F8055" w14:textId="77777777" w:rsidR="00554340" w:rsidRPr="00213B3B" w:rsidRDefault="00554340" w:rsidP="002B6040">
            <w:pPr>
              <w:pStyle w:val="ListParagraph"/>
              <w:ind w:left="0"/>
              <w:jc w:val="center"/>
            </w:pPr>
          </w:p>
        </w:tc>
        <w:tc>
          <w:tcPr>
            <w:tcW w:w="962" w:type="pct"/>
            <w:vAlign w:val="center"/>
          </w:tcPr>
          <w:p w14:paraId="60BB04A9" w14:textId="6B030DBD" w:rsidR="00554340" w:rsidRPr="00213B3B" w:rsidRDefault="006F3A3C" w:rsidP="002B6040">
            <w:pPr>
              <w:pStyle w:val="ListParagraph"/>
              <w:ind w:left="0"/>
              <w:jc w:val="center"/>
            </w:pPr>
            <w:r w:rsidRPr="00213B3B">
              <w:t>SIT_MED</w:t>
            </w:r>
          </w:p>
        </w:tc>
        <w:tc>
          <w:tcPr>
            <w:tcW w:w="962" w:type="pct"/>
            <w:vAlign w:val="center"/>
          </w:tcPr>
          <w:p w14:paraId="01AEA1B0" w14:textId="17BF29BE" w:rsidR="00554340" w:rsidRPr="00213B3B" w:rsidRDefault="006F3A3C" w:rsidP="002B6040">
            <w:pPr>
              <w:pStyle w:val="ListParagraph"/>
              <w:ind w:left="0"/>
              <w:jc w:val="center"/>
            </w:pPr>
            <w:r w:rsidRPr="00213B3B">
              <w:t>Daca are probleme medicale (care sunt acelea) sau nu</w:t>
            </w:r>
          </w:p>
        </w:tc>
        <w:tc>
          <w:tcPr>
            <w:tcW w:w="1153" w:type="pct"/>
            <w:vAlign w:val="center"/>
          </w:tcPr>
          <w:p w14:paraId="237D8BB2" w14:textId="6CD3CED6" w:rsidR="00554340" w:rsidRPr="00213B3B" w:rsidRDefault="00491E69" w:rsidP="002B6040">
            <w:pPr>
              <w:pStyle w:val="ListParagraph"/>
              <w:ind w:left="0"/>
              <w:jc w:val="center"/>
            </w:pPr>
            <w:r w:rsidRPr="00213B3B">
              <w:t>VARCHAR2</w:t>
            </w:r>
            <w:r w:rsidR="00F064FC" w:rsidRPr="00213B3B">
              <w:t>(70)</w:t>
            </w:r>
            <w:r w:rsidRPr="00213B3B">
              <w:t>; unu sau mai multe cuvinte explicând situația sau se trece „NU ARE PROBLEME”</w:t>
            </w:r>
          </w:p>
        </w:tc>
      </w:tr>
      <w:tr w:rsidR="00491E69" w:rsidRPr="00213B3B" w14:paraId="0B9A29F8" w14:textId="77777777" w:rsidTr="00F07886">
        <w:trPr>
          <w:jc w:val="center"/>
        </w:trPr>
        <w:tc>
          <w:tcPr>
            <w:tcW w:w="962" w:type="pct"/>
            <w:vAlign w:val="center"/>
          </w:tcPr>
          <w:p w14:paraId="14CB39FF" w14:textId="448A58A9" w:rsidR="00491E69" w:rsidRPr="00213B3B" w:rsidRDefault="00491E69" w:rsidP="002B6040">
            <w:pPr>
              <w:pStyle w:val="ListParagraph"/>
              <w:ind w:left="0"/>
              <w:jc w:val="center"/>
            </w:pPr>
            <w:r w:rsidRPr="00213B3B">
              <w:t>FK</w:t>
            </w:r>
          </w:p>
        </w:tc>
        <w:tc>
          <w:tcPr>
            <w:tcW w:w="962" w:type="pct"/>
            <w:vAlign w:val="center"/>
          </w:tcPr>
          <w:p w14:paraId="537C9931" w14:textId="77777777" w:rsidR="00491E69" w:rsidRPr="00213B3B" w:rsidRDefault="00491E69" w:rsidP="002B6040">
            <w:pPr>
              <w:pStyle w:val="ListParagraph"/>
              <w:ind w:left="0"/>
              <w:jc w:val="center"/>
            </w:pPr>
          </w:p>
        </w:tc>
        <w:tc>
          <w:tcPr>
            <w:tcW w:w="962" w:type="pct"/>
            <w:vAlign w:val="center"/>
          </w:tcPr>
          <w:p w14:paraId="6E0DD76C" w14:textId="7087191E" w:rsidR="00491E69" w:rsidRPr="00213B3B" w:rsidRDefault="00491E69" w:rsidP="002B6040">
            <w:pPr>
              <w:pStyle w:val="ListParagraph"/>
              <w:ind w:left="0"/>
              <w:jc w:val="center"/>
            </w:pPr>
            <w:r w:rsidRPr="00213B3B">
              <w:t>ID_PV</w:t>
            </w:r>
          </w:p>
        </w:tc>
        <w:tc>
          <w:tcPr>
            <w:tcW w:w="962" w:type="pct"/>
            <w:vAlign w:val="center"/>
          </w:tcPr>
          <w:p w14:paraId="240E3648" w14:textId="68E2042F" w:rsidR="00491E69" w:rsidRPr="00213B3B" w:rsidRDefault="00491E69" w:rsidP="002B6040">
            <w:pPr>
              <w:pStyle w:val="ListParagraph"/>
              <w:ind w:left="0"/>
              <w:jc w:val="center"/>
            </w:pPr>
            <w:r w:rsidRPr="00213B3B">
              <w:t>Id-ul punctului vamal prin care trece</w:t>
            </w:r>
          </w:p>
        </w:tc>
        <w:tc>
          <w:tcPr>
            <w:tcW w:w="1153" w:type="pct"/>
            <w:vAlign w:val="center"/>
          </w:tcPr>
          <w:p w14:paraId="50453F4C" w14:textId="4C5CFA92" w:rsidR="00491E69" w:rsidRPr="00213B3B" w:rsidRDefault="00491E69" w:rsidP="002B6040">
            <w:pPr>
              <w:pStyle w:val="ListParagraph"/>
              <w:ind w:left="0"/>
              <w:jc w:val="center"/>
            </w:pPr>
            <w:r w:rsidRPr="00213B3B">
              <w:t>NUMBER</w:t>
            </w:r>
            <w:r w:rsidR="00F064FC" w:rsidRPr="00213B3B">
              <w:t>(4)</w:t>
            </w:r>
            <w:r w:rsidRPr="00213B3B">
              <w:t>; secvență de 1/2/3 cifre în funcție de necesitate</w:t>
            </w:r>
          </w:p>
        </w:tc>
      </w:tr>
      <w:tr w:rsidR="00491E69" w:rsidRPr="00213B3B" w14:paraId="1747F72B" w14:textId="77777777" w:rsidTr="00F07886">
        <w:trPr>
          <w:jc w:val="center"/>
        </w:trPr>
        <w:tc>
          <w:tcPr>
            <w:tcW w:w="962" w:type="pct"/>
            <w:vAlign w:val="center"/>
          </w:tcPr>
          <w:p w14:paraId="3448BD07" w14:textId="3FC30EC0" w:rsidR="00491E69" w:rsidRPr="00213B3B" w:rsidRDefault="00491E69" w:rsidP="002B6040">
            <w:pPr>
              <w:pStyle w:val="ListParagraph"/>
              <w:ind w:left="0"/>
              <w:jc w:val="center"/>
            </w:pPr>
            <w:r w:rsidRPr="00213B3B">
              <w:t>FK</w:t>
            </w:r>
          </w:p>
        </w:tc>
        <w:tc>
          <w:tcPr>
            <w:tcW w:w="962" w:type="pct"/>
            <w:vAlign w:val="center"/>
          </w:tcPr>
          <w:p w14:paraId="65887647" w14:textId="77777777" w:rsidR="00491E69" w:rsidRPr="00213B3B" w:rsidRDefault="00491E69" w:rsidP="002B6040">
            <w:pPr>
              <w:pStyle w:val="ListParagraph"/>
              <w:ind w:left="0"/>
              <w:jc w:val="center"/>
            </w:pPr>
          </w:p>
        </w:tc>
        <w:tc>
          <w:tcPr>
            <w:tcW w:w="962" w:type="pct"/>
            <w:vAlign w:val="center"/>
          </w:tcPr>
          <w:p w14:paraId="3F2E7F99" w14:textId="2EC1F8DE" w:rsidR="00491E69" w:rsidRPr="00213B3B" w:rsidRDefault="00491E69" w:rsidP="002B6040">
            <w:pPr>
              <w:pStyle w:val="ListParagraph"/>
              <w:ind w:left="0"/>
              <w:jc w:val="center"/>
            </w:pPr>
            <w:r w:rsidRPr="00213B3B">
              <w:t>ID_MASINA</w:t>
            </w:r>
          </w:p>
        </w:tc>
        <w:tc>
          <w:tcPr>
            <w:tcW w:w="962" w:type="pct"/>
            <w:vAlign w:val="center"/>
          </w:tcPr>
          <w:p w14:paraId="75E1E972" w14:textId="4B626387" w:rsidR="00491E69" w:rsidRPr="00213B3B" w:rsidRDefault="00491E69" w:rsidP="002B6040">
            <w:pPr>
              <w:pStyle w:val="ListParagraph"/>
              <w:ind w:left="0"/>
              <w:jc w:val="center"/>
            </w:pPr>
            <w:r w:rsidRPr="00213B3B">
              <w:t>Id-ul mașinii pe care o conduce</w:t>
            </w:r>
          </w:p>
        </w:tc>
        <w:tc>
          <w:tcPr>
            <w:tcW w:w="1153" w:type="pct"/>
            <w:vAlign w:val="center"/>
          </w:tcPr>
          <w:p w14:paraId="76C5A496" w14:textId="3FC0C8F1" w:rsidR="00491E69" w:rsidRPr="00213B3B" w:rsidRDefault="00491E69" w:rsidP="002B6040">
            <w:pPr>
              <w:pStyle w:val="ListParagraph"/>
              <w:ind w:left="0"/>
              <w:jc w:val="center"/>
            </w:pPr>
            <w:r w:rsidRPr="00213B3B">
              <w:t>NUMBER</w:t>
            </w:r>
            <w:r w:rsidR="00F064FC" w:rsidRPr="00213B3B">
              <w:t>(4)</w:t>
            </w:r>
            <w:r w:rsidRPr="00213B3B">
              <w:t>; secvență de 1/2/3 cifre în funcție de necesitate</w:t>
            </w:r>
          </w:p>
        </w:tc>
      </w:tr>
    </w:tbl>
    <w:p w14:paraId="1172A7D8" w14:textId="77777777" w:rsidR="00554340" w:rsidRPr="00213B3B" w:rsidRDefault="00554340" w:rsidP="00CA59D7">
      <w:pPr>
        <w:pStyle w:val="ListParagraph"/>
        <w:rPr>
          <w:b/>
          <w:bCs/>
        </w:rPr>
      </w:pPr>
    </w:p>
    <w:p w14:paraId="1A58AE45" w14:textId="6B4AC923" w:rsidR="00A0499A" w:rsidRPr="00213B3B" w:rsidRDefault="00A0499A" w:rsidP="00CA59D7">
      <w:pPr>
        <w:pStyle w:val="ListParagraph"/>
      </w:pPr>
      <w:r w:rsidRPr="00213B3B">
        <w:t>Constrângeri:</w:t>
      </w:r>
    </w:p>
    <w:p w14:paraId="115ADD89" w14:textId="76600746" w:rsidR="00A0499A" w:rsidRPr="00213B3B" w:rsidRDefault="00A0499A" w:rsidP="00A0499A">
      <w:pPr>
        <w:pStyle w:val="ListParagraph"/>
        <w:numPr>
          <w:ilvl w:val="0"/>
          <w:numId w:val="3"/>
        </w:numPr>
      </w:pPr>
      <w:r w:rsidRPr="00213B3B">
        <w:t>Câmpul “CNP” să respecte regula impusă</w:t>
      </w:r>
    </w:p>
    <w:p w14:paraId="761246B6" w14:textId="6031C78C" w:rsidR="00A0499A" w:rsidRPr="00213B3B" w:rsidRDefault="00A0499A" w:rsidP="00A0499A">
      <w:pPr>
        <w:pStyle w:val="ListParagraph"/>
        <w:numPr>
          <w:ilvl w:val="0"/>
          <w:numId w:val="3"/>
        </w:numPr>
      </w:pPr>
      <w:r w:rsidRPr="00213B3B">
        <w:t>Câmpul “CAZIER” să respecte regula impusă</w:t>
      </w:r>
    </w:p>
    <w:p w14:paraId="0EA9B2BA" w14:textId="20A234BF" w:rsidR="00A0499A" w:rsidRPr="00213B3B" w:rsidRDefault="00A0499A" w:rsidP="00A0499A">
      <w:pPr>
        <w:pStyle w:val="ListParagraph"/>
        <w:numPr>
          <w:ilvl w:val="0"/>
          <w:numId w:val="3"/>
        </w:numPr>
      </w:pPr>
      <w:r w:rsidRPr="00213B3B">
        <w:t>Câmpul “SIT_MED” să respecte regula impusă</w:t>
      </w:r>
    </w:p>
    <w:p w14:paraId="19DFE11B" w14:textId="1FDABC9C" w:rsidR="008360A9" w:rsidRPr="00213B3B" w:rsidRDefault="00A0499A" w:rsidP="008360A9">
      <w:pPr>
        <w:pStyle w:val="ListParagraph"/>
        <w:numPr>
          <w:ilvl w:val="0"/>
          <w:numId w:val="3"/>
        </w:numPr>
      </w:pPr>
      <w:r w:rsidRPr="00213B3B">
        <w:t>Câmpul “NUME” să nu fie NULL</w:t>
      </w:r>
    </w:p>
    <w:p w14:paraId="162AFDEB" w14:textId="77777777" w:rsidR="008360A9" w:rsidRPr="00213B3B" w:rsidRDefault="008360A9" w:rsidP="008360A9">
      <w:pPr>
        <w:pStyle w:val="ListParagraph"/>
        <w:ind w:left="1080"/>
      </w:pPr>
    </w:p>
    <w:p w14:paraId="6825D87B" w14:textId="3ACD67FE" w:rsidR="007649BB" w:rsidRPr="00213B3B" w:rsidRDefault="007649BB" w:rsidP="007649BB">
      <w:pPr>
        <w:jc w:val="center"/>
      </w:pPr>
      <w:r w:rsidRPr="00213B3B">
        <w:t>Tabelul 3 - Oficialitate</w:t>
      </w:r>
    </w:p>
    <w:tbl>
      <w:tblPr>
        <w:tblStyle w:val="TableGrid"/>
        <w:tblW w:w="5000" w:type="pct"/>
        <w:tblLook w:val="04A0" w:firstRow="1" w:lastRow="0" w:firstColumn="1" w:lastColumn="0" w:noHBand="0" w:noVBand="1"/>
      </w:tblPr>
      <w:tblGrid>
        <w:gridCol w:w="1887"/>
        <w:gridCol w:w="1887"/>
        <w:gridCol w:w="1887"/>
        <w:gridCol w:w="1887"/>
        <w:gridCol w:w="2080"/>
      </w:tblGrid>
      <w:tr w:rsidR="008D15AF" w:rsidRPr="00213B3B" w14:paraId="32DE34AB" w14:textId="77777777" w:rsidTr="00F07886">
        <w:tc>
          <w:tcPr>
            <w:tcW w:w="980" w:type="pct"/>
            <w:vAlign w:val="center"/>
          </w:tcPr>
          <w:p w14:paraId="7882F06B" w14:textId="1C006189" w:rsidR="008D15AF" w:rsidRPr="00213B3B" w:rsidRDefault="008D15AF" w:rsidP="005B48B9">
            <w:pPr>
              <w:jc w:val="center"/>
            </w:pPr>
            <w:r w:rsidRPr="00213B3B">
              <w:t>Tip Cheie</w:t>
            </w:r>
          </w:p>
        </w:tc>
        <w:tc>
          <w:tcPr>
            <w:tcW w:w="980" w:type="pct"/>
            <w:vAlign w:val="center"/>
          </w:tcPr>
          <w:p w14:paraId="524E2332" w14:textId="55AA9398" w:rsidR="008D15AF" w:rsidRPr="00213B3B" w:rsidRDefault="008D15AF" w:rsidP="005B48B9">
            <w:pPr>
              <w:jc w:val="center"/>
            </w:pPr>
            <w:r w:rsidRPr="00213B3B">
              <w:t>Opționalitate</w:t>
            </w:r>
          </w:p>
        </w:tc>
        <w:tc>
          <w:tcPr>
            <w:tcW w:w="980" w:type="pct"/>
            <w:vAlign w:val="center"/>
          </w:tcPr>
          <w:p w14:paraId="1AA9056A" w14:textId="0BED0B5C" w:rsidR="008D15AF" w:rsidRPr="00213B3B" w:rsidRDefault="008D15AF" w:rsidP="005B48B9">
            <w:pPr>
              <w:jc w:val="center"/>
            </w:pPr>
            <w:r w:rsidRPr="00213B3B">
              <w:t>Denumire câmp</w:t>
            </w:r>
          </w:p>
        </w:tc>
        <w:tc>
          <w:tcPr>
            <w:tcW w:w="980" w:type="pct"/>
            <w:vAlign w:val="center"/>
          </w:tcPr>
          <w:p w14:paraId="61417B96" w14:textId="1FD9736F" w:rsidR="008D15AF" w:rsidRPr="00213B3B" w:rsidRDefault="008D15AF" w:rsidP="005B48B9">
            <w:pPr>
              <w:jc w:val="center"/>
            </w:pPr>
            <w:r w:rsidRPr="00213B3B">
              <w:t>Descriere</w:t>
            </w:r>
          </w:p>
        </w:tc>
        <w:tc>
          <w:tcPr>
            <w:tcW w:w="1081" w:type="pct"/>
            <w:vAlign w:val="center"/>
          </w:tcPr>
          <w:p w14:paraId="282F1FA8" w14:textId="742E26D6" w:rsidR="008D15AF" w:rsidRPr="00213B3B" w:rsidRDefault="008D15AF" w:rsidP="005B48B9">
            <w:pPr>
              <w:jc w:val="center"/>
            </w:pPr>
            <w:r w:rsidRPr="00213B3B">
              <w:t>Detalii</w:t>
            </w:r>
          </w:p>
        </w:tc>
      </w:tr>
      <w:tr w:rsidR="008D15AF" w:rsidRPr="00213B3B" w14:paraId="32BE6D34" w14:textId="77777777" w:rsidTr="00F07886">
        <w:tc>
          <w:tcPr>
            <w:tcW w:w="980" w:type="pct"/>
            <w:vAlign w:val="center"/>
          </w:tcPr>
          <w:p w14:paraId="11974649" w14:textId="7E3D2241" w:rsidR="008D15AF" w:rsidRPr="00213B3B" w:rsidRDefault="008D15AF" w:rsidP="005B48B9">
            <w:pPr>
              <w:jc w:val="center"/>
            </w:pPr>
            <w:r w:rsidRPr="00213B3B">
              <w:t>PK</w:t>
            </w:r>
          </w:p>
        </w:tc>
        <w:tc>
          <w:tcPr>
            <w:tcW w:w="980" w:type="pct"/>
            <w:vAlign w:val="center"/>
          </w:tcPr>
          <w:p w14:paraId="737020E7" w14:textId="77777777" w:rsidR="008D15AF" w:rsidRPr="00213B3B" w:rsidRDefault="008D15AF" w:rsidP="005B48B9">
            <w:pPr>
              <w:jc w:val="center"/>
            </w:pPr>
          </w:p>
        </w:tc>
        <w:tc>
          <w:tcPr>
            <w:tcW w:w="980" w:type="pct"/>
            <w:vAlign w:val="center"/>
          </w:tcPr>
          <w:p w14:paraId="2FAB3B93" w14:textId="0B847C9E" w:rsidR="008D15AF" w:rsidRPr="00213B3B" w:rsidRDefault="008D15AF" w:rsidP="005B48B9">
            <w:pPr>
              <w:jc w:val="center"/>
            </w:pPr>
            <w:r w:rsidRPr="00213B3B">
              <w:t>NUME</w:t>
            </w:r>
          </w:p>
        </w:tc>
        <w:tc>
          <w:tcPr>
            <w:tcW w:w="980" w:type="pct"/>
            <w:vAlign w:val="center"/>
          </w:tcPr>
          <w:p w14:paraId="57194168" w14:textId="507F5216" w:rsidR="008D15AF" w:rsidRPr="00213B3B" w:rsidRDefault="008D15AF" w:rsidP="005B48B9">
            <w:pPr>
              <w:jc w:val="center"/>
            </w:pPr>
            <w:r w:rsidRPr="00213B3B">
              <w:t>Numele complet al oficialității</w:t>
            </w:r>
          </w:p>
        </w:tc>
        <w:tc>
          <w:tcPr>
            <w:tcW w:w="1081" w:type="pct"/>
            <w:vAlign w:val="center"/>
          </w:tcPr>
          <w:p w14:paraId="7EEF05CC" w14:textId="00C6A43E" w:rsidR="008D15AF" w:rsidRPr="00213B3B" w:rsidRDefault="009C109B" w:rsidP="005B48B9">
            <w:pPr>
              <w:jc w:val="center"/>
            </w:pPr>
            <w:r w:rsidRPr="00213B3B">
              <w:t>VARCHAR2</w:t>
            </w:r>
            <w:r w:rsidR="00F064FC" w:rsidRPr="00213B3B">
              <w:t>(50)</w:t>
            </w:r>
            <w:r w:rsidRPr="00213B3B">
              <w:t>; Numele complet al persoanei cu spații între</w:t>
            </w:r>
          </w:p>
        </w:tc>
      </w:tr>
      <w:tr w:rsidR="008D15AF" w:rsidRPr="00213B3B" w14:paraId="68C5125A" w14:textId="77777777" w:rsidTr="00F07886">
        <w:tc>
          <w:tcPr>
            <w:tcW w:w="980" w:type="pct"/>
            <w:vAlign w:val="center"/>
          </w:tcPr>
          <w:p w14:paraId="4E7034BD" w14:textId="77777777" w:rsidR="008D15AF" w:rsidRPr="00213B3B" w:rsidRDefault="008D15AF" w:rsidP="005B48B9">
            <w:pPr>
              <w:jc w:val="center"/>
            </w:pPr>
          </w:p>
        </w:tc>
        <w:tc>
          <w:tcPr>
            <w:tcW w:w="980" w:type="pct"/>
            <w:vAlign w:val="center"/>
          </w:tcPr>
          <w:p w14:paraId="41A41020" w14:textId="77777777" w:rsidR="008D15AF" w:rsidRPr="00213B3B" w:rsidRDefault="008D15AF" w:rsidP="005B48B9">
            <w:pPr>
              <w:jc w:val="center"/>
            </w:pPr>
          </w:p>
        </w:tc>
        <w:tc>
          <w:tcPr>
            <w:tcW w:w="980" w:type="pct"/>
            <w:vAlign w:val="center"/>
          </w:tcPr>
          <w:p w14:paraId="4E0B70D1" w14:textId="01A84FA3" w:rsidR="008D15AF" w:rsidRPr="00213B3B" w:rsidRDefault="00DE304D" w:rsidP="005B48B9">
            <w:pPr>
              <w:jc w:val="center"/>
            </w:pPr>
            <w:r w:rsidRPr="00213B3B">
              <w:t>FUNCTIE</w:t>
            </w:r>
          </w:p>
        </w:tc>
        <w:tc>
          <w:tcPr>
            <w:tcW w:w="980" w:type="pct"/>
            <w:vAlign w:val="center"/>
          </w:tcPr>
          <w:p w14:paraId="27F3EFEC" w14:textId="0074CF74" w:rsidR="008D15AF" w:rsidRPr="00213B3B" w:rsidRDefault="00C57A36" w:rsidP="005B48B9">
            <w:pPr>
              <w:jc w:val="center"/>
            </w:pPr>
            <w:r w:rsidRPr="00213B3B">
              <w:t>Funcția pe care acesta o deține în cadrul unei forme de conducere</w:t>
            </w:r>
          </w:p>
        </w:tc>
        <w:tc>
          <w:tcPr>
            <w:tcW w:w="1081" w:type="pct"/>
            <w:vAlign w:val="center"/>
          </w:tcPr>
          <w:p w14:paraId="5447FD16" w14:textId="4204EAAF" w:rsidR="008D15AF" w:rsidRPr="00213B3B" w:rsidRDefault="009C109B" w:rsidP="005B48B9">
            <w:pPr>
              <w:jc w:val="center"/>
            </w:pPr>
            <w:r w:rsidRPr="00213B3B">
              <w:t>VARCHAR2</w:t>
            </w:r>
            <w:r w:rsidR="00F064FC" w:rsidRPr="00213B3B">
              <w:t>(30)</w:t>
            </w:r>
            <w:r w:rsidRPr="00213B3B">
              <w:t>; 1 sau mai multe cuvinte cu spațiu între ele</w:t>
            </w:r>
          </w:p>
        </w:tc>
      </w:tr>
      <w:tr w:rsidR="008D15AF" w:rsidRPr="00213B3B" w14:paraId="0C96D24F" w14:textId="77777777" w:rsidTr="00F07886">
        <w:tc>
          <w:tcPr>
            <w:tcW w:w="980" w:type="pct"/>
            <w:vAlign w:val="center"/>
          </w:tcPr>
          <w:p w14:paraId="6B5DECF8" w14:textId="77777777" w:rsidR="008D15AF" w:rsidRPr="00213B3B" w:rsidRDefault="008D15AF" w:rsidP="005B48B9">
            <w:pPr>
              <w:jc w:val="center"/>
            </w:pPr>
          </w:p>
        </w:tc>
        <w:tc>
          <w:tcPr>
            <w:tcW w:w="980" w:type="pct"/>
            <w:vAlign w:val="center"/>
          </w:tcPr>
          <w:p w14:paraId="0D58E3FA" w14:textId="77777777" w:rsidR="008D15AF" w:rsidRPr="00213B3B" w:rsidRDefault="008D15AF" w:rsidP="005B48B9">
            <w:pPr>
              <w:jc w:val="center"/>
            </w:pPr>
          </w:p>
        </w:tc>
        <w:tc>
          <w:tcPr>
            <w:tcW w:w="980" w:type="pct"/>
            <w:vAlign w:val="center"/>
          </w:tcPr>
          <w:p w14:paraId="262EA74B" w14:textId="5C79DF13" w:rsidR="008D15AF" w:rsidRPr="00213B3B" w:rsidRDefault="00DE304D" w:rsidP="005B48B9">
            <w:pPr>
              <w:jc w:val="center"/>
            </w:pPr>
            <w:r w:rsidRPr="00213B3B">
              <w:t>TARA</w:t>
            </w:r>
          </w:p>
        </w:tc>
        <w:tc>
          <w:tcPr>
            <w:tcW w:w="980" w:type="pct"/>
            <w:vAlign w:val="center"/>
          </w:tcPr>
          <w:p w14:paraId="66D4A7EF" w14:textId="2E2192BB" w:rsidR="008D15AF" w:rsidRPr="00213B3B" w:rsidRDefault="00C57A36" w:rsidP="005B48B9">
            <w:pPr>
              <w:jc w:val="center"/>
            </w:pPr>
            <w:r w:rsidRPr="00213B3B">
              <w:t>Țara din care provine acesta</w:t>
            </w:r>
          </w:p>
        </w:tc>
        <w:tc>
          <w:tcPr>
            <w:tcW w:w="1081" w:type="pct"/>
            <w:vAlign w:val="center"/>
          </w:tcPr>
          <w:p w14:paraId="073B64CD" w14:textId="64999489" w:rsidR="008D15AF" w:rsidRPr="00213B3B" w:rsidRDefault="009C109B" w:rsidP="005B48B9">
            <w:pPr>
              <w:jc w:val="center"/>
            </w:pPr>
            <w:r w:rsidRPr="00213B3B">
              <w:t>VARCHAR2</w:t>
            </w:r>
            <w:r w:rsidR="00F064FC" w:rsidRPr="00213B3B">
              <w:t>(30)</w:t>
            </w:r>
            <w:r w:rsidRPr="00213B3B">
              <w:t xml:space="preserve">; 1/ mai multe cuvinte în funcție de </w:t>
            </w:r>
            <w:r w:rsidR="00213B3B" w:rsidRPr="00213B3B">
              <w:t>necesitate</w:t>
            </w:r>
          </w:p>
        </w:tc>
      </w:tr>
      <w:tr w:rsidR="008D15AF" w:rsidRPr="00213B3B" w14:paraId="0E0E951E" w14:textId="77777777" w:rsidTr="00F07886">
        <w:tc>
          <w:tcPr>
            <w:tcW w:w="980" w:type="pct"/>
            <w:vAlign w:val="center"/>
          </w:tcPr>
          <w:p w14:paraId="110EDF44" w14:textId="51A6A802" w:rsidR="008D15AF" w:rsidRPr="00213B3B" w:rsidRDefault="00A66AEF" w:rsidP="005B48B9">
            <w:pPr>
              <w:jc w:val="center"/>
            </w:pPr>
            <w:r w:rsidRPr="00213B3B">
              <w:lastRenderedPageBreak/>
              <w:t>FK</w:t>
            </w:r>
          </w:p>
        </w:tc>
        <w:tc>
          <w:tcPr>
            <w:tcW w:w="980" w:type="pct"/>
            <w:vAlign w:val="center"/>
          </w:tcPr>
          <w:p w14:paraId="029800E2" w14:textId="77777777" w:rsidR="008D15AF" w:rsidRPr="00213B3B" w:rsidRDefault="008D15AF" w:rsidP="005B48B9">
            <w:pPr>
              <w:jc w:val="center"/>
            </w:pPr>
          </w:p>
        </w:tc>
        <w:tc>
          <w:tcPr>
            <w:tcW w:w="980" w:type="pct"/>
            <w:vAlign w:val="center"/>
          </w:tcPr>
          <w:p w14:paraId="1C669507" w14:textId="37557E0C" w:rsidR="008D15AF" w:rsidRPr="00213B3B" w:rsidRDefault="00DE304D" w:rsidP="005B48B9">
            <w:pPr>
              <w:jc w:val="center"/>
            </w:pPr>
            <w:r w:rsidRPr="00213B3B">
              <w:t>ID_PV</w:t>
            </w:r>
          </w:p>
        </w:tc>
        <w:tc>
          <w:tcPr>
            <w:tcW w:w="980" w:type="pct"/>
            <w:vAlign w:val="center"/>
          </w:tcPr>
          <w:p w14:paraId="266FE67E" w14:textId="002B24A2" w:rsidR="008D15AF" w:rsidRPr="00213B3B" w:rsidRDefault="00625F44" w:rsidP="005B48B9">
            <w:pPr>
              <w:jc w:val="center"/>
            </w:pPr>
            <w:r w:rsidRPr="00213B3B">
              <w:t>Id-ul punctului vamal</w:t>
            </w:r>
          </w:p>
        </w:tc>
        <w:tc>
          <w:tcPr>
            <w:tcW w:w="1081" w:type="pct"/>
            <w:vAlign w:val="center"/>
          </w:tcPr>
          <w:p w14:paraId="2DEA3C0D" w14:textId="3E534AA9" w:rsidR="008D15AF" w:rsidRPr="00213B3B" w:rsidRDefault="003728BC" w:rsidP="005B48B9">
            <w:pPr>
              <w:jc w:val="center"/>
            </w:pPr>
            <w:r w:rsidRPr="00213B3B">
              <w:t>NUMBER</w:t>
            </w:r>
            <w:r w:rsidR="00F064FC" w:rsidRPr="00213B3B">
              <w:t>(4)</w:t>
            </w:r>
            <w:r w:rsidRPr="00213B3B">
              <w:t>; secvență de 1/2/3 cifre în funcție de necesitate</w:t>
            </w:r>
          </w:p>
        </w:tc>
      </w:tr>
      <w:tr w:rsidR="008D15AF" w:rsidRPr="00213B3B" w14:paraId="28D73AFC" w14:textId="77777777" w:rsidTr="00F07886">
        <w:tc>
          <w:tcPr>
            <w:tcW w:w="980" w:type="pct"/>
            <w:vAlign w:val="center"/>
          </w:tcPr>
          <w:p w14:paraId="607B63EF" w14:textId="629A0963" w:rsidR="008D15AF" w:rsidRPr="00213B3B" w:rsidRDefault="00A66AEF" w:rsidP="005B48B9">
            <w:pPr>
              <w:jc w:val="center"/>
            </w:pPr>
            <w:r w:rsidRPr="00213B3B">
              <w:t>FK</w:t>
            </w:r>
          </w:p>
        </w:tc>
        <w:tc>
          <w:tcPr>
            <w:tcW w:w="980" w:type="pct"/>
            <w:vAlign w:val="center"/>
          </w:tcPr>
          <w:p w14:paraId="78B59EF6" w14:textId="77777777" w:rsidR="008D15AF" w:rsidRPr="00213B3B" w:rsidRDefault="008D15AF" w:rsidP="005B48B9">
            <w:pPr>
              <w:jc w:val="center"/>
            </w:pPr>
          </w:p>
        </w:tc>
        <w:tc>
          <w:tcPr>
            <w:tcW w:w="980" w:type="pct"/>
            <w:vAlign w:val="center"/>
          </w:tcPr>
          <w:p w14:paraId="6AA04D15" w14:textId="27FE89D0" w:rsidR="008D15AF" w:rsidRPr="00213B3B" w:rsidRDefault="00DE304D" w:rsidP="005B48B9">
            <w:pPr>
              <w:jc w:val="center"/>
            </w:pPr>
            <w:r w:rsidRPr="00213B3B">
              <w:t>ID_MASINA</w:t>
            </w:r>
          </w:p>
        </w:tc>
        <w:tc>
          <w:tcPr>
            <w:tcW w:w="980" w:type="pct"/>
            <w:vAlign w:val="center"/>
          </w:tcPr>
          <w:p w14:paraId="22BA1970" w14:textId="15E1427D" w:rsidR="008D15AF" w:rsidRPr="00213B3B" w:rsidRDefault="00625F44" w:rsidP="005B48B9">
            <w:pPr>
              <w:jc w:val="center"/>
            </w:pPr>
            <w:r w:rsidRPr="00213B3B">
              <w:t xml:space="preserve">Id-ul mașinii </w:t>
            </w:r>
            <w:r w:rsidR="00153C2F" w:rsidRPr="00213B3B">
              <w:t>cu care trece punctul vamal</w:t>
            </w:r>
          </w:p>
        </w:tc>
        <w:tc>
          <w:tcPr>
            <w:tcW w:w="1081" w:type="pct"/>
            <w:vAlign w:val="center"/>
          </w:tcPr>
          <w:p w14:paraId="586EAC5C" w14:textId="24A3D96A" w:rsidR="008D15AF" w:rsidRPr="00213B3B" w:rsidRDefault="003728BC" w:rsidP="005B48B9">
            <w:pPr>
              <w:jc w:val="center"/>
            </w:pPr>
            <w:r w:rsidRPr="00213B3B">
              <w:t>NUMBER</w:t>
            </w:r>
            <w:r w:rsidR="00F064FC" w:rsidRPr="00213B3B">
              <w:t>(4)</w:t>
            </w:r>
            <w:r w:rsidRPr="00213B3B">
              <w:t>; secvență de 1/2/3 cifre în funcție de necesitate</w:t>
            </w:r>
          </w:p>
        </w:tc>
      </w:tr>
    </w:tbl>
    <w:p w14:paraId="6FEB2FAE" w14:textId="77777777" w:rsidR="008360A9" w:rsidRPr="00213B3B" w:rsidRDefault="008360A9" w:rsidP="00986450"/>
    <w:p w14:paraId="377A2AFE" w14:textId="26CF0B24" w:rsidR="00DE1F3C" w:rsidRPr="00213B3B" w:rsidRDefault="00DE1F3C" w:rsidP="00DE1F3C">
      <w:pPr>
        <w:pStyle w:val="ListParagraph"/>
      </w:pPr>
      <w:r w:rsidRPr="00213B3B">
        <w:t>Constrângeri:</w:t>
      </w:r>
    </w:p>
    <w:p w14:paraId="14BC015E" w14:textId="1C4405A9" w:rsidR="00DE1F3C" w:rsidRPr="00213B3B" w:rsidRDefault="00DE1F3C" w:rsidP="00DE1F3C">
      <w:pPr>
        <w:pStyle w:val="ListParagraph"/>
        <w:numPr>
          <w:ilvl w:val="0"/>
          <w:numId w:val="3"/>
        </w:numPr>
      </w:pPr>
      <w:r w:rsidRPr="00213B3B">
        <w:t>Câmpul “FUNCTIE” să nu fie NULL</w:t>
      </w:r>
    </w:p>
    <w:p w14:paraId="2F1AED68" w14:textId="791C4127" w:rsidR="00F07886" w:rsidRDefault="00DE1F3C" w:rsidP="00986450">
      <w:pPr>
        <w:pStyle w:val="ListParagraph"/>
        <w:numPr>
          <w:ilvl w:val="0"/>
          <w:numId w:val="3"/>
        </w:numPr>
      </w:pPr>
      <w:r w:rsidRPr="00213B3B">
        <w:t>Câmpul “NUME” să nu fie NULL</w:t>
      </w:r>
    </w:p>
    <w:p w14:paraId="69143A6C" w14:textId="77777777" w:rsidR="00986450" w:rsidRPr="00213B3B" w:rsidRDefault="00986450" w:rsidP="00986450">
      <w:pPr>
        <w:pStyle w:val="ListParagraph"/>
        <w:ind w:left="1080"/>
      </w:pPr>
    </w:p>
    <w:p w14:paraId="36294997" w14:textId="169B2DEA" w:rsidR="007649BB" w:rsidRPr="00213B3B" w:rsidRDefault="007649BB" w:rsidP="007649BB">
      <w:pPr>
        <w:jc w:val="center"/>
      </w:pPr>
      <w:r w:rsidRPr="00213B3B">
        <w:t>Tabelul 4 - Grup</w:t>
      </w:r>
    </w:p>
    <w:tbl>
      <w:tblPr>
        <w:tblStyle w:val="TableGrid"/>
        <w:tblW w:w="5000" w:type="pct"/>
        <w:tblLook w:val="04A0" w:firstRow="1" w:lastRow="0" w:firstColumn="1" w:lastColumn="0" w:noHBand="0" w:noVBand="1"/>
      </w:tblPr>
      <w:tblGrid>
        <w:gridCol w:w="1871"/>
        <w:gridCol w:w="1872"/>
        <w:gridCol w:w="1945"/>
        <w:gridCol w:w="1874"/>
        <w:gridCol w:w="2066"/>
      </w:tblGrid>
      <w:tr w:rsidR="00DE304D" w:rsidRPr="00213B3B" w14:paraId="28CBB7EE" w14:textId="77777777" w:rsidTr="00F07886">
        <w:tc>
          <w:tcPr>
            <w:tcW w:w="972" w:type="pct"/>
            <w:vAlign w:val="center"/>
          </w:tcPr>
          <w:p w14:paraId="7BC010D5" w14:textId="3B873020" w:rsidR="00DE304D" w:rsidRPr="00213B3B" w:rsidRDefault="00DE304D" w:rsidP="007527E5">
            <w:pPr>
              <w:jc w:val="center"/>
            </w:pPr>
            <w:r w:rsidRPr="00213B3B">
              <w:t>Tip Cheie</w:t>
            </w:r>
          </w:p>
        </w:tc>
        <w:tc>
          <w:tcPr>
            <w:tcW w:w="972" w:type="pct"/>
            <w:vAlign w:val="center"/>
          </w:tcPr>
          <w:p w14:paraId="1252C028" w14:textId="4C4E0488" w:rsidR="00DE304D" w:rsidRPr="00213B3B" w:rsidRDefault="00DE304D" w:rsidP="007527E5">
            <w:pPr>
              <w:jc w:val="center"/>
            </w:pPr>
            <w:r w:rsidRPr="00213B3B">
              <w:t>Opționalitate</w:t>
            </w:r>
          </w:p>
        </w:tc>
        <w:tc>
          <w:tcPr>
            <w:tcW w:w="1010" w:type="pct"/>
            <w:vAlign w:val="center"/>
          </w:tcPr>
          <w:p w14:paraId="0BA26CEA" w14:textId="6810A521" w:rsidR="00DE304D" w:rsidRPr="00213B3B" w:rsidRDefault="00DE304D" w:rsidP="007527E5">
            <w:pPr>
              <w:jc w:val="center"/>
            </w:pPr>
            <w:r w:rsidRPr="00213B3B">
              <w:t>Denumire câmp</w:t>
            </w:r>
          </w:p>
        </w:tc>
        <w:tc>
          <w:tcPr>
            <w:tcW w:w="973" w:type="pct"/>
            <w:vAlign w:val="center"/>
          </w:tcPr>
          <w:p w14:paraId="71391131" w14:textId="619BC704" w:rsidR="00DE304D" w:rsidRPr="00213B3B" w:rsidRDefault="00DE304D" w:rsidP="007527E5">
            <w:pPr>
              <w:jc w:val="center"/>
            </w:pPr>
            <w:r w:rsidRPr="00213B3B">
              <w:t>Descriere</w:t>
            </w:r>
          </w:p>
        </w:tc>
        <w:tc>
          <w:tcPr>
            <w:tcW w:w="1073" w:type="pct"/>
            <w:vAlign w:val="center"/>
          </w:tcPr>
          <w:p w14:paraId="355569E1" w14:textId="302ED11A" w:rsidR="00DE304D" w:rsidRPr="00213B3B" w:rsidRDefault="00DE304D" w:rsidP="007527E5">
            <w:pPr>
              <w:jc w:val="center"/>
            </w:pPr>
            <w:r w:rsidRPr="00213B3B">
              <w:t>Detalii</w:t>
            </w:r>
          </w:p>
        </w:tc>
      </w:tr>
      <w:tr w:rsidR="00DE304D" w:rsidRPr="00213B3B" w14:paraId="1E6C7F5A" w14:textId="77777777" w:rsidTr="00F07886">
        <w:tc>
          <w:tcPr>
            <w:tcW w:w="972" w:type="pct"/>
            <w:vAlign w:val="center"/>
          </w:tcPr>
          <w:p w14:paraId="2A5BDB1C" w14:textId="4C2808D9" w:rsidR="00DE304D" w:rsidRPr="00213B3B" w:rsidRDefault="00DE304D" w:rsidP="007527E5">
            <w:pPr>
              <w:jc w:val="center"/>
            </w:pPr>
            <w:r w:rsidRPr="00213B3B">
              <w:t>PK</w:t>
            </w:r>
          </w:p>
        </w:tc>
        <w:tc>
          <w:tcPr>
            <w:tcW w:w="972" w:type="pct"/>
            <w:vAlign w:val="center"/>
          </w:tcPr>
          <w:p w14:paraId="20F19D1C" w14:textId="77777777" w:rsidR="00DE304D" w:rsidRPr="00213B3B" w:rsidRDefault="00DE304D" w:rsidP="007527E5">
            <w:pPr>
              <w:jc w:val="center"/>
            </w:pPr>
          </w:p>
        </w:tc>
        <w:tc>
          <w:tcPr>
            <w:tcW w:w="1010" w:type="pct"/>
            <w:vAlign w:val="center"/>
          </w:tcPr>
          <w:p w14:paraId="70251023" w14:textId="62EDD037" w:rsidR="00DE304D" w:rsidRPr="00213B3B" w:rsidRDefault="00DE304D" w:rsidP="007527E5">
            <w:pPr>
              <w:jc w:val="center"/>
            </w:pPr>
            <w:r w:rsidRPr="00213B3B">
              <w:t>ID_GRUP</w:t>
            </w:r>
          </w:p>
        </w:tc>
        <w:tc>
          <w:tcPr>
            <w:tcW w:w="973" w:type="pct"/>
            <w:vAlign w:val="center"/>
          </w:tcPr>
          <w:p w14:paraId="58E90E2B" w14:textId="1D0DD305" w:rsidR="00DE304D" w:rsidRPr="00213B3B" w:rsidRDefault="008A2446" w:rsidP="007527E5">
            <w:pPr>
              <w:jc w:val="center"/>
            </w:pPr>
            <w:r w:rsidRPr="00213B3B">
              <w:t>Id-ul grupului</w:t>
            </w:r>
          </w:p>
        </w:tc>
        <w:tc>
          <w:tcPr>
            <w:tcW w:w="1073" w:type="pct"/>
            <w:vAlign w:val="center"/>
          </w:tcPr>
          <w:p w14:paraId="7FD16068" w14:textId="5776E7CE" w:rsidR="00DE304D" w:rsidRPr="00213B3B" w:rsidRDefault="003728BC" w:rsidP="007527E5">
            <w:pPr>
              <w:jc w:val="center"/>
            </w:pPr>
            <w:r w:rsidRPr="00213B3B">
              <w:t>NUMBER</w:t>
            </w:r>
            <w:r w:rsidR="00F064FC" w:rsidRPr="00213B3B">
              <w:t>(4)</w:t>
            </w:r>
            <w:r w:rsidRPr="00213B3B">
              <w:t>; secvență de 1/2/3 cifre în funcție de necesitate</w:t>
            </w:r>
          </w:p>
        </w:tc>
      </w:tr>
      <w:tr w:rsidR="00DE304D" w:rsidRPr="00213B3B" w14:paraId="79552129" w14:textId="77777777" w:rsidTr="00F07886">
        <w:tc>
          <w:tcPr>
            <w:tcW w:w="972" w:type="pct"/>
            <w:vAlign w:val="center"/>
          </w:tcPr>
          <w:p w14:paraId="435E660E" w14:textId="77777777" w:rsidR="00DE304D" w:rsidRPr="00213B3B" w:rsidRDefault="00DE304D" w:rsidP="007527E5">
            <w:pPr>
              <w:jc w:val="center"/>
            </w:pPr>
          </w:p>
        </w:tc>
        <w:tc>
          <w:tcPr>
            <w:tcW w:w="972" w:type="pct"/>
            <w:vAlign w:val="center"/>
          </w:tcPr>
          <w:p w14:paraId="177DF012" w14:textId="77777777" w:rsidR="00DE304D" w:rsidRPr="00213B3B" w:rsidRDefault="00DE304D" w:rsidP="007527E5">
            <w:pPr>
              <w:jc w:val="center"/>
            </w:pPr>
          </w:p>
        </w:tc>
        <w:tc>
          <w:tcPr>
            <w:tcW w:w="1010" w:type="pct"/>
            <w:vAlign w:val="center"/>
          </w:tcPr>
          <w:p w14:paraId="556F92DE" w14:textId="3424B841" w:rsidR="00DE304D" w:rsidRPr="00213B3B" w:rsidRDefault="00DE304D" w:rsidP="007527E5">
            <w:pPr>
              <w:jc w:val="center"/>
            </w:pPr>
            <w:r w:rsidRPr="00213B3B">
              <w:t>NR_MEM</w:t>
            </w:r>
          </w:p>
        </w:tc>
        <w:tc>
          <w:tcPr>
            <w:tcW w:w="973" w:type="pct"/>
            <w:vAlign w:val="center"/>
          </w:tcPr>
          <w:p w14:paraId="34622E8F" w14:textId="0605BB79" w:rsidR="00DE304D" w:rsidRPr="00213B3B" w:rsidRDefault="009D5907" w:rsidP="007527E5">
            <w:pPr>
              <w:jc w:val="center"/>
            </w:pPr>
            <w:r w:rsidRPr="00213B3B">
              <w:t>Numărul de membrii din cadrul grupului</w:t>
            </w:r>
          </w:p>
        </w:tc>
        <w:tc>
          <w:tcPr>
            <w:tcW w:w="1073" w:type="pct"/>
            <w:vAlign w:val="center"/>
          </w:tcPr>
          <w:p w14:paraId="35A0EA9C" w14:textId="01A8148F" w:rsidR="00DE304D" w:rsidRPr="00213B3B" w:rsidRDefault="003728BC" w:rsidP="007527E5">
            <w:pPr>
              <w:jc w:val="center"/>
            </w:pPr>
            <w:r w:rsidRPr="00213B3B">
              <w:t>NUMBER</w:t>
            </w:r>
            <w:r w:rsidR="00F064FC" w:rsidRPr="00213B3B">
              <w:t>(4)</w:t>
            </w:r>
            <w:r w:rsidRPr="00213B3B">
              <w:t>; 1/2/3 cifre în funcție de necesitate</w:t>
            </w:r>
          </w:p>
        </w:tc>
      </w:tr>
      <w:tr w:rsidR="00DE304D" w:rsidRPr="00213B3B" w14:paraId="27DCB854" w14:textId="77777777" w:rsidTr="00F07886">
        <w:tc>
          <w:tcPr>
            <w:tcW w:w="972" w:type="pct"/>
            <w:vAlign w:val="center"/>
          </w:tcPr>
          <w:p w14:paraId="51E60E77" w14:textId="77777777" w:rsidR="00DE304D" w:rsidRPr="00213B3B" w:rsidRDefault="00DE304D" w:rsidP="007527E5">
            <w:pPr>
              <w:jc w:val="center"/>
            </w:pPr>
          </w:p>
        </w:tc>
        <w:tc>
          <w:tcPr>
            <w:tcW w:w="972" w:type="pct"/>
            <w:vAlign w:val="center"/>
          </w:tcPr>
          <w:p w14:paraId="01C5CCB7" w14:textId="77777777" w:rsidR="00DE304D" w:rsidRPr="00213B3B" w:rsidRDefault="00DE304D" w:rsidP="007527E5">
            <w:pPr>
              <w:jc w:val="center"/>
            </w:pPr>
          </w:p>
        </w:tc>
        <w:tc>
          <w:tcPr>
            <w:tcW w:w="1010" w:type="pct"/>
            <w:vAlign w:val="center"/>
          </w:tcPr>
          <w:p w14:paraId="1C4B4806" w14:textId="6C30BF57" w:rsidR="00DE304D" w:rsidRPr="00213B3B" w:rsidRDefault="00DE304D" w:rsidP="007527E5">
            <w:pPr>
              <w:jc w:val="center"/>
            </w:pPr>
            <w:r w:rsidRPr="00213B3B">
              <w:t>NUME_SOFER</w:t>
            </w:r>
          </w:p>
        </w:tc>
        <w:tc>
          <w:tcPr>
            <w:tcW w:w="973" w:type="pct"/>
            <w:vAlign w:val="center"/>
          </w:tcPr>
          <w:p w14:paraId="0F16C2DC" w14:textId="61909C61" w:rsidR="00DE304D" w:rsidRPr="00213B3B" w:rsidRDefault="009D5907" w:rsidP="007527E5">
            <w:pPr>
              <w:jc w:val="center"/>
            </w:pPr>
            <w:r w:rsidRPr="00213B3B">
              <w:t>Numele șoferului care conduce grupul organizat</w:t>
            </w:r>
          </w:p>
        </w:tc>
        <w:tc>
          <w:tcPr>
            <w:tcW w:w="1073" w:type="pct"/>
            <w:vAlign w:val="center"/>
          </w:tcPr>
          <w:p w14:paraId="773E30A2" w14:textId="2E4BB908" w:rsidR="00DE304D" w:rsidRPr="00213B3B" w:rsidRDefault="003728BC" w:rsidP="007527E5">
            <w:pPr>
              <w:jc w:val="center"/>
            </w:pPr>
            <w:r w:rsidRPr="00213B3B">
              <w:t>VARCHAR2</w:t>
            </w:r>
            <w:r w:rsidR="00F064FC" w:rsidRPr="00213B3B">
              <w:t>(50)</w:t>
            </w:r>
            <w:r w:rsidRPr="00213B3B">
              <w:t>; mai multe cuvinte separate prin spațiu</w:t>
            </w:r>
          </w:p>
        </w:tc>
      </w:tr>
      <w:tr w:rsidR="00DE304D" w:rsidRPr="00213B3B" w14:paraId="53C30B3D" w14:textId="77777777" w:rsidTr="00F07886">
        <w:tc>
          <w:tcPr>
            <w:tcW w:w="972" w:type="pct"/>
            <w:vAlign w:val="center"/>
          </w:tcPr>
          <w:p w14:paraId="5998438F" w14:textId="70FD92DE" w:rsidR="00DE304D" w:rsidRPr="00213B3B" w:rsidRDefault="009D5907" w:rsidP="007527E5">
            <w:pPr>
              <w:jc w:val="center"/>
            </w:pPr>
            <w:r w:rsidRPr="00213B3B">
              <w:t>FK</w:t>
            </w:r>
          </w:p>
        </w:tc>
        <w:tc>
          <w:tcPr>
            <w:tcW w:w="972" w:type="pct"/>
            <w:vAlign w:val="center"/>
          </w:tcPr>
          <w:p w14:paraId="4164A502" w14:textId="77777777" w:rsidR="00DE304D" w:rsidRPr="00213B3B" w:rsidRDefault="00DE304D" w:rsidP="007527E5">
            <w:pPr>
              <w:jc w:val="center"/>
            </w:pPr>
          </w:p>
        </w:tc>
        <w:tc>
          <w:tcPr>
            <w:tcW w:w="1010" w:type="pct"/>
            <w:vAlign w:val="center"/>
          </w:tcPr>
          <w:p w14:paraId="4D1B1252" w14:textId="3E2E0DAA" w:rsidR="00DE304D" w:rsidRPr="00213B3B" w:rsidRDefault="00DE304D" w:rsidP="007527E5">
            <w:pPr>
              <w:jc w:val="center"/>
            </w:pPr>
            <w:r w:rsidRPr="00213B3B">
              <w:t>ID_PV</w:t>
            </w:r>
          </w:p>
        </w:tc>
        <w:tc>
          <w:tcPr>
            <w:tcW w:w="973" w:type="pct"/>
            <w:vAlign w:val="center"/>
          </w:tcPr>
          <w:p w14:paraId="229AB067" w14:textId="3DB68F5A" w:rsidR="00DE304D" w:rsidRPr="00213B3B" w:rsidRDefault="009D5907" w:rsidP="007527E5">
            <w:pPr>
              <w:jc w:val="center"/>
            </w:pPr>
            <w:r w:rsidRPr="00213B3B">
              <w:t>Id-ul punctului vamal</w:t>
            </w:r>
          </w:p>
        </w:tc>
        <w:tc>
          <w:tcPr>
            <w:tcW w:w="1073" w:type="pct"/>
            <w:vAlign w:val="center"/>
          </w:tcPr>
          <w:p w14:paraId="236E2661" w14:textId="557BAC86" w:rsidR="00DE304D" w:rsidRPr="00213B3B" w:rsidRDefault="003728BC" w:rsidP="007527E5">
            <w:pPr>
              <w:jc w:val="center"/>
            </w:pPr>
            <w:r w:rsidRPr="00213B3B">
              <w:t>NUMBER</w:t>
            </w:r>
            <w:r w:rsidR="00F064FC" w:rsidRPr="00213B3B">
              <w:t>(4)</w:t>
            </w:r>
            <w:r w:rsidRPr="00213B3B">
              <w:t>; secvență de 1/2/3 cifre în funcție de necesitate</w:t>
            </w:r>
          </w:p>
        </w:tc>
      </w:tr>
      <w:tr w:rsidR="00DE304D" w:rsidRPr="00213B3B" w14:paraId="15380533" w14:textId="77777777" w:rsidTr="00F07886">
        <w:tc>
          <w:tcPr>
            <w:tcW w:w="972" w:type="pct"/>
            <w:vAlign w:val="center"/>
          </w:tcPr>
          <w:p w14:paraId="7C92FF3E" w14:textId="31A58226" w:rsidR="00DE304D" w:rsidRPr="00213B3B" w:rsidRDefault="009D5907" w:rsidP="007527E5">
            <w:pPr>
              <w:jc w:val="center"/>
            </w:pPr>
            <w:r w:rsidRPr="00213B3B">
              <w:t>FK</w:t>
            </w:r>
          </w:p>
        </w:tc>
        <w:tc>
          <w:tcPr>
            <w:tcW w:w="972" w:type="pct"/>
            <w:vAlign w:val="center"/>
          </w:tcPr>
          <w:p w14:paraId="2E56F6CB" w14:textId="77777777" w:rsidR="00DE304D" w:rsidRPr="00213B3B" w:rsidRDefault="00DE304D" w:rsidP="007527E5">
            <w:pPr>
              <w:jc w:val="center"/>
            </w:pPr>
          </w:p>
        </w:tc>
        <w:tc>
          <w:tcPr>
            <w:tcW w:w="1010" w:type="pct"/>
            <w:vAlign w:val="center"/>
          </w:tcPr>
          <w:p w14:paraId="59469A98" w14:textId="60CEEEA7" w:rsidR="00DE304D" w:rsidRPr="00213B3B" w:rsidRDefault="00DE304D" w:rsidP="007527E5">
            <w:pPr>
              <w:jc w:val="center"/>
            </w:pPr>
            <w:r w:rsidRPr="00213B3B">
              <w:t>ID_MASINA</w:t>
            </w:r>
          </w:p>
        </w:tc>
        <w:tc>
          <w:tcPr>
            <w:tcW w:w="973" w:type="pct"/>
            <w:vAlign w:val="center"/>
          </w:tcPr>
          <w:p w14:paraId="04A592B0" w14:textId="5AFB41EA" w:rsidR="00DE304D" w:rsidRPr="00213B3B" w:rsidRDefault="009D5907" w:rsidP="007527E5">
            <w:pPr>
              <w:jc w:val="center"/>
            </w:pPr>
            <w:r w:rsidRPr="00213B3B">
              <w:t>Id-ul mașinii cu care trece punctul vamal</w:t>
            </w:r>
          </w:p>
        </w:tc>
        <w:tc>
          <w:tcPr>
            <w:tcW w:w="1073" w:type="pct"/>
            <w:vAlign w:val="center"/>
          </w:tcPr>
          <w:p w14:paraId="5EF918C4" w14:textId="577B7FB1" w:rsidR="00DE304D" w:rsidRPr="00213B3B" w:rsidRDefault="003728BC" w:rsidP="007527E5">
            <w:pPr>
              <w:jc w:val="center"/>
            </w:pPr>
            <w:r w:rsidRPr="00213B3B">
              <w:t>NUMBER</w:t>
            </w:r>
            <w:r w:rsidR="00F064FC" w:rsidRPr="00213B3B">
              <w:t>(4)</w:t>
            </w:r>
            <w:r w:rsidRPr="00213B3B">
              <w:t>; secvență de 1/2/3 cifre în funcție de necesitate</w:t>
            </w:r>
          </w:p>
        </w:tc>
      </w:tr>
    </w:tbl>
    <w:p w14:paraId="7E3E8DDF" w14:textId="77777777" w:rsidR="00DE304D" w:rsidRPr="00213B3B" w:rsidRDefault="00DE304D" w:rsidP="00AF65F6">
      <w:pPr>
        <w:ind w:firstLine="720"/>
      </w:pPr>
    </w:p>
    <w:p w14:paraId="18651587" w14:textId="77777777" w:rsidR="008219EC" w:rsidRDefault="008219EC" w:rsidP="00A22376">
      <w:pPr>
        <w:ind w:firstLine="720"/>
      </w:pPr>
    </w:p>
    <w:p w14:paraId="49ABE5E8" w14:textId="1D426D3A" w:rsidR="00A22376" w:rsidRPr="00213B3B" w:rsidRDefault="00A22376" w:rsidP="00A22376">
      <w:pPr>
        <w:ind w:firstLine="720"/>
      </w:pPr>
      <w:r w:rsidRPr="00213B3B">
        <w:lastRenderedPageBreak/>
        <w:t>Constrângeri:</w:t>
      </w:r>
    </w:p>
    <w:p w14:paraId="59857894" w14:textId="67C94DEE" w:rsidR="004014E0" w:rsidRPr="00213B3B" w:rsidRDefault="00A22376" w:rsidP="00553B8E">
      <w:pPr>
        <w:ind w:firstLine="720"/>
      </w:pPr>
      <w:r w:rsidRPr="00213B3B">
        <w:t>-</w:t>
      </w:r>
      <w:r w:rsidRPr="00213B3B">
        <w:tab/>
        <w:t>Câmpul “NUME_SOFER” să nu fie NULL</w:t>
      </w:r>
    </w:p>
    <w:p w14:paraId="349B2555" w14:textId="77777777" w:rsidR="008360A9" w:rsidRPr="00213B3B" w:rsidRDefault="008360A9" w:rsidP="009272E1"/>
    <w:p w14:paraId="320CD8B3" w14:textId="3C9F73D0" w:rsidR="008360A9" w:rsidRPr="00213B3B" w:rsidRDefault="008360A9" w:rsidP="008360A9">
      <w:pPr>
        <w:ind w:firstLine="720"/>
        <w:jc w:val="center"/>
      </w:pPr>
      <w:r w:rsidRPr="00213B3B">
        <w:t>Tabelul 5 - Copil</w:t>
      </w:r>
    </w:p>
    <w:tbl>
      <w:tblPr>
        <w:tblStyle w:val="TableGrid"/>
        <w:tblW w:w="5000" w:type="pct"/>
        <w:tblLook w:val="04A0" w:firstRow="1" w:lastRow="0" w:firstColumn="1" w:lastColumn="0" w:noHBand="0" w:noVBand="1"/>
      </w:tblPr>
      <w:tblGrid>
        <w:gridCol w:w="1883"/>
        <w:gridCol w:w="1883"/>
        <w:gridCol w:w="1901"/>
        <w:gridCol w:w="1883"/>
        <w:gridCol w:w="2078"/>
      </w:tblGrid>
      <w:tr w:rsidR="00582EA2" w:rsidRPr="00213B3B" w14:paraId="1AF469BC" w14:textId="77777777" w:rsidTr="00F07886">
        <w:tc>
          <w:tcPr>
            <w:tcW w:w="978" w:type="pct"/>
            <w:vAlign w:val="center"/>
          </w:tcPr>
          <w:p w14:paraId="6154C643" w14:textId="305554A8" w:rsidR="00582EA2" w:rsidRPr="00213B3B" w:rsidRDefault="00582EA2" w:rsidP="007E063F">
            <w:pPr>
              <w:jc w:val="center"/>
            </w:pPr>
            <w:r w:rsidRPr="00213B3B">
              <w:t>Tip Cheie</w:t>
            </w:r>
          </w:p>
        </w:tc>
        <w:tc>
          <w:tcPr>
            <w:tcW w:w="978" w:type="pct"/>
            <w:vAlign w:val="center"/>
          </w:tcPr>
          <w:p w14:paraId="0C46EE81" w14:textId="549D7E0E" w:rsidR="00582EA2" w:rsidRPr="00213B3B" w:rsidRDefault="00582EA2" w:rsidP="007E063F">
            <w:pPr>
              <w:jc w:val="center"/>
            </w:pPr>
            <w:r w:rsidRPr="00213B3B">
              <w:t>Opționalitate</w:t>
            </w:r>
          </w:p>
        </w:tc>
        <w:tc>
          <w:tcPr>
            <w:tcW w:w="987" w:type="pct"/>
            <w:vAlign w:val="center"/>
          </w:tcPr>
          <w:p w14:paraId="18388F80" w14:textId="38F9D4CD" w:rsidR="00582EA2" w:rsidRPr="00213B3B" w:rsidRDefault="00582EA2" w:rsidP="007E063F">
            <w:pPr>
              <w:jc w:val="center"/>
            </w:pPr>
            <w:r w:rsidRPr="00213B3B">
              <w:t>Denumire câmp</w:t>
            </w:r>
          </w:p>
        </w:tc>
        <w:tc>
          <w:tcPr>
            <w:tcW w:w="978" w:type="pct"/>
            <w:vAlign w:val="center"/>
          </w:tcPr>
          <w:p w14:paraId="4CE5E3A9" w14:textId="63657DA9" w:rsidR="00582EA2" w:rsidRPr="00213B3B" w:rsidRDefault="00582EA2" w:rsidP="007E063F">
            <w:pPr>
              <w:jc w:val="center"/>
            </w:pPr>
            <w:r w:rsidRPr="00213B3B">
              <w:t>Descriere</w:t>
            </w:r>
          </w:p>
        </w:tc>
        <w:tc>
          <w:tcPr>
            <w:tcW w:w="1079" w:type="pct"/>
            <w:vAlign w:val="center"/>
          </w:tcPr>
          <w:p w14:paraId="2A5BB325" w14:textId="47929748" w:rsidR="00582EA2" w:rsidRPr="00213B3B" w:rsidRDefault="00582EA2" w:rsidP="007E063F">
            <w:pPr>
              <w:jc w:val="center"/>
            </w:pPr>
            <w:r w:rsidRPr="00213B3B">
              <w:t>Detalii</w:t>
            </w:r>
          </w:p>
        </w:tc>
      </w:tr>
      <w:tr w:rsidR="00582EA2" w:rsidRPr="00213B3B" w14:paraId="305E70B5" w14:textId="77777777" w:rsidTr="00F07886">
        <w:tc>
          <w:tcPr>
            <w:tcW w:w="978" w:type="pct"/>
            <w:vAlign w:val="center"/>
          </w:tcPr>
          <w:p w14:paraId="2D891C3A" w14:textId="50C1C223" w:rsidR="00582EA2" w:rsidRPr="00213B3B" w:rsidRDefault="0098501F" w:rsidP="007E063F">
            <w:pPr>
              <w:jc w:val="center"/>
            </w:pPr>
            <w:r w:rsidRPr="00213B3B">
              <w:t>PK</w:t>
            </w:r>
          </w:p>
        </w:tc>
        <w:tc>
          <w:tcPr>
            <w:tcW w:w="978" w:type="pct"/>
            <w:vAlign w:val="center"/>
          </w:tcPr>
          <w:p w14:paraId="000CA920" w14:textId="77777777" w:rsidR="00582EA2" w:rsidRPr="00213B3B" w:rsidRDefault="00582EA2" w:rsidP="007E063F">
            <w:pPr>
              <w:jc w:val="center"/>
            </w:pPr>
          </w:p>
        </w:tc>
        <w:tc>
          <w:tcPr>
            <w:tcW w:w="987" w:type="pct"/>
            <w:vAlign w:val="center"/>
          </w:tcPr>
          <w:p w14:paraId="00C0F21E" w14:textId="6F235BB4" w:rsidR="00582EA2" w:rsidRPr="00213B3B" w:rsidRDefault="0098501F" w:rsidP="007E063F">
            <w:pPr>
              <w:jc w:val="center"/>
            </w:pPr>
            <w:r w:rsidRPr="00213B3B">
              <w:t>NUME</w:t>
            </w:r>
          </w:p>
        </w:tc>
        <w:tc>
          <w:tcPr>
            <w:tcW w:w="978" w:type="pct"/>
            <w:vAlign w:val="center"/>
          </w:tcPr>
          <w:p w14:paraId="051512F0" w14:textId="012EECB9" w:rsidR="00582EA2" w:rsidRPr="00213B3B" w:rsidRDefault="0098501F" w:rsidP="007E063F">
            <w:pPr>
              <w:jc w:val="center"/>
            </w:pPr>
            <w:r w:rsidRPr="00213B3B">
              <w:t>Numele complet al copilului</w:t>
            </w:r>
          </w:p>
        </w:tc>
        <w:tc>
          <w:tcPr>
            <w:tcW w:w="1079" w:type="pct"/>
            <w:vAlign w:val="center"/>
          </w:tcPr>
          <w:p w14:paraId="14843E80" w14:textId="003C173B" w:rsidR="00582EA2" w:rsidRPr="00213B3B" w:rsidRDefault="003728BC" w:rsidP="007E063F">
            <w:pPr>
              <w:jc w:val="center"/>
            </w:pPr>
            <w:r w:rsidRPr="00213B3B">
              <w:t>VARCHAR2</w:t>
            </w:r>
            <w:r w:rsidR="00F064FC" w:rsidRPr="00213B3B">
              <w:t>(50)</w:t>
            </w:r>
            <w:r w:rsidRPr="00213B3B">
              <w:t>; mai multe cuvinte separate prin spațiu</w:t>
            </w:r>
          </w:p>
        </w:tc>
      </w:tr>
      <w:tr w:rsidR="00582EA2" w:rsidRPr="00213B3B" w14:paraId="5959C1A7" w14:textId="77777777" w:rsidTr="00F07886">
        <w:tc>
          <w:tcPr>
            <w:tcW w:w="978" w:type="pct"/>
            <w:vAlign w:val="center"/>
          </w:tcPr>
          <w:p w14:paraId="3216946D" w14:textId="77777777" w:rsidR="00582EA2" w:rsidRPr="00213B3B" w:rsidRDefault="00582EA2" w:rsidP="007E063F">
            <w:pPr>
              <w:jc w:val="center"/>
            </w:pPr>
          </w:p>
        </w:tc>
        <w:tc>
          <w:tcPr>
            <w:tcW w:w="978" w:type="pct"/>
            <w:vAlign w:val="center"/>
          </w:tcPr>
          <w:p w14:paraId="2748F26D" w14:textId="77777777" w:rsidR="00582EA2" w:rsidRPr="00213B3B" w:rsidRDefault="00582EA2" w:rsidP="007E063F">
            <w:pPr>
              <w:jc w:val="center"/>
            </w:pPr>
          </w:p>
        </w:tc>
        <w:tc>
          <w:tcPr>
            <w:tcW w:w="987" w:type="pct"/>
            <w:vAlign w:val="center"/>
          </w:tcPr>
          <w:p w14:paraId="3489131B" w14:textId="6B57EF64" w:rsidR="00582EA2" w:rsidRPr="00213B3B" w:rsidRDefault="0098501F" w:rsidP="007E063F">
            <w:pPr>
              <w:jc w:val="center"/>
            </w:pPr>
            <w:r w:rsidRPr="00213B3B">
              <w:t>VARSTA</w:t>
            </w:r>
          </w:p>
        </w:tc>
        <w:tc>
          <w:tcPr>
            <w:tcW w:w="978" w:type="pct"/>
            <w:vAlign w:val="center"/>
          </w:tcPr>
          <w:p w14:paraId="09AECA4B" w14:textId="2D456E8D" w:rsidR="00582EA2" w:rsidRPr="00213B3B" w:rsidRDefault="0098501F" w:rsidP="007E063F">
            <w:pPr>
              <w:jc w:val="center"/>
            </w:pPr>
            <w:r w:rsidRPr="00213B3B">
              <w:t>V</w:t>
            </w:r>
            <w:r w:rsidR="008360A9" w:rsidRPr="00213B3B">
              <w:t>â</w:t>
            </w:r>
            <w:r w:rsidRPr="00213B3B">
              <w:t>rsta copilului</w:t>
            </w:r>
          </w:p>
        </w:tc>
        <w:tc>
          <w:tcPr>
            <w:tcW w:w="1079" w:type="pct"/>
            <w:vAlign w:val="center"/>
          </w:tcPr>
          <w:p w14:paraId="1193420E" w14:textId="68DB19EF" w:rsidR="00582EA2" w:rsidRPr="00213B3B" w:rsidRDefault="00A26965" w:rsidP="007E063F">
            <w:pPr>
              <w:jc w:val="center"/>
            </w:pPr>
            <w:r w:rsidRPr="00213B3B">
              <w:t>NUMBER</w:t>
            </w:r>
            <w:r w:rsidR="00F064FC" w:rsidRPr="00213B3B">
              <w:t>(3)</w:t>
            </w:r>
            <w:r w:rsidRPr="00213B3B">
              <w:t>; 1/2/3 cifre în funcție de necesitate</w:t>
            </w:r>
          </w:p>
        </w:tc>
      </w:tr>
      <w:tr w:rsidR="00582EA2" w:rsidRPr="00213B3B" w14:paraId="453DADE0" w14:textId="77777777" w:rsidTr="00F07886">
        <w:tc>
          <w:tcPr>
            <w:tcW w:w="978" w:type="pct"/>
            <w:vAlign w:val="center"/>
          </w:tcPr>
          <w:p w14:paraId="63670C74" w14:textId="77777777" w:rsidR="00582EA2" w:rsidRPr="00213B3B" w:rsidRDefault="00582EA2" w:rsidP="007E063F">
            <w:pPr>
              <w:jc w:val="center"/>
            </w:pPr>
          </w:p>
        </w:tc>
        <w:tc>
          <w:tcPr>
            <w:tcW w:w="978" w:type="pct"/>
            <w:vAlign w:val="center"/>
          </w:tcPr>
          <w:p w14:paraId="0355AC24" w14:textId="77777777" w:rsidR="00582EA2" w:rsidRPr="00213B3B" w:rsidRDefault="00582EA2" w:rsidP="007E063F">
            <w:pPr>
              <w:jc w:val="center"/>
            </w:pPr>
          </w:p>
        </w:tc>
        <w:tc>
          <w:tcPr>
            <w:tcW w:w="987" w:type="pct"/>
            <w:vAlign w:val="center"/>
          </w:tcPr>
          <w:p w14:paraId="08B98712" w14:textId="01C7CCBD" w:rsidR="00582EA2" w:rsidRPr="00213B3B" w:rsidRDefault="0098501F" w:rsidP="007E063F">
            <w:pPr>
              <w:jc w:val="center"/>
            </w:pPr>
            <w:r w:rsidRPr="00213B3B">
              <w:t>SCOALA/UNIV</w:t>
            </w:r>
          </w:p>
        </w:tc>
        <w:tc>
          <w:tcPr>
            <w:tcW w:w="978" w:type="pct"/>
            <w:vAlign w:val="center"/>
          </w:tcPr>
          <w:p w14:paraId="507F7489" w14:textId="2B589A94" w:rsidR="00582EA2" w:rsidRPr="00213B3B" w:rsidRDefault="0098501F" w:rsidP="007E063F">
            <w:pPr>
              <w:jc w:val="center"/>
            </w:pPr>
            <w:r w:rsidRPr="00213B3B">
              <w:t xml:space="preserve">La ce </w:t>
            </w:r>
            <w:r w:rsidR="008360A9" w:rsidRPr="00213B3B">
              <w:t>ș</w:t>
            </w:r>
            <w:r w:rsidRPr="00213B3B">
              <w:t>coal</w:t>
            </w:r>
            <w:r w:rsidR="008360A9" w:rsidRPr="00213B3B">
              <w:t>ă</w:t>
            </w:r>
            <w:r w:rsidRPr="00213B3B">
              <w:t xml:space="preserve"> sau </w:t>
            </w:r>
            <w:r w:rsidR="00824045" w:rsidRPr="00213B3B">
              <w:t>universitate</w:t>
            </w:r>
            <w:r w:rsidRPr="00213B3B">
              <w:t xml:space="preserve"> este</w:t>
            </w:r>
          </w:p>
        </w:tc>
        <w:tc>
          <w:tcPr>
            <w:tcW w:w="1079" w:type="pct"/>
            <w:vAlign w:val="center"/>
          </w:tcPr>
          <w:p w14:paraId="44A6920C" w14:textId="3B976CAF" w:rsidR="00582EA2" w:rsidRPr="00213B3B" w:rsidRDefault="00F655B9" w:rsidP="007E063F">
            <w:pPr>
              <w:jc w:val="center"/>
            </w:pPr>
            <w:r w:rsidRPr="00213B3B">
              <w:t>VARCHAR2</w:t>
            </w:r>
            <w:r w:rsidR="00F064FC" w:rsidRPr="00213B3B">
              <w:t>(70)</w:t>
            </w:r>
            <w:r w:rsidRPr="00213B3B">
              <w:t>; mai multe cuvinte separate prin spațiu, dacă vârsta &lt;18</w:t>
            </w:r>
            <w:r w:rsidR="005728BD" w:rsidRPr="00213B3B">
              <w:t>/19</w:t>
            </w:r>
            <w:r w:rsidRPr="00213B3B">
              <w:t xml:space="preserve"> nu poate începe cu “Universitatea...”</w:t>
            </w:r>
          </w:p>
        </w:tc>
      </w:tr>
      <w:tr w:rsidR="00582EA2" w:rsidRPr="00213B3B" w14:paraId="54FE6870" w14:textId="77777777" w:rsidTr="00F07886">
        <w:tc>
          <w:tcPr>
            <w:tcW w:w="978" w:type="pct"/>
            <w:vAlign w:val="center"/>
          </w:tcPr>
          <w:p w14:paraId="6A444A35" w14:textId="77777777" w:rsidR="00582EA2" w:rsidRPr="00213B3B" w:rsidRDefault="00582EA2" w:rsidP="007E063F">
            <w:pPr>
              <w:jc w:val="center"/>
            </w:pPr>
          </w:p>
        </w:tc>
        <w:tc>
          <w:tcPr>
            <w:tcW w:w="978" w:type="pct"/>
            <w:vAlign w:val="center"/>
          </w:tcPr>
          <w:p w14:paraId="58DFB94E" w14:textId="77777777" w:rsidR="00582EA2" w:rsidRPr="00213B3B" w:rsidRDefault="00582EA2" w:rsidP="007E063F">
            <w:pPr>
              <w:jc w:val="center"/>
            </w:pPr>
          </w:p>
        </w:tc>
        <w:tc>
          <w:tcPr>
            <w:tcW w:w="987" w:type="pct"/>
            <w:vAlign w:val="center"/>
          </w:tcPr>
          <w:p w14:paraId="19D4CE50" w14:textId="5750C9EB" w:rsidR="00582EA2" w:rsidRPr="00213B3B" w:rsidRDefault="0098501F" w:rsidP="007E063F">
            <w:pPr>
              <w:jc w:val="center"/>
            </w:pPr>
            <w:r w:rsidRPr="00213B3B">
              <w:t>SIT_MED</w:t>
            </w:r>
          </w:p>
        </w:tc>
        <w:tc>
          <w:tcPr>
            <w:tcW w:w="978" w:type="pct"/>
            <w:vAlign w:val="center"/>
          </w:tcPr>
          <w:p w14:paraId="13FB98E6" w14:textId="6BC8C661" w:rsidR="00582EA2" w:rsidRPr="00213B3B" w:rsidRDefault="0098501F" w:rsidP="007E063F">
            <w:pPr>
              <w:jc w:val="center"/>
            </w:pPr>
            <w:r w:rsidRPr="00213B3B">
              <w:t>Daca are probleme medicale (care sunt acelea) sau nu</w:t>
            </w:r>
          </w:p>
        </w:tc>
        <w:tc>
          <w:tcPr>
            <w:tcW w:w="1079" w:type="pct"/>
            <w:vAlign w:val="center"/>
          </w:tcPr>
          <w:p w14:paraId="36256E1F" w14:textId="6F133182" w:rsidR="00582EA2" w:rsidRPr="00213B3B" w:rsidRDefault="00F655B9" w:rsidP="007E063F">
            <w:pPr>
              <w:jc w:val="center"/>
            </w:pPr>
            <w:r w:rsidRPr="00213B3B">
              <w:t>VARCHAR2</w:t>
            </w:r>
            <w:r w:rsidR="00F064FC" w:rsidRPr="00213B3B">
              <w:t>(70)</w:t>
            </w:r>
            <w:r w:rsidRPr="00213B3B">
              <w:t>; unu sau mai multe cuvinte explicând situația sau se trece „NU ARE PROBLEME”</w:t>
            </w:r>
          </w:p>
        </w:tc>
      </w:tr>
      <w:tr w:rsidR="00582EA2" w:rsidRPr="00213B3B" w14:paraId="091335FB" w14:textId="77777777" w:rsidTr="00F07886">
        <w:tc>
          <w:tcPr>
            <w:tcW w:w="978" w:type="pct"/>
            <w:vAlign w:val="center"/>
          </w:tcPr>
          <w:p w14:paraId="3EF96DF9" w14:textId="33F42C3B" w:rsidR="00582EA2" w:rsidRPr="00213B3B" w:rsidRDefault="0098501F" w:rsidP="007E063F">
            <w:pPr>
              <w:jc w:val="center"/>
            </w:pPr>
            <w:r w:rsidRPr="00213B3B">
              <w:t>FK</w:t>
            </w:r>
          </w:p>
        </w:tc>
        <w:tc>
          <w:tcPr>
            <w:tcW w:w="978" w:type="pct"/>
            <w:vAlign w:val="center"/>
          </w:tcPr>
          <w:p w14:paraId="01FCC8C5" w14:textId="77777777" w:rsidR="00582EA2" w:rsidRPr="00213B3B" w:rsidRDefault="00582EA2" w:rsidP="007E063F">
            <w:pPr>
              <w:jc w:val="center"/>
            </w:pPr>
          </w:p>
        </w:tc>
        <w:tc>
          <w:tcPr>
            <w:tcW w:w="987" w:type="pct"/>
            <w:vAlign w:val="center"/>
          </w:tcPr>
          <w:p w14:paraId="59AEE2D7" w14:textId="61A03B4C" w:rsidR="00582EA2" w:rsidRPr="00213B3B" w:rsidRDefault="0098501F" w:rsidP="007E063F">
            <w:pPr>
              <w:jc w:val="center"/>
            </w:pPr>
            <w:r w:rsidRPr="00213B3B">
              <w:t>ID_FAM</w:t>
            </w:r>
          </w:p>
        </w:tc>
        <w:tc>
          <w:tcPr>
            <w:tcW w:w="978" w:type="pct"/>
            <w:vAlign w:val="center"/>
          </w:tcPr>
          <w:p w14:paraId="25413192" w14:textId="63DDEE12" w:rsidR="00582EA2" w:rsidRPr="00213B3B" w:rsidRDefault="00E13D89" w:rsidP="007E063F">
            <w:pPr>
              <w:jc w:val="center"/>
            </w:pPr>
            <w:r w:rsidRPr="00213B3B">
              <w:t>Id-ul familiei de care aparține</w:t>
            </w:r>
          </w:p>
        </w:tc>
        <w:tc>
          <w:tcPr>
            <w:tcW w:w="1079" w:type="pct"/>
            <w:vAlign w:val="center"/>
          </w:tcPr>
          <w:p w14:paraId="511761E4" w14:textId="715366D5" w:rsidR="00582EA2" w:rsidRPr="00213B3B" w:rsidRDefault="003728BC" w:rsidP="007E063F">
            <w:pPr>
              <w:jc w:val="center"/>
            </w:pPr>
            <w:r w:rsidRPr="00213B3B">
              <w:t>NUMBER</w:t>
            </w:r>
            <w:r w:rsidR="00F064FC" w:rsidRPr="00213B3B">
              <w:t>(4)</w:t>
            </w:r>
            <w:r w:rsidRPr="00213B3B">
              <w:t>; secvență de 1/2/3 cifre în funcție de necesitate</w:t>
            </w:r>
          </w:p>
        </w:tc>
      </w:tr>
    </w:tbl>
    <w:p w14:paraId="3F09FCC1" w14:textId="77777777" w:rsidR="007033C1" w:rsidRPr="00213B3B" w:rsidRDefault="007033C1" w:rsidP="009F1D27"/>
    <w:p w14:paraId="7D324343" w14:textId="77777777" w:rsidR="007033C1" w:rsidRPr="00213B3B" w:rsidRDefault="007033C1" w:rsidP="007033C1">
      <w:pPr>
        <w:ind w:firstLine="720"/>
      </w:pPr>
      <w:r w:rsidRPr="00213B3B">
        <w:t>Constrângeri:</w:t>
      </w:r>
    </w:p>
    <w:p w14:paraId="0C4B68AA" w14:textId="40014D8D" w:rsidR="007033C1" w:rsidRPr="00213B3B" w:rsidRDefault="007033C1" w:rsidP="007033C1">
      <w:pPr>
        <w:ind w:firstLine="720"/>
      </w:pPr>
      <w:r w:rsidRPr="00213B3B">
        <w:t>-</w:t>
      </w:r>
      <w:r w:rsidR="003911DB" w:rsidRPr="00213B3B">
        <w:t xml:space="preserve"> </w:t>
      </w:r>
      <w:r w:rsidRPr="00213B3B">
        <w:t>Câmpul “NUME” să nu fie NULL</w:t>
      </w:r>
    </w:p>
    <w:p w14:paraId="546714A7" w14:textId="40A0EA3C" w:rsidR="003911DB" w:rsidRPr="00213B3B" w:rsidRDefault="003911DB" w:rsidP="007033C1">
      <w:pPr>
        <w:ind w:firstLine="720"/>
      </w:pPr>
      <w:r w:rsidRPr="00213B3B">
        <w:t>- Câmpul “SCOALA/UNIV” să nu poată începe cu “Universitatea …” dacă vârsta copilului e mai mică de 18/19 ani</w:t>
      </w:r>
    </w:p>
    <w:p w14:paraId="409D99C8" w14:textId="77777777" w:rsidR="009F1D27" w:rsidRPr="00213B3B" w:rsidRDefault="009F1D27" w:rsidP="009F1D27"/>
    <w:p w14:paraId="13176E0F" w14:textId="16AF3C9C" w:rsidR="00E13D89" w:rsidRPr="00213B3B" w:rsidRDefault="008360A9" w:rsidP="008360A9">
      <w:pPr>
        <w:ind w:firstLine="720"/>
        <w:jc w:val="center"/>
      </w:pPr>
      <w:r w:rsidRPr="00213B3B">
        <w:lastRenderedPageBreak/>
        <w:t>Tabelul 6 - Părinte</w:t>
      </w:r>
    </w:p>
    <w:tbl>
      <w:tblPr>
        <w:tblStyle w:val="TableGrid"/>
        <w:tblW w:w="5000" w:type="pct"/>
        <w:tblLook w:val="04A0" w:firstRow="1" w:lastRow="0" w:firstColumn="1" w:lastColumn="0" w:noHBand="0" w:noVBand="1"/>
      </w:tblPr>
      <w:tblGrid>
        <w:gridCol w:w="1887"/>
        <w:gridCol w:w="1887"/>
        <w:gridCol w:w="1887"/>
        <w:gridCol w:w="1887"/>
        <w:gridCol w:w="2080"/>
      </w:tblGrid>
      <w:tr w:rsidR="002F6BCC" w:rsidRPr="00213B3B" w14:paraId="07B3759D" w14:textId="77777777" w:rsidTr="00F07886">
        <w:tc>
          <w:tcPr>
            <w:tcW w:w="980" w:type="pct"/>
            <w:vAlign w:val="center"/>
          </w:tcPr>
          <w:p w14:paraId="2A45D453" w14:textId="01C7B818" w:rsidR="002F6BCC" w:rsidRPr="00213B3B" w:rsidRDefault="002F6BCC" w:rsidP="00034FDB">
            <w:pPr>
              <w:jc w:val="center"/>
            </w:pPr>
            <w:r w:rsidRPr="00213B3B">
              <w:t>Tip Cheie</w:t>
            </w:r>
          </w:p>
        </w:tc>
        <w:tc>
          <w:tcPr>
            <w:tcW w:w="980" w:type="pct"/>
            <w:vAlign w:val="center"/>
          </w:tcPr>
          <w:p w14:paraId="53EF4287" w14:textId="65EE2504" w:rsidR="002F6BCC" w:rsidRPr="00213B3B" w:rsidRDefault="002F6BCC" w:rsidP="00034FDB">
            <w:pPr>
              <w:jc w:val="center"/>
            </w:pPr>
            <w:r w:rsidRPr="00213B3B">
              <w:t>Opționalitate</w:t>
            </w:r>
          </w:p>
        </w:tc>
        <w:tc>
          <w:tcPr>
            <w:tcW w:w="980" w:type="pct"/>
            <w:vAlign w:val="center"/>
          </w:tcPr>
          <w:p w14:paraId="1CD80EBC" w14:textId="7C0F026A" w:rsidR="002F6BCC" w:rsidRPr="00213B3B" w:rsidRDefault="002F6BCC" w:rsidP="00034FDB">
            <w:pPr>
              <w:jc w:val="center"/>
            </w:pPr>
            <w:r w:rsidRPr="00213B3B">
              <w:t>Denumire câmp</w:t>
            </w:r>
          </w:p>
        </w:tc>
        <w:tc>
          <w:tcPr>
            <w:tcW w:w="980" w:type="pct"/>
            <w:vAlign w:val="center"/>
          </w:tcPr>
          <w:p w14:paraId="27BA0609" w14:textId="66DC85EE" w:rsidR="002F6BCC" w:rsidRPr="00213B3B" w:rsidRDefault="002F6BCC" w:rsidP="00034FDB">
            <w:pPr>
              <w:jc w:val="center"/>
            </w:pPr>
            <w:r w:rsidRPr="00213B3B">
              <w:t>Descriere</w:t>
            </w:r>
          </w:p>
        </w:tc>
        <w:tc>
          <w:tcPr>
            <w:tcW w:w="1081" w:type="pct"/>
            <w:vAlign w:val="center"/>
          </w:tcPr>
          <w:p w14:paraId="2686428A" w14:textId="350AEB2E" w:rsidR="002F6BCC" w:rsidRPr="00213B3B" w:rsidRDefault="002F6BCC" w:rsidP="00034FDB">
            <w:pPr>
              <w:jc w:val="center"/>
            </w:pPr>
            <w:r w:rsidRPr="00213B3B">
              <w:t>Detalii</w:t>
            </w:r>
          </w:p>
        </w:tc>
      </w:tr>
      <w:tr w:rsidR="009474A8" w:rsidRPr="00213B3B" w14:paraId="63F23026" w14:textId="77777777" w:rsidTr="00F07886">
        <w:tc>
          <w:tcPr>
            <w:tcW w:w="980" w:type="pct"/>
            <w:vAlign w:val="center"/>
          </w:tcPr>
          <w:p w14:paraId="0AB3B479" w14:textId="7AFB0176" w:rsidR="009474A8" w:rsidRPr="00213B3B" w:rsidRDefault="009474A8" w:rsidP="00034FDB">
            <w:pPr>
              <w:jc w:val="center"/>
            </w:pPr>
            <w:r w:rsidRPr="00213B3B">
              <w:t>PK</w:t>
            </w:r>
          </w:p>
        </w:tc>
        <w:tc>
          <w:tcPr>
            <w:tcW w:w="980" w:type="pct"/>
            <w:vAlign w:val="center"/>
          </w:tcPr>
          <w:p w14:paraId="2B1F2E6B" w14:textId="77777777" w:rsidR="009474A8" w:rsidRPr="00213B3B" w:rsidRDefault="009474A8" w:rsidP="00034FDB">
            <w:pPr>
              <w:jc w:val="center"/>
            </w:pPr>
          </w:p>
        </w:tc>
        <w:tc>
          <w:tcPr>
            <w:tcW w:w="980" w:type="pct"/>
            <w:vAlign w:val="center"/>
          </w:tcPr>
          <w:p w14:paraId="66449C01" w14:textId="448AEEBA" w:rsidR="009474A8" w:rsidRPr="00213B3B" w:rsidRDefault="009474A8" w:rsidP="00034FDB">
            <w:pPr>
              <w:jc w:val="center"/>
            </w:pPr>
            <w:r w:rsidRPr="00213B3B">
              <w:t>CNP</w:t>
            </w:r>
          </w:p>
        </w:tc>
        <w:tc>
          <w:tcPr>
            <w:tcW w:w="980" w:type="pct"/>
            <w:vAlign w:val="center"/>
          </w:tcPr>
          <w:p w14:paraId="7121CA19" w14:textId="038126FA" w:rsidR="009474A8" w:rsidRPr="00213B3B" w:rsidRDefault="009474A8" w:rsidP="00034FDB">
            <w:pPr>
              <w:jc w:val="center"/>
            </w:pPr>
            <w:r w:rsidRPr="00213B3B">
              <w:t>Cnp-ul persoanei respective</w:t>
            </w:r>
          </w:p>
        </w:tc>
        <w:tc>
          <w:tcPr>
            <w:tcW w:w="1081" w:type="pct"/>
            <w:vAlign w:val="center"/>
          </w:tcPr>
          <w:p w14:paraId="385304F6" w14:textId="5DC24251" w:rsidR="009474A8" w:rsidRPr="00213B3B" w:rsidRDefault="00DA5567" w:rsidP="00034FDB">
            <w:pPr>
              <w:jc w:val="center"/>
            </w:pPr>
            <w:r w:rsidRPr="00213B3B">
              <w:t>CHAR(13); cu constrângerea că dacă are vârsta &gt;= 25 atunci prima cifră începe cu 1 sau 2, dacă are sub atunci cu 5 sau 6</w:t>
            </w:r>
          </w:p>
        </w:tc>
      </w:tr>
      <w:tr w:rsidR="009474A8" w:rsidRPr="00213B3B" w14:paraId="1B79BA7D" w14:textId="77777777" w:rsidTr="00F07886">
        <w:tc>
          <w:tcPr>
            <w:tcW w:w="980" w:type="pct"/>
            <w:vAlign w:val="center"/>
          </w:tcPr>
          <w:p w14:paraId="5D2E1964" w14:textId="77777777" w:rsidR="009474A8" w:rsidRPr="00213B3B" w:rsidRDefault="009474A8" w:rsidP="00034FDB">
            <w:pPr>
              <w:jc w:val="center"/>
            </w:pPr>
          </w:p>
        </w:tc>
        <w:tc>
          <w:tcPr>
            <w:tcW w:w="980" w:type="pct"/>
            <w:vAlign w:val="center"/>
          </w:tcPr>
          <w:p w14:paraId="4C90E745" w14:textId="77777777" w:rsidR="009474A8" w:rsidRPr="00213B3B" w:rsidRDefault="009474A8" w:rsidP="00034FDB">
            <w:pPr>
              <w:jc w:val="center"/>
            </w:pPr>
          </w:p>
        </w:tc>
        <w:tc>
          <w:tcPr>
            <w:tcW w:w="980" w:type="pct"/>
            <w:vAlign w:val="center"/>
          </w:tcPr>
          <w:p w14:paraId="6E052904" w14:textId="131DD4EE" w:rsidR="009474A8" w:rsidRPr="00213B3B" w:rsidRDefault="009474A8" w:rsidP="00034FDB">
            <w:pPr>
              <w:jc w:val="center"/>
            </w:pPr>
            <w:r w:rsidRPr="00213B3B">
              <w:t>NUME</w:t>
            </w:r>
          </w:p>
        </w:tc>
        <w:tc>
          <w:tcPr>
            <w:tcW w:w="980" w:type="pct"/>
            <w:vAlign w:val="center"/>
          </w:tcPr>
          <w:p w14:paraId="57036E52" w14:textId="54182E57" w:rsidR="009474A8" w:rsidRPr="00213B3B" w:rsidRDefault="009474A8" w:rsidP="00034FDB">
            <w:pPr>
              <w:jc w:val="center"/>
            </w:pPr>
            <w:r w:rsidRPr="00213B3B">
              <w:t>Numele complet al persoanei</w:t>
            </w:r>
          </w:p>
        </w:tc>
        <w:tc>
          <w:tcPr>
            <w:tcW w:w="1081" w:type="pct"/>
            <w:vAlign w:val="center"/>
          </w:tcPr>
          <w:p w14:paraId="39AC20F9" w14:textId="1C814008" w:rsidR="009474A8" w:rsidRPr="00213B3B" w:rsidRDefault="00DA5567" w:rsidP="00034FDB">
            <w:pPr>
              <w:jc w:val="center"/>
            </w:pPr>
            <w:r w:rsidRPr="00213B3B">
              <w:t>VARCHAR2</w:t>
            </w:r>
            <w:r w:rsidR="00F064FC" w:rsidRPr="00213B3B">
              <w:t>(50)</w:t>
            </w:r>
            <w:r w:rsidRPr="00213B3B">
              <w:t>; mai multe cuvinte separate prin spațiu</w:t>
            </w:r>
          </w:p>
        </w:tc>
      </w:tr>
      <w:tr w:rsidR="009474A8" w:rsidRPr="00213B3B" w14:paraId="06772915" w14:textId="77777777" w:rsidTr="00F07886">
        <w:tc>
          <w:tcPr>
            <w:tcW w:w="980" w:type="pct"/>
            <w:vAlign w:val="center"/>
          </w:tcPr>
          <w:p w14:paraId="27F41292" w14:textId="77777777" w:rsidR="009474A8" w:rsidRPr="00213B3B" w:rsidRDefault="009474A8" w:rsidP="00034FDB">
            <w:pPr>
              <w:jc w:val="center"/>
            </w:pPr>
          </w:p>
        </w:tc>
        <w:tc>
          <w:tcPr>
            <w:tcW w:w="980" w:type="pct"/>
            <w:vAlign w:val="center"/>
          </w:tcPr>
          <w:p w14:paraId="5979379D" w14:textId="77777777" w:rsidR="009474A8" w:rsidRPr="00213B3B" w:rsidRDefault="009474A8" w:rsidP="00034FDB">
            <w:pPr>
              <w:jc w:val="center"/>
            </w:pPr>
          </w:p>
        </w:tc>
        <w:tc>
          <w:tcPr>
            <w:tcW w:w="980" w:type="pct"/>
            <w:vAlign w:val="center"/>
          </w:tcPr>
          <w:p w14:paraId="1A57744E" w14:textId="38DA80D5" w:rsidR="009474A8" w:rsidRPr="00213B3B" w:rsidRDefault="009474A8" w:rsidP="00034FDB">
            <w:pPr>
              <w:jc w:val="center"/>
            </w:pPr>
            <w:r w:rsidRPr="00213B3B">
              <w:t>VARSTA</w:t>
            </w:r>
          </w:p>
        </w:tc>
        <w:tc>
          <w:tcPr>
            <w:tcW w:w="980" w:type="pct"/>
            <w:vAlign w:val="center"/>
          </w:tcPr>
          <w:p w14:paraId="281587E3" w14:textId="54E81511" w:rsidR="009474A8" w:rsidRPr="00213B3B" w:rsidRDefault="009474A8" w:rsidP="00034FDB">
            <w:pPr>
              <w:jc w:val="center"/>
            </w:pPr>
            <w:r w:rsidRPr="00213B3B">
              <w:t>Vârsta p</w:t>
            </w:r>
            <w:r w:rsidR="00FD713D" w:rsidRPr="00213B3B">
              <w:t>ărintelui</w:t>
            </w:r>
          </w:p>
        </w:tc>
        <w:tc>
          <w:tcPr>
            <w:tcW w:w="1081" w:type="pct"/>
            <w:vAlign w:val="center"/>
          </w:tcPr>
          <w:p w14:paraId="5D0AE81B" w14:textId="18DF7405" w:rsidR="009474A8" w:rsidRPr="00213B3B" w:rsidRDefault="00FD713D" w:rsidP="00034FDB">
            <w:pPr>
              <w:jc w:val="center"/>
            </w:pPr>
            <w:r w:rsidRPr="00213B3B">
              <w:t>NUMBER</w:t>
            </w:r>
            <w:r w:rsidR="00F064FC" w:rsidRPr="00213B3B">
              <w:t>(3)</w:t>
            </w:r>
            <w:r w:rsidRPr="00213B3B">
              <w:t>; 1/2/3 cifre în funcție de necesitate</w:t>
            </w:r>
          </w:p>
        </w:tc>
      </w:tr>
      <w:tr w:rsidR="009474A8" w:rsidRPr="00213B3B" w14:paraId="3C1FFDED" w14:textId="77777777" w:rsidTr="00F07886">
        <w:tc>
          <w:tcPr>
            <w:tcW w:w="980" w:type="pct"/>
            <w:vAlign w:val="center"/>
          </w:tcPr>
          <w:p w14:paraId="246FB2DE" w14:textId="77777777" w:rsidR="009474A8" w:rsidRPr="00213B3B" w:rsidRDefault="009474A8" w:rsidP="00034FDB">
            <w:pPr>
              <w:jc w:val="center"/>
            </w:pPr>
          </w:p>
        </w:tc>
        <w:tc>
          <w:tcPr>
            <w:tcW w:w="980" w:type="pct"/>
            <w:vAlign w:val="center"/>
          </w:tcPr>
          <w:p w14:paraId="6C2DB6E0" w14:textId="77777777" w:rsidR="009474A8" w:rsidRPr="00213B3B" w:rsidRDefault="009474A8" w:rsidP="00034FDB">
            <w:pPr>
              <w:jc w:val="center"/>
            </w:pPr>
          </w:p>
        </w:tc>
        <w:tc>
          <w:tcPr>
            <w:tcW w:w="980" w:type="pct"/>
            <w:vAlign w:val="center"/>
          </w:tcPr>
          <w:p w14:paraId="30CDB37A" w14:textId="4CD35E76" w:rsidR="009474A8" w:rsidRPr="00213B3B" w:rsidRDefault="009474A8" w:rsidP="00034FDB">
            <w:pPr>
              <w:jc w:val="center"/>
            </w:pPr>
            <w:r w:rsidRPr="00213B3B">
              <w:t>SEX</w:t>
            </w:r>
          </w:p>
        </w:tc>
        <w:tc>
          <w:tcPr>
            <w:tcW w:w="980" w:type="pct"/>
            <w:vAlign w:val="center"/>
          </w:tcPr>
          <w:p w14:paraId="5E6B0BC9" w14:textId="2F78C051" w:rsidR="009474A8" w:rsidRPr="00213B3B" w:rsidRDefault="009474A8" w:rsidP="00034FDB">
            <w:pPr>
              <w:jc w:val="center"/>
            </w:pPr>
            <w:r w:rsidRPr="00213B3B">
              <w:t>Sexul persoanei respective (bărbat sau femeie)</w:t>
            </w:r>
          </w:p>
        </w:tc>
        <w:tc>
          <w:tcPr>
            <w:tcW w:w="1081" w:type="pct"/>
            <w:vAlign w:val="center"/>
          </w:tcPr>
          <w:p w14:paraId="4BB00E43" w14:textId="40DC5823" w:rsidR="009474A8" w:rsidRPr="00213B3B" w:rsidRDefault="0020004F" w:rsidP="00034FDB">
            <w:pPr>
              <w:jc w:val="center"/>
            </w:pPr>
            <w:r w:rsidRPr="00213B3B">
              <w:t>CHAR(1); se trece “M” sau “F”</w:t>
            </w:r>
          </w:p>
        </w:tc>
      </w:tr>
      <w:tr w:rsidR="009474A8" w:rsidRPr="00213B3B" w14:paraId="322E3E55" w14:textId="77777777" w:rsidTr="00F07886">
        <w:tc>
          <w:tcPr>
            <w:tcW w:w="980" w:type="pct"/>
            <w:vAlign w:val="center"/>
          </w:tcPr>
          <w:p w14:paraId="325D41EB" w14:textId="77777777" w:rsidR="009474A8" w:rsidRPr="00213B3B" w:rsidRDefault="009474A8" w:rsidP="00034FDB">
            <w:pPr>
              <w:jc w:val="center"/>
            </w:pPr>
          </w:p>
        </w:tc>
        <w:tc>
          <w:tcPr>
            <w:tcW w:w="980" w:type="pct"/>
            <w:vAlign w:val="center"/>
          </w:tcPr>
          <w:p w14:paraId="3EB69F86" w14:textId="77777777" w:rsidR="009474A8" w:rsidRPr="00213B3B" w:rsidRDefault="009474A8" w:rsidP="00034FDB">
            <w:pPr>
              <w:jc w:val="center"/>
            </w:pPr>
          </w:p>
        </w:tc>
        <w:tc>
          <w:tcPr>
            <w:tcW w:w="980" w:type="pct"/>
            <w:vAlign w:val="center"/>
          </w:tcPr>
          <w:p w14:paraId="7F12B8A2" w14:textId="304DAC9C" w:rsidR="009474A8" w:rsidRPr="00213B3B" w:rsidRDefault="009474A8" w:rsidP="00034FDB">
            <w:pPr>
              <w:jc w:val="center"/>
            </w:pPr>
            <w:r w:rsidRPr="00213B3B">
              <w:t>OCUPATIE</w:t>
            </w:r>
          </w:p>
        </w:tc>
        <w:tc>
          <w:tcPr>
            <w:tcW w:w="980" w:type="pct"/>
            <w:vAlign w:val="center"/>
          </w:tcPr>
          <w:p w14:paraId="0C4220B5" w14:textId="7F8E5589" w:rsidR="009474A8" w:rsidRPr="00213B3B" w:rsidRDefault="009474A8" w:rsidP="00034FDB">
            <w:pPr>
              <w:jc w:val="center"/>
            </w:pPr>
            <w:r w:rsidRPr="00213B3B">
              <w:t>Ocupația (meseria) persoanei</w:t>
            </w:r>
          </w:p>
        </w:tc>
        <w:tc>
          <w:tcPr>
            <w:tcW w:w="1081" w:type="pct"/>
            <w:vAlign w:val="center"/>
          </w:tcPr>
          <w:p w14:paraId="5FED6AFC" w14:textId="3300DE35" w:rsidR="009474A8" w:rsidRPr="00213B3B" w:rsidRDefault="0020004F" w:rsidP="00034FDB">
            <w:pPr>
              <w:jc w:val="center"/>
            </w:pPr>
            <w:r w:rsidRPr="00213B3B">
              <w:t>VARCHAR2</w:t>
            </w:r>
            <w:r w:rsidR="00F064FC" w:rsidRPr="00213B3B">
              <w:t>(30)</w:t>
            </w:r>
            <w:r w:rsidRPr="00213B3B">
              <w:t>; 1 sau mai multe cuvinte cu spațiu între ele</w:t>
            </w:r>
          </w:p>
        </w:tc>
      </w:tr>
      <w:tr w:rsidR="009474A8" w:rsidRPr="00213B3B" w14:paraId="4EBD88B4" w14:textId="77777777" w:rsidTr="00F07886">
        <w:tc>
          <w:tcPr>
            <w:tcW w:w="980" w:type="pct"/>
            <w:vAlign w:val="center"/>
          </w:tcPr>
          <w:p w14:paraId="331A153A" w14:textId="77777777" w:rsidR="009474A8" w:rsidRPr="00213B3B" w:rsidRDefault="009474A8" w:rsidP="00034FDB">
            <w:pPr>
              <w:jc w:val="center"/>
            </w:pPr>
          </w:p>
        </w:tc>
        <w:tc>
          <w:tcPr>
            <w:tcW w:w="980" w:type="pct"/>
            <w:vAlign w:val="center"/>
          </w:tcPr>
          <w:p w14:paraId="0AAD1D74" w14:textId="77777777" w:rsidR="009474A8" w:rsidRPr="00213B3B" w:rsidRDefault="009474A8" w:rsidP="00034FDB">
            <w:pPr>
              <w:jc w:val="center"/>
            </w:pPr>
          </w:p>
        </w:tc>
        <w:tc>
          <w:tcPr>
            <w:tcW w:w="980" w:type="pct"/>
            <w:vAlign w:val="center"/>
          </w:tcPr>
          <w:p w14:paraId="2E4F9447" w14:textId="7C515289" w:rsidR="009474A8" w:rsidRPr="00213B3B" w:rsidRDefault="009474A8" w:rsidP="00034FDB">
            <w:pPr>
              <w:jc w:val="center"/>
            </w:pPr>
            <w:r w:rsidRPr="00213B3B">
              <w:t>CAZIER</w:t>
            </w:r>
          </w:p>
        </w:tc>
        <w:tc>
          <w:tcPr>
            <w:tcW w:w="980" w:type="pct"/>
            <w:vAlign w:val="center"/>
          </w:tcPr>
          <w:p w14:paraId="3DF836EB" w14:textId="794C9922" w:rsidR="009474A8" w:rsidRPr="00213B3B" w:rsidRDefault="009474A8" w:rsidP="00034FDB">
            <w:pPr>
              <w:jc w:val="center"/>
            </w:pPr>
            <w:r w:rsidRPr="00213B3B">
              <w:t>Daca are probleme legale – care sunt acelea, daca nu atunci se trece ca nu are</w:t>
            </w:r>
          </w:p>
        </w:tc>
        <w:tc>
          <w:tcPr>
            <w:tcW w:w="1081" w:type="pct"/>
            <w:vAlign w:val="center"/>
          </w:tcPr>
          <w:p w14:paraId="765FA804" w14:textId="47C47038" w:rsidR="009474A8" w:rsidRPr="00213B3B" w:rsidRDefault="00403689" w:rsidP="00034FDB">
            <w:pPr>
              <w:jc w:val="center"/>
            </w:pPr>
            <w:r w:rsidRPr="00213B3B">
              <w:t>VARCHAR2</w:t>
            </w:r>
            <w:r w:rsidR="00F064FC" w:rsidRPr="00213B3B">
              <w:t>(70)</w:t>
            </w:r>
            <w:r w:rsidRPr="00213B3B">
              <w:t>; unu sau mai multe cuvinte explicând situația sau se trece „CURAT”</w:t>
            </w:r>
          </w:p>
        </w:tc>
      </w:tr>
      <w:tr w:rsidR="009474A8" w:rsidRPr="00213B3B" w14:paraId="42C6E408" w14:textId="77777777" w:rsidTr="00F07886">
        <w:tc>
          <w:tcPr>
            <w:tcW w:w="980" w:type="pct"/>
            <w:vAlign w:val="center"/>
          </w:tcPr>
          <w:p w14:paraId="583246EB" w14:textId="77777777" w:rsidR="009474A8" w:rsidRPr="00213B3B" w:rsidRDefault="009474A8" w:rsidP="00034FDB">
            <w:pPr>
              <w:jc w:val="center"/>
            </w:pPr>
          </w:p>
        </w:tc>
        <w:tc>
          <w:tcPr>
            <w:tcW w:w="980" w:type="pct"/>
            <w:vAlign w:val="center"/>
          </w:tcPr>
          <w:p w14:paraId="1BD783EF" w14:textId="77777777" w:rsidR="009474A8" w:rsidRPr="00213B3B" w:rsidRDefault="009474A8" w:rsidP="00034FDB">
            <w:pPr>
              <w:jc w:val="center"/>
            </w:pPr>
          </w:p>
        </w:tc>
        <w:tc>
          <w:tcPr>
            <w:tcW w:w="980" w:type="pct"/>
            <w:vAlign w:val="center"/>
          </w:tcPr>
          <w:p w14:paraId="35ED2424" w14:textId="2656DEAF" w:rsidR="009474A8" w:rsidRPr="00213B3B" w:rsidRDefault="009474A8" w:rsidP="00034FDB">
            <w:pPr>
              <w:jc w:val="center"/>
            </w:pPr>
            <w:r w:rsidRPr="00213B3B">
              <w:t>SIT_MED</w:t>
            </w:r>
          </w:p>
        </w:tc>
        <w:tc>
          <w:tcPr>
            <w:tcW w:w="980" w:type="pct"/>
            <w:vAlign w:val="center"/>
          </w:tcPr>
          <w:p w14:paraId="65905B62" w14:textId="3F98384F" w:rsidR="009474A8" w:rsidRPr="00213B3B" w:rsidRDefault="009474A8" w:rsidP="00034FDB">
            <w:pPr>
              <w:jc w:val="center"/>
            </w:pPr>
            <w:r w:rsidRPr="00213B3B">
              <w:t>Daca are probleme medicale (care sunt acelea) sau nu</w:t>
            </w:r>
          </w:p>
        </w:tc>
        <w:tc>
          <w:tcPr>
            <w:tcW w:w="1081" w:type="pct"/>
            <w:vAlign w:val="center"/>
          </w:tcPr>
          <w:p w14:paraId="6E0EA46D" w14:textId="5E416ED5" w:rsidR="009474A8" w:rsidRPr="00213B3B" w:rsidRDefault="00403689" w:rsidP="00034FDB">
            <w:pPr>
              <w:jc w:val="center"/>
            </w:pPr>
            <w:r w:rsidRPr="00213B3B">
              <w:t>VARCHAR2</w:t>
            </w:r>
            <w:r w:rsidR="00F064FC" w:rsidRPr="00213B3B">
              <w:t>(70)</w:t>
            </w:r>
            <w:r w:rsidRPr="00213B3B">
              <w:t>; unu sau mai multe cuvinte explicând situația sau se trece „NU ARE PROBLEME”</w:t>
            </w:r>
          </w:p>
        </w:tc>
      </w:tr>
      <w:tr w:rsidR="009474A8" w:rsidRPr="00213B3B" w14:paraId="2E462730" w14:textId="77777777" w:rsidTr="00F07886">
        <w:tc>
          <w:tcPr>
            <w:tcW w:w="980" w:type="pct"/>
            <w:vAlign w:val="center"/>
          </w:tcPr>
          <w:p w14:paraId="6326D940" w14:textId="1F7EB19E" w:rsidR="009474A8" w:rsidRPr="00213B3B" w:rsidRDefault="009474A8" w:rsidP="00034FDB">
            <w:pPr>
              <w:jc w:val="center"/>
            </w:pPr>
            <w:r w:rsidRPr="00213B3B">
              <w:t>FK</w:t>
            </w:r>
          </w:p>
        </w:tc>
        <w:tc>
          <w:tcPr>
            <w:tcW w:w="980" w:type="pct"/>
            <w:vAlign w:val="center"/>
          </w:tcPr>
          <w:p w14:paraId="64695DFD" w14:textId="77777777" w:rsidR="009474A8" w:rsidRPr="00213B3B" w:rsidRDefault="009474A8" w:rsidP="00034FDB">
            <w:pPr>
              <w:jc w:val="center"/>
            </w:pPr>
          </w:p>
        </w:tc>
        <w:tc>
          <w:tcPr>
            <w:tcW w:w="980" w:type="pct"/>
            <w:vAlign w:val="center"/>
          </w:tcPr>
          <w:p w14:paraId="3947A8C6" w14:textId="7D6E60A5" w:rsidR="009474A8" w:rsidRPr="00213B3B" w:rsidRDefault="009474A8" w:rsidP="00034FDB">
            <w:pPr>
              <w:jc w:val="center"/>
            </w:pPr>
            <w:r w:rsidRPr="00213B3B">
              <w:t>ID_FAM</w:t>
            </w:r>
          </w:p>
        </w:tc>
        <w:tc>
          <w:tcPr>
            <w:tcW w:w="980" w:type="pct"/>
            <w:vAlign w:val="center"/>
          </w:tcPr>
          <w:p w14:paraId="0D22830F" w14:textId="32C45773" w:rsidR="009474A8" w:rsidRPr="00213B3B" w:rsidRDefault="00A6039A" w:rsidP="00034FDB">
            <w:pPr>
              <w:jc w:val="center"/>
            </w:pPr>
            <w:r w:rsidRPr="00213B3B">
              <w:t>Id-ul familiei de care aparține</w:t>
            </w:r>
          </w:p>
        </w:tc>
        <w:tc>
          <w:tcPr>
            <w:tcW w:w="1081" w:type="pct"/>
            <w:vAlign w:val="center"/>
          </w:tcPr>
          <w:p w14:paraId="000A82BC" w14:textId="626E22AF" w:rsidR="009474A8" w:rsidRPr="00213B3B" w:rsidRDefault="003728BC" w:rsidP="00034FDB">
            <w:pPr>
              <w:jc w:val="center"/>
            </w:pPr>
            <w:r w:rsidRPr="00213B3B">
              <w:t>NUMBER</w:t>
            </w:r>
            <w:r w:rsidR="00F064FC" w:rsidRPr="00213B3B">
              <w:t>(4)</w:t>
            </w:r>
            <w:r w:rsidRPr="00213B3B">
              <w:t xml:space="preserve">; secvență de 1/2/3 cifre în </w:t>
            </w:r>
            <w:r w:rsidRPr="00213B3B">
              <w:lastRenderedPageBreak/>
              <w:t>funcție de necesitate</w:t>
            </w:r>
          </w:p>
        </w:tc>
      </w:tr>
    </w:tbl>
    <w:p w14:paraId="26DB926A" w14:textId="77777777" w:rsidR="003728BC" w:rsidRPr="00213B3B" w:rsidRDefault="003728BC" w:rsidP="004D28AB"/>
    <w:p w14:paraId="31901F48" w14:textId="77777777" w:rsidR="00DB27F4" w:rsidRPr="00213B3B" w:rsidRDefault="00DB27F4" w:rsidP="00DB27F4">
      <w:pPr>
        <w:ind w:firstLine="720"/>
      </w:pPr>
      <w:r w:rsidRPr="00213B3B">
        <w:t>Constrângeri:</w:t>
      </w:r>
    </w:p>
    <w:p w14:paraId="010CDF95" w14:textId="77777777" w:rsidR="00DB27F4" w:rsidRPr="00213B3B" w:rsidRDefault="00DB27F4" w:rsidP="00DB27F4">
      <w:pPr>
        <w:ind w:firstLine="720"/>
      </w:pPr>
      <w:r w:rsidRPr="00213B3B">
        <w:t>- Câmpul “NUME” să nu fie NULL</w:t>
      </w:r>
    </w:p>
    <w:p w14:paraId="65EA031C" w14:textId="4FA62F50" w:rsidR="00DB27F4" w:rsidRPr="00213B3B" w:rsidRDefault="00DB27F4" w:rsidP="00DB27F4">
      <w:pPr>
        <w:ind w:firstLine="720"/>
      </w:pPr>
      <w:r w:rsidRPr="00213B3B">
        <w:t>- Câmpul “SEX” poate fi doar un singur caracter, și anume M sau F</w:t>
      </w:r>
    </w:p>
    <w:p w14:paraId="34C22A37" w14:textId="032357F5" w:rsidR="0085583E" w:rsidRPr="00213B3B" w:rsidRDefault="0085583E" w:rsidP="00DB27F4">
      <w:pPr>
        <w:ind w:firstLine="720"/>
      </w:pPr>
      <w:r w:rsidRPr="00213B3B">
        <w:t>- Câmpul “SIT_MED” să respecte structura spusă</w:t>
      </w:r>
    </w:p>
    <w:p w14:paraId="45C3D425" w14:textId="3AC681F2" w:rsidR="0085583E" w:rsidRPr="00213B3B" w:rsidRDefault="0085583E" w:rsidP="00DB27F4">
      <w:pPr>
        <w:ind w:firstLine="720"/>
      </w:pPr>
      <w:r w:rsidRPr="00213B3B">
        <w:t>- Câmpul “CAZIER” să respecte structura impusă</w:t>
      </w:r>
    </w:p>
    <w:p w14:paraId="37EED538" w14:textId="22466F2A" w:rsidR="0085583E" w:rsidRPr="00213B3B" w:rsidRDefault="0085583E" w:rsidP="00DB27F4">
      <w:pPr>
        <w:ind w:firstLine="720"/>
      </w:pPr>
      <w:r w:rsidRPr="00213B3B">
        <w:t xml:space="preserve">- Să nu poată exista mai mult de 2 părinți la </w:t>
      </w:r>
      <w:r w:rsidR="004647AC" w:rsidRPr="00213B3B">
        <w:t>o familie</w:t>
      </w:r>
    </w:p>
    <w:p w14:paraId="6D08BE49" w14:textId="77777777" w:rsidR="00DB27F4" w:rsidRPr="00213B3B" w:rsidRDefault="00DB27F4" w:rsidP="004D28AB"/>
    <w:p w14:paraId="7912F72C" w14:textId="1C8136DD" w:rsidR="009B4F08" w:rsidRPr="00213B3B" w:rsidRDefault="00C463C1" w:rsidP="00824045">
      <w:pPr>
        <w:ind w:firstLine="720"/>
        <w:jc w:val="center"/>
      </w:pPr>
      <w:r w:rsidRPr="00213B3B">
        <w:t>Tabelul 7 - Familie</w:t>
      </w:r>
    </w:p>
    <w:tbl>
      <w:tblPr>
        <w:tblStyle w:val="TableGrid"/>
        <w:tblW w:w="5000" w:type="pct"/>
        <w:tblLook w:val="04A0" w:firstRow="1" w:lastRow="0" w:firstColumn="1" w:lastColumn="0" w:noHBand="0" w:noVBand="1"/>
      </w:tblPr>
      <w:tblGrid>
        <w:gridCol w:w="1887"/>
        <w:gridCol w:w="1887"/>
        <w:gridCol w:w="1887"/>
        <w:gridCol w:w="1887"/>
        <w:gridCol w:w="2080"/>
      </w:tblGrid>
      <w:tr w:rsidR="009B4F08" w:rsidRPr="00213B3B" w14:paraId="46EB8E09" w14:textId="77777777" w:rsidTr="009E1360">
        <w:tc>
          <w:tcPr>
            <w:tcW w:w="980" w:type="pct"/>
            <w:vAlign w:val="center"/>
          </w:tcPr>
          <w:p w14:paraId="1AE8DC23" w14:textId="67D9DEA0" w:rsidR="009B4F08" w:rsidRPr="00213B3B" w:rsidRDefault="009B4F08" w:rsidP="00DB0057">
            <w:pPr>
              <w:jc w:val="center"/>
            </w:pPr>
            <w:r w:rsidRPr="00213B3B">
              <w:t>Tip Cheie</w:t>
            </w:r>
          </w:p>
        </w:tc>
        <w:tc>
          <w:tcPr>
            <w:tcW w:w="980" w:type="pct"/>
            <w:vAlign w:val="center"/>
          </w:tcPr>
          <w:p w14:paraId="7251FC89" w14:textId="2C3E8C79" w:rsidR="009B4F08" w:rsidRPr="00213B3B" w:rsidRDefault="009B4F08" w:rsidP="00DB0057">
            <w:pPr>
              <w:jc w:val="center"/>
            </w:pPr>
            <w:r w:rsidRPr="00213B3B">
              <w:t>Opționalitate</w:t>
            </w:r>
          </w:p>
        </w:tc>
        <w:tc>
          <w:tcPr>
            <w:tcW w:w="980" w:type="pct"/>
            <w:vAlign w:val="center"/>
          </w:tcPr>
          <w:p w14:paraId="4E51FB18" w14:textId="769FCA75" w:rsidR="009B4F08" w:rsidRPr="00213B3B" w:rsidRDefault="009B4F08" w:rsidP="00DB0057">
            <w:pPr>
              <w:jc w:val="center"/>
            </w:pPr>
            <w:r w:rsidRPr="00213B3B">
              <w:t>Denumire câmp</w:t>
            </w:r>
          </w:p>
        </w:tc>
        <w:tc>
          <w:tcPr>
            <w:tcW w:w="980" w:type="pct"/>
            <w:vAlign w:val="center"/>
          </w:tcPr>
          <w:p w14:paraId="3A1AB424" w14:textId="6B26D5CD" w:rsidR="009B4F08" w:rsidRPr="00213B3B" w:rsidRDefault="009B4F08" w:rsidP="00DB0057">
            <w:pPr>
              <w:jc w:val="center"/>
            </w:pPr>
            <w:r w:rsidRPr="00213B3B">
              <w:t>Descriere</w:t>
            </w:r>
          </w:p>
        </w:tc>
        <w:tc>
          <w:tcPr>
            <w:tcW w:w="1080" w:type="pct"/>
            <w:vAlign w:val="center"/>
          </w:tcPr>
          <w:p w14:paraId="2D7D9C8D" w14:textId="4BE4F782" w:rsidR="009B4F08" w:rsidRPr="00213B3B" w:rsidRDefault="009B4F08" w:rsidP="00DB0057">
            <w:pPr>
              <w:jc w:val="center"/>
            </w:pPr>
            <w:r w:rsidRPr="00213B3B">
              <w:t>Detalii</w:t>
            </w:r>
          </w:p>
        </w:tc>
      </w:tr>
      <w:tr w:rsidR="009B4F08" w:rsidRPr="00213B3B" w14:paraId="06D38518" w14:textId="77777777" w:rsidTr="009E1360">
        <w:tc>
          <w:tcPr>
            <w:tcW w:w="980" w:type="pct"/>
            <w:vAlign w:val="center"/>
          </w:tcPr>
          <w:p w14:paraId="55B4CDAE" w14:textId="3C9F8FE1" w:rsidR="009B4F08" w:rsidRPr="00213B3B" w:rsidRDefault="009B4F08" w:rsidP="00DB0057">
            <w:pPr>
              <w:jc w:val="center"/>
            </w:pPr>
            <w:r w:rsidRPr="00213B3B">
              <w:t>PK</w:t>
            </w:r>
          </w:p>
        </w:tc>
        <w:tc>
          <w:tcPr>
            <w:tcW w:w="980" w:type="pct"/>
            <w:vAlign w:val="center"/>
          </w:tcPr>
          <w:p w14:paraId="144360F5" w14:textId="77777777" w:rsidR="009B4F08" w:rsidRPr="00213B3B" w:rsidRDefault="009B4F08" w:rsidP="00DB0057">
            <w:pPr>
              <w:jc w:val="center"/>
            </w:pPr>
          </w:p>
        </w:tc>
        <w:tc>
          <w:tcPr>
            <w:tcW w:w="980" w:type="pct"/>
            <w:vAlign w:val="center"/>
          </w:tcPr>
          <w:p w14:paraId="77EB5B30" w14:textId="1A616FC9" w:rsidR="009B4F08" w:rsidRPr="00213B3B" w:rsidRDefault="009B4F08" w:rsidP="00DB0057">
            <w:pPr>
              <w:jc w:val="center"/>
            </w:pPr>
            <w:r w:rsidRPr="00213B3B">
              <w:t>ID_FAM</w:t>
            </w:r>
          </w:p>
        </w:tc>
        <w:tc>
          <w:tcPr>
            <w:tcW w:w="980" w:type="pct"/>
            <w:vAlign w:val="center"/>
          </w:tcPr>
          <w:p w14:paraId="1B162585" w14:textId="5A017F25" w:rsidR="009B4F08" w:rsidRPr="00213B3B" w:rsidRDefault="009B4F08" w:rsidP="00DB0057">
            <w:pPr>
              <w:jc w:val="center"/>
            </w:pPr>
            <w:r w:rsidRPr="00213B3B">
              <w:t>Id-ul familiei respective</w:t>
            </w:r>
          </w:p>
        </w:tc>
        <w:tc>
          <w:tcPr>
            <w:tcW w:w="1080" w:type="pct"/>
            <w:vAlign w:val="center"/>
          </w:tcPr>
          <w:p w14:paraId="3BAA1424" w14:textId="55CC687E" w:rsidR="009B4F08" w:rsidRPr="00213B3B" w:rsidRDefault="003728BC" w:rsidP="00DB0057">
            <w:pPr>
              <w:jc w:val="center"/>
            </w:pPr>
            <w:r w:rsidRPr="00213B3B">
              <w:t>NUMBER</w:t>
            </w:r>
            <w:r w:rsidR="00F064FC" w:rsidRPr="00213B3B">
              <w:t>(4)</w:t>
            </w:r>
            <w:r w:rsidRPr="00213B3B">
              <w:t>; secvență de 1/2/3 cifre în funcție de necesitate</w:t>
            </w:r>
          </w:p>
        </w:tc>
      </w:tr>
      <w:tr w:rsidR="009B4F08" w:rsidRPr="00213B3B" w14:paraId="70E33D14" w14:textId="77777777" w:rsidTr="009E1360">
        <w:tc>
          <w:tcPr>
            <w:tcW w:w="980" w:type="pct"/>
            <w:vAlign w:val="center"/>
          </w:tcPr>
          <w:p w14:paraId="7BA59F4A" w14:textId="77777777" w:rsidR="009B4F08" w:rsidRPr="00213B3B" w:rsidRDefault="009B4F08" w:rsidP="00DB0057">
            <w:pPr>
              <w:jc w:val="center"/>
            </w:pPr>
          </w:p>
        </w:tc>
        <w:tc>
          <w:tcPr>
            <w:tcW w:w="980" w:type="pct"/>
            <w:vAlign w:val="center"/>
          </w:tcPr>
          <w:p w14:paraId="1BDCD538" w14:textId="77777777" w:rsidR="009B4F08" w:rsidRPr="00213B3B" w:rsidRDefault="009B4F08" w:rsidP="00DB0057">
            <w:pPr>
              <w:jc w:val="center"/>
            </w:pPr>
          </w:p>
        </w:tc>
        <w:tc>
          <w:tcPr>
            <w:tcW w:w="980" w:type="pct"/>
            <w:vAlign w:val="center"/>
          </w:tcPr>
          <w:p w14:paraId="01EC7839" w14:textId="6F32FE90" w:rsidR="009B4F08" w:rsidRPr="00213B3B" w:rsidRDefault="009B4F08" w:rsidP="00DB0057">
            <w:pPr>
              <w:jc w:val="center"/>
            </w:pPr>
            <w:r w:rsidRPr="00213B3B">
              <w:t>NUME</w:t>
            </w:r>
          </w:p>
        </w:tc>
        <w:tc>
          <w:tcPr>
            <w:tcW w:w="980" w:type="pct"/>
            <w:vAlign w:val="center"/>
          </w:tcPr>
          <w:p w14:paraId="67CCE2FE" w14:textId="12B1C566" w:rsidR="009B4F08" w:rsidRPr="00213B3B" w:rsidRDefault="009B4F08" w:rsidP="00DB0057">
            <w:pPr>
              <w:jc w:val="center"/>
            </w:pPr>
            <w:r w:rsidRPr="00213B3B">
              <w:t>Numele familiei</w:t>
            </w:r>
          </w:p>
        </w:tc>
        <w:tc>
          <w:tcPr>
            <w:tcW w:w="1080" w:type="pct"/>
            <w:vAlign w:val="center"/>
          </w:tcPr>
          <w:p w14:paraId="3A2D24A2" w14:textId="18873759" w:rsidR="009B4F08" w:rsidRPr="00213B3B" w:rsidRDefault="0013116A" w:rsidP="00DB0057">
            <w:pPr>
              <w:jc w:val="center"/>
            </w:pPr>
            <w:r w:rsidRPr="00213B3B">
              <w:t>VARCHAR2</w:t>
            </w:r>
            <w:r w:rsidR="00F064FC" w:rsidRPr="00213B3B">
              <w:t>(30)</w:t>
            </w:r>
            <w:r w:rsidRPr="00213B3B">
              <w:t>; un singur cuvânt</w:t>
            </w:r>
          </w:p>
        </w:tc>
      </w:tr>
      <w:tr w:rsidR="009B4F08" w:rsidRPr="00213B3B" w14:paraId="1F1DBD92" w14:textId="77777777" w:rsidTr="009E1360">
        <w:tc>
          <w:tcPr>
            <w:tcW w:w="980" w:type="pct"/>
            <w:vAlign w:val="center"/>
          </w:tcPr>
          <w:p w14:paraId="58AB2D7D" w14:textId="77777777" w:rsidR="009B4F08" w:rsidRPr="00213B3B" w:rsidRDefault="009B4F08" w:rsidP="00DB0057">
            <w:pPr>
              <w:jc w:val="center"/>
            </w:pPr>
          </w:p>
        </w:tc>
        <w:tc>
          <w:tcPr>
            <w:tcW w:w="980" w:type="pct"/>
            <w:vAlign w:val="center"/>
          </w:tcPr>
          <w:p w14:paraId="39FCECC0" w14:textId="77777777" w:rsidR="009B4F08" w:rsidRPr="00213B3B" w:rsidRDefault="009B4F08" w:rsidP="00DB0057">
            <w:pPr>
              <w:jc w:val="center"/>
            </w:pPr>
          </w:p>
        </w:tc>
        <w:tc>
          <w:tcPr>
            <w:tcW w:w="980" w:type="pct"/>
            <w:vAlign w:val="center"/>
          </w:tcPr>
          <w:p w14:paraId="37136182" w14:textId="718F27D4" w:rsidR="009B4F08" w:rsidRPr="00213B3B" w:rsidRDefault="009B4F08" w:rsidP="00DB0057">
            <w:pPr>
              <w:jc w:val="center"/>
            </w:pPr>
            <w:r w:rsidRPr="00213B3B">
              <w:t>ADRESA</w:t>
            </w:r>
          </w:p>
        </w:tc>
        <w:tc>
          <w:tcPr>
            <w:tcW w:w="980" w:type="pct"/>
            <w:vAlign w:val="center"/>
          </w:tcPr>
          <w:p w14:paraId="7D90974F" w14:textId="3825ACC9" w:rsidR="009B4F08" w:rsidRPr="00213B3B" w:rsidRDefault="009B4F08" w:rsidP="00DB0057">
            <w:pPr>
              <w:jc w:val="center"/>
            </w:pPr>
            <w:r w:rsidRPr="00213B3B">
              <w:t>Adresa reședinței familiei</w:t>
            </w:r>
          </w:p>
        </w:tc>
        <w:tc>
          <w:tcPr>
            <w:tcW w:w="1080" w:type="pct"/>
            <w:vAlign w:val="center"/>
          </w:tcPr>
          <w:p w14:paraId="2F099ECC" w14:textId="3D3DEA98" w:rsidR="009B4F08" w:rsidRPr="00213B3B" w:rsidRDefault="00E0177E" w:rsidP="00DB0057">
            <w:pPr>
              <w:jc w:val="center"/>
            </w:pPr>
            <w:r w:rsidRPr="00213B3B">
              <w:t>VARCHAR2</w:t>
            </w:r>
            <w:r w:rsidR="00F064FC" w:rsidRPr="00213B3B">
              <w:t>(70)</w:t>
            </w:r>
            <w:r w:rsidRPr="00213B3B">
              <w:t>; mai multe cuvinte și cifre separate prin spații și virgulă</w:t>
            </w:r>
          </w:p>
        </w:tc>
      </w:tr>
      <w:tr w:rsidR="009B4F08" w:rsidRPr="00213B3B" w14:paraId="633E0B26" w14:textId="77777777" w:rsidTr="009E1360">
        <w:tc>
          <w:tcPr>
            <w:tcW w:w="980" w:type="pct"/>
            <w:vAlign w:val="center"/>
          </w:tcPr>
          <w:p w14:paraId="52FE4C20" w14:textId="77777777" w:rsidR="009B4F08" w:rsidRPr="00213B3B" w:rsidRDefault="009B4F08" w:rsidP="00DB0057">
            <w:pPr>
              <w:jc w:val="center"/>
            </w:pPr>
          </w:p>
        </w:tc>
        <w:tc>
          <w:tcPr>
            <w:tcW w:w="980" w:type="pct"/>
            <w:vAlign w:val="center"/>
          </w:tcPr>
          <w:p w14:paraId="00BB4969" w14:textId="77777777" w:rsidR="009B4F08" w:rsidRPr="00213B3B" w:rsidRDefault="009B4F08" w:rsidP="00DB0057">
            <w:pPr>
              <w:jc w:val="center"/>
            </w:pPr>
          </w:p>
        </w:tc>
        <w:tc>
          <w:tcPr>
            <w:tcW w:w="980" w:type="pct"/>
            <w:vAlign w:val="center"/>
          </w:tcPr>
          <w:p w14:paraId="2BFBF632" w14:textId="5038AE57" w:rsidR="009B4F08" w:rsidRPr="00213B3B" w:rsidRDefault="009B4F08" w:rsidP="00DB0057">
            <w:pPr>
              <w:jc w:val="center"/>
            </w:pPr>
            <w:r w:rsidRPr="00213B3B">
              <w:t>NR_MEM</w:t>
            </w:r>
          </w:p>
        </w:tc>
        <w:tc>
          <w:tcPr>
            <w:tcW w:w="980" w:type="pct"/>
            <w:vAlign w:val="center"/>
          </w:tcPr>
          <w:p w14:paraId="7C20A6B7" w14:textId="06A4989C" w:rsidR="009B4F08" w:rsidRPr="00213B3B" w:rsidRDefault="009B4F08" w:rsidP="00DB0057">
            <w:pPr>
              <w:jc w:val="center"/>
            </w:pPr>
            <w:r w:rsidRPr="00213B3B">
              <w:t>Numărul de membrii ai familiei</w:t>
            </w:r>
          </w:p>
        </w:tc>
        <w:tc>
          <w:tcPr>
            <w:tcW w:w="1080" w:type="pct"/>
            <w:vAlign w:val="center"/>
          </w:tcPr>
          <w:p w14:paraId="0BA8BBEC" w14:textId="618CF72E" w:rsidR="009B4F08" w:rsidRPr="00213B3B" w:rsidRDefault="002447DF" w:rsidP="00DB0057">
            <w:pPr>
              <w:jc w:val="center"/>
            </w:pPr>
            <w:r w:rsidRPr="00213B3B">
              <w:t>NUMBER</w:t>
            </w:r>
            <w:r w:rsidR="00F064FC" w:rsidRPr="00213B3B">
              <w:t>(3)</w:t>
            </w:r>
            <w:r w:rsidRPr="00213B3B">
              <w:t>; 1/2/3 cifre în funcție de necesitate</w:t>
            </w:r>
          </w:p>
        </w:tc>
      </w:tr>
      <w:tr w:rsidR="009B4F08" w:rsidRPr="00213B3B" w14:paraId="12F08413" w14:textId="77777777" w:rsidTr="009E1360">
        <w:tc>
          <w:tcPr>
            <w:tcW w:w="980" w:type="pct"/>
            <w:vAlign w:val="center"/>
          </w:tcPr>
          <w:p w14:paraId="5E3E9668" w14:textId="7860169C" w:rsidR="009B4F08" w:rsidRPr="00213B3B" w:rsidRDefault="009B4F08" w:rsidP="00DB0057">
            <w:pPr>
              <w:jc w:val="center"/>
            </w:pPr>
            <w:r w:rsidRPr="00213B3B">
              <w:t>FK</w:t>
            </w:r>
          </w:p>
        </w:tc>
        <w:tc>
          <w:tcPr>
            <w:tcW w:w="980" w:type="pct"/>
            <w:vAlign w:val="center"/>
          </w:tcPr>
          <w:p w14:paraId="221CF950" w14:textId="77777777" w:rsidR="009B4F08" w:rsidRPr="00213B3B" w:rsidRDefault="009B4F08" w:rsidP="00DB0057">
            <w:pPr>
              <w:jc w:val="center"/>
            </w:pPr>
          </w:p>
        </w:tc>
        <w:tc>
          <w:tcPr>
            <w:tcW w:w="980" w:type="pct"/>
            <w:vAlign w:val="center"/>
          </w:tcPr>
          <w:p w14:paraId="4C952A42" w14:textId="6C04C22F" w:rsidR="009B4F08" w:rsidRPr="00213B3B" w:rsidRDefault="009B4F08" w:rsidP="00DB0057">
            <w:pPr>
              <w:jc w:val="center"/>
            </w:pPr>
            <w:r w:rsidRPr="00213B3B">
              <w:t>ID_PV</w:t>
            </w:r>
          </w:p>
        </w:tc>
        <w:tc>
          <w:tcPr>
            <w:tcW w:w="980" w:type="pct"/>
            <w:vAlign w:val="center"/>
          </w:tcPr>
          <w:p w14:paraId="118308A9" w14:textId="730DF93C" w:rsidR="009B4F08" w:rsidRPr="00213B3B" w:rsidRDefault="005565AD" w:rsidP="00DB0057">
            <w:pPr>
              <w:jc w:val="center"/>
            </w:pPr>
            <w:r w:rsidRPr="00213B3B">
              <w:t>Id-ul punctului vamal prin care trece familia</w:t>
            </w:r>
          </w:p>
        </w:tc>
        <w:tc>
          <w:tcPr>
            <w:tcW w:w="1080" w:type="pct"/>
            <w:vAlign w:val="center"/>
          </w:tcPr>
          <w:p w14:paraId="6AEFF756" w14:textId="7E4E64C3" w:rsidR="009B4F08" w:rsidRPr="00213B3B" w:rsidRDefault="003728BC" w:rsidP="00DB0057">
            <w:pPr>
              <w:jc w:val="center"/>
            </w:pPr>
            <w:r w:rsidRPr="00213B3B">
              <w:t>NUMBER</w:t>
            </w:r>
            <w:r w:rsidR="00F064FC" w:rsidRPr="00213B3B">
              <w:t>(4)</w:t>
            </w:r>
            <w:r w:rsidRPr="00213B3B">
              <w:t>; secvență de 1/2/3 cifre în funcție de necesitate</w:t>
            </w:r>
          </w:p>
        </w:tc>
      </w:tr>
      <w:tr w:rsidR="009B4F08" w:rsidRPr="00213B3B" w14:paraId="3B272DEB" w14:textId="77777777" w:rsidTr="009E1360">
        <w:tc>
          <w:tcPr>
            <w:tcW w:w="980" w:type="pct"/>
            <w:vAlign w:val="center"/>
          </w:tcPr>
          <w:p w14:paraId="30077AAF" w14:textId="3C853B6A" w:rsidR="009B4F08" w:rsidRPr="00213B3B" w:rsidRDefault="009B4F08" w:rsidP="00DB0057">
            <w:pPr>
              <w:jc w:val="center"/>
            </w:pPr>
            <w:r w:rsidRPr="00213B3B">
              <w:t>FK</w:t>
            </w:r>
          </w:p>
        </w:tc>
        <w:tc>
          <w:tcPr>
            <w:tcW w:w="980" w:type="pct"/>
            <w:vAlign w:val="center"/>
          </w:tcPr>
          <w:p w14:paraId="29FA64BE" w14:textId="77777777" w:rsidR="009B4F08" w:rsidRPr="00213B3B" w:rsidRDefault="009B4F08" w:rsidP="00DB0057">
            <w:pPr>
              <w:jc w:val="center"/>
            </w:pPr>
          </w:p>
        </w:tc>
        <w:tc>
          <w:tcPr>
            <w:tcW w:w="980" w:type="pct"/>
            <w:vAlign w:val="center"/>
          </w:tcPr>
          <w:p w14:paraId="05F78659" w14:textId="4F4D8B73" w:rsidR="009B4F08" w:rsidRPr="00213B3B" w:rsidRDefault="009B4F08" w:rsidP="00DB0057">
            <w:pPr>
              <w:jc w:val="center"/>
            </w:pPr>
            <w:r w:rsidRPr="00213B3B">
              <w:t>ID_MASINA</w:t>
            </w:r>
          </w:p>
        </w:tc>
        <w:tc>
          <w:tcPr>
            <w:tcW w:w="980" w:type="pct"/>
            <w:vAlign w:val="center"/>
          </w:tcPr>
          <w:p w14:paraId="03E9B617" w14:textId="5C1B7586" w:rsidR="009B4F08" w:rsidRPr="00213B3B" w:rsidRDefault="005565AD" w:rsidP="00DB0057">
            <w:pPr>
              <w:jc w:val="center"/>
            </w:pPr>
            <w:r w:rsidRPr="00213B3B">
              <w:t>Id-ul mașinii cu care se trece</w:t>
            </w:r>
          </w:p>
        </w:tc>
        <w:tc>
          <w:tcPr>
            <w:tcW w:w="1080" w:type="pct"/>
            <w:vAlign w:val="center"/>
          </w:tcPr>
          <w:p w14:paraId="37FB34D9" w14:textId="75858454" w:rsidR="009B4F08" w:rsidRPr="00213B3B" w:rsidRDefault="003728BC" w:rsidP="00DB0057">
            <w:pPr>
              <w:jc w:val="center"/>
            </w:pPr>
            <w:r w:rsidRPr="00213B3B">
              <w:t>NUMBER</w:t>
            </w:r>
            <w:r w:rsidR="00F064FC" w:rsidRPr="00213B3B">
              <w:t>(4)</w:t>
            </w:r>
            <w:r w:rsidRPr="00213B3B">
              <w:t>; secvență de 1/2/3 cifre în funcție de necesitate</w:t>
            </w:r>
          </w:p>
        </w:tc>
      </w:tr>
    </w:tbl>
    <w:p w14:paraId="53F1C0FC" w14:textId="77777777" w:rsidR="00064146" w:rsidRDefault="00064146" w:rsidP="00927480"/>
    <w:p w14:paraId="07593F32" w14:textId="2B2F62E5" w:rsidR="00A85B1B" w:rsidRPr="00213B3B" w:rsidRDefault="00A85B1B" w:rsidP="00AF65F6">
      <w:pPr>
        <w:ind w:firstLine="720"/>
      </w:pPr>
      <w:r w:rsidRPr="00213B3B">
        <w:t>Constrângeri:</w:t>
      </w:r>
    </w:p>
    <w:p w14:paraId="5674DB8B" w14:textId="43D5ACE0" w:rsidR="00A85B1B" w:rsidRDefault="00A85B1B" w:rsidP="00A85B1B">
      <w:pPr>
        <w:pStyle w:val="ListParagraph"/>
        <w:numPr>
          <w:ilvl w:val="0"/>
          <w:numId w:val="3"/>
        </w:numPr>
      </w:pPr>
      <w:r w:rsidRPr="00213B3B">
        <w:t>Câmpurile “NUME” și “ADRESA” să nu fie NULL</w:t>
      </w:r>
    </w:p>
    <w:p w14:paraId="4167FCEA" w14:textId="77777777" w:rsidR="009E7FD1" w:rsidRPr="00213B3B" w:rsidRDefault="009E7FD1" w:rsidP="009E7FD1">
      <w:pPr>
        <w:pStyle w:val="ListParagraph"/>
        <w:ind w:left="1080"/>
      </w:pPr>
    </w:p>
    <w:p w14:paraId="6E227742" w14:textId="4EAF03BE" w:rsidR="009E1360" w:rsidRDefault="00213B3B" w:rsidP="00064146">
      <w:pPr>
        <w:ind w:firstLine="720"/>
        <w:jc w:val="center"/>
      </w:pPr>
      <w:r>
        <w:t>Tabelul 8 - Mașină</w:t>
      </w:r>
    </w:p>
    <w:tbl>
      <w:tblPr>
        <w:tblStyle w:val="TableGrid"/>
        <w:tblW w:w="5000" w:type="pct"/>
        <w:tblLook w:val="04A0" w:firstRow="1" w:lastRow="0" w:firstColumn="1" w:lastColumn="0" w:noHBand="0" w:noVBand="1"/>
      </w:tblPr>
      <w:tblGrid>
        <w:gridCol w:w="1887"/>
        <w:gridCol w:w="1887"/>
        <w:gridCol w:w="1887"/>
        <w:gridCol w:w="1887"/>
        <w:gridCol w:w="2080"/>
      </w:tblGrid>
      <w:tr w:rsidR="00146C22" w:rsidRPr="00213B3B" w14:paraId="3E82F57B" w14:textId="77777777" w:rsidTr="00B152D0">
        <w:tc>
          <w:tcPr>
            <w:tcW w:w="980" w:type="pct"/>
            <w:vAlign w:val="center"/>
          </w:tcPr>
          <w:p w14:paraId="2910DBD1" w14:textId="6824523B" w:rsidR="00146C22" w:rsidRPr="00213B3B" w:rsidRDefault="00146C22" w:rsidP="00B152D0">
            <w:pPr>
              <w:jc w:val="center"/>
            </w:pPr>
            <w:r w:rsidRPr="00213B3B">
              <w:t>Tip Cheie</w:t>
            </w:r>
          </w:p>
        </w:tc>
        <w:tc>
          <w:tcPr>
            <w:tcW w:w="980" w:type="pct"/>
            <w:vAlign w:val="center"/>
          </w:tcPr>
          <w:p w14:paraId="06CDB12E" w14:textId="54738CE1" w:rsidR="00146C22" w:rsidRPr="00213B3B" w:rsidRDefault="00146C22" w:rsidP="00B152D0">
            <w:pPr>
              <w:jc w:val="center"/>
            </w:pPr>
            <w:r w:rsidRPr="00213B3B">
              <w:t>Opționalitate</w:t>
            </w:r>
          </w:p>
        </w:tc>
        <w:tc>
          <w:tcPr>
            <w:tcW w:w="980" w:type="pct"/>
            <w:vAlign w:val="center"/>
          </w:tcPr>
          <w:p w14:paraId="1C12D36E" w14:textId="6FF07FB5" w:rsidR="00146C22" w:rsidRPr="00213B3B" w:rsidRDefault="00146C22" w:rsidP="00B152D0">
            <w:pPr>
              <w:jc w:val="center"/>
            </w:pPr>
            <w:r w:rsidRPr="00213B3B">
              <w:t>Denumire câmp</w:t>
            </w:r>
          </w:p>
        </w:tc>
        <w:tc>
          <w:tcPr>
            <w:tcW w:w="980" w:type="pct"/>
            <w:vAlign w:val="center"/>
          </w:tcPr>
          <w:p w14:paraId="1945F2C3" w14:textId="78603923" w:rsidR="00146C22" w:rsidRPr="00213B3B" w:rsidRDefault="00146C22" w:rsidP="00B152D0">
            <w:pPr>
              <w:jc w:val="center"/>
            </w:pPr>
            <w:r w:rsidRPr="00213B3B">
              <w:t>Descriere</w:t>
            </w:r>
          </w:p>
        </w:tc>
        <w:tc>
          <w:tcPr>
            <w:tcW w:w="1080" w:type="pct"/>
            <w:vAlign w:val="center"/>
          </w:tcPr>
          <w:p w14:paraId="2B7EE77A" w14:textId="1E7CF39F" w:rsidR="00146C22" w:rsidRPr="00213B3B" w:rsidRDefault="00146C22" w:rsidP="00B152D0">
            <w:pPr>
              <w:jc w:val="center"/>
            </w:pPr>
            <w:r w:rsidRPr="00213B3B">
              <w:t>Detalii</w:t>
            </w:r>
          </w:p>
        </w:tc>
      </w:tr>
      <w:tr w:rsidR="00146C22" w:rsidRPr="00213B3B" w14:paraId="56007071" w14:textId="77777777" w:rsidTr="00B152D0">
        <w:tc>
          <w:tcPr>
            <w:tcW w:w="980" w:type="pct"/>
            <w:vAlign w:val="center"/>
          </w:tcPr>
          <w:p w14:paraId="4110586F" w14:textId="23A7F35E" w:rsidR="00146C22" w:rsidRPr="00213B3B" w:rsidRDefault="00146C22" w:rsidP="00B152D0">
            <w:pPr>
              <w:jc w:val="center"/>
            </w:pPr>
            <w:r w:rsidRPr="00213B3B">
              <w:t>PK</w:t>
            </w:r>
          </w:p>
        </w:tc>
        <w:tc>
          <w:tcPr>
            <w:tcW w:w="980" w:type="pct"/>
            <w:vAlign w:val="center"/>
          </w:tcPr>
          <w:p w14:paraId="2B1D719E" w14:textId="77777777" w:rsidR="00146C22" w:rsidRPr="00213B3B" w:rsidRDefault="00146C22" w:rsidP="00B152D0">
            <w:pPr>
              <w:jc w:val="center"/>
            </w:pPr>
          </w:p>
        </w:tc>
        <w:tc>
          <w:tcPr>
            <w:tcW w:w="980" w:type="pct"/>
            <w:vAlign w:val="center"/>
          </w:tcPr>
          <w:p w14:paraId="239C8554" w14:textId="7577D718" w:rsidR="00146C22" w:rsidRPr="00213B3B" w:rsidRDefault="00146C22" w:rsidP="00B152D0">
            <w:pPr>
              <w:jc w:val="center"/>
            </w:pPr>
            <w:r w:rsidRPr="00213B3B">
              <w:t>ID_MASINA</w:t>
            </w:r>
          </w:p>
        </w:tc>
        <w:tc>
          <w:tcPr>
            <w:tcW w:w="980" w:type="pct"/>
            <w:vAlign w:val="center"/>
          </w:tcPr>
          <w:p w14:paraId="46B3B391" w14:textId="47C22709" w:rsidR="00146C22" w:rsidRPr="00213B3B" w:rsidRDefault="00146C22" w:rsidP="00B152D0">
            <w:pPr>
              <w:jc w:val="center"/>
            </w:pPr>
            <w:r w:rsidRPr="00213B3B">
              <w:t>Id-ul mașinii</w:t>
            </w:r>
          </w:p>
        </w:tc>
        <w:tc>
          <w:tcPr>
            <w:tcW w:w="1080" w:type="pct"/>
            <w:vAlign w:val="center"/>
          </w:tcPr>
          <w:p w14:paraId="76FCA986" w14:textId="5E0E284C" w:rsidR="00146C22" w:rsidRPr="00213B3B" w:rsidRDefault="003728BC" w:rsidP="00B152D0">
            <w:pPr>
              <w:jc w:val="center"/>
            </w:pPr>
            <w:r w:rsidRPr="00213B3B">
              <w:t>NUMBER</w:t>
            </w:r>
            <w:r w:rsidR="00F064FC" w:rsidRPr="00213B3B">
              <w:t>(4)</w:t>
            </w:r>
            <w:r w:rsidRPr="00213B3B">
              <w:t>; secvență de 1/2/3 cifre în funcție de necesitate</w:t>
            </w:r>
          </w:p>
        </w:tc>
      </w:tr>
      <w:tr w:rsidR="00146C22" w:rsidRPr="00213B3B" w14:paraId="13803EC4" w14:textId="77777777" w:rsidTr="00B152D0">
        <w:tc>
          <w:tcPr>
            <w:tcW w:w="980" w:type="pct"/>
            <w:vAlign w:val="center"/>
          </w:tcPr>
          <w:p w14:paraId="69E67524" w14:textId="77777777" w:rsidR="00146C22" w:rsidRPr="00213B3B" w:rsidRDefault="00146C22" w:rsidP="00B152D0">
            <w:pPr>
              <w:jc w:val="center"/>
            </w:pPr>
          </w:p>
        </w:tc>
        <w:tc>
          <w:tcPr>
            <w:tcW w:w="980" w:type="pct"/>
            <w:vAlign w:val="center"/>
          </w:tcPr>
          <w:p w14:paraId="4928DAF7" w14:textId="77777777" w:rsidR="00146C22" w:rsidRPr="00213B3B" w:rsidRDefault="00146C22" w:rsidP="00B152D0">
            <w:pPr>
              <w:jc w:val="center"/>
            </w:pPr>
          </w:p>
        </w:tc>
        <w:tc>
          <w:tcPr>
            <w:tcW w:w="980" w:type="pct"/>
            <w:vAlign w:val="center"/>
          </w:tcPr>
          <w:p w14:paraId="3F651D5B" w14:textId="61136BAE" w:rsidR="00146C22" w:rsidRPr="00213B3B" w:rsidRDefault="00146C22" w:rsidP="00B152D0">
            <w:pPr>
              <w:jc w:val="center"/>
            </w:pPr>
            <w:r w:rsidRPr="00213B3B">
              <w:t>NR_INMATR</w:t>
            </w:r>
          </w:p>
        </w:tc>
        <w:tc>
          <w:tcPr>
            <w:tcW w:w="980" w:type="pct"/>
            <w:vAlign w:val="center"/>
          </w:tcPr>
          <w:p w14:paraId="25240DEB" w14:textId="4D6F1712" w:rsidR="00146C22" w:rsidRPr="00213B3B" w:rsidRDefault="00146C22" w:rsidP="00B152D0">
            <w:pPr>
              <w:jc w:val="center"/>
            </w:pPr>
            <w:r w:rsidRPr="00213B3B">
              <w:t>Numărul de înmatriculare al mașinii</w:t>
            </w:r>
          </w:p>
        </w:tc>
        <w:tc>
          <w:tcPr>
            <w:tcW w:w="1080" w:type="pct"/>
            <w:vAlign w:val="center"/>
          </w:tcPr>
          <w:p w14:paraId="7336AC63" w14:textId="0D6028D9" w:rsidR="00146C22" w:rsidRPr="00213B3B" w:rsidRDefault="00CE0237" w:rsidP="00B152D0">
            <w:pPr>
              <w:jc w:val="center"/>
            </w:pPr>
            <w:r w:rsidRPr="00213B3B">
              <w:t>VARCHAR2</w:t>
            </w:r>
            <w:r w:rsidR="00F064FC" w:rsidRPr="00213B3B">
              <w:t>(20)</w:t>
            </w:r>
            <w:r w:rsidRPr="00213B3B">
              <w:t>;</w:t>
            </w:r>
            <w:r w:rsidR="0085281F" w:rsidRPr="00213B3B">
              <w:t xml:space="preserve"> neseparate/</w:t>
            </w:r>
            <w:r w:rsidRPr="00213B3B">
              <w:t xml:space="preserve"> </w:t>
            </w:r>
            <w:r w:rsidR="0085281F" w:rsidRPr="00213B3B">
              <w:t>separate prin spații sau -</w:t>
            </w:r>
          </w:p>
        </w:tc>
      </w:tr>
      <w:tr w:rsidR="00146C22" w:rsidRPr="00213B3B" w14:paraId="32BD0055" w14:textId="77777777" w:rsidTr="00B152D0">
        <w:tc>
          <w:tcPr>
            <w:tcW w:w="980" w:type="pct"/>
            <w:vAlign w:val="center"/>
          </w:tcPr>
          <w:p w14:paraId="39F48ECA" w14:textId="77777777" w:rsidR="00146C22" w:rsidRPr="00213B3B" w:rsidRDefault="00146C22" w:rsidP="00B152D0">
            <w:pPr>
              <w:jc w:val="center"/>
            </w:pPr>
          </w:p>
        </w:tc>
        <w:tc>
          <w:tcPr>
            <w:tcW w:w="980" w:type="pct"/>
            <w:vAlign w:val="center"/>
          </w:tcPr>
          <w:p w14:paraId="7616ADF3" w14:textId="77777777" w:rsidR="00146C22" w:rsidRPr="00213B3B" w:rsidRDefault="00146C22" w:rsidP="00B152D0">
            <w:pPr>
              <w:jc w:val="center"/>
            </w:pPr>
          </w:p>
        </w:tc>
        <w:tc>
          <w:tcPr>
            <w:tcW w:w="980" w:type="pct"/>
            <w:vAlign w:val="center"/>
          </w:tcPr>
          <w:p w14:paraId="5F1C49EC" w14:textId="60533180" w:rsidR="00146C22" w:rsidRPr="00213B3B" w:rsidRDefault="00146C22" w:rsidP="00B152D0">
            <w:pPr>
              <w:jc w:val="center"/>
            </w:pPr>
            <w:r w:rsidRPr="00213B3B">
              <w:t>MODEL</w:t>
            </w:r>
          </w:p>
        </w:tc>
        <w:tc>
          <w:tcPr>
            <w:tcW w:w="980" w:type="pct"/>
            <w:vAlign w:val="center"/>
          </w:tcPr>
          <w:p w14:paraId="5B4CCC4F" w14:textId="7E606E4B" w:rsidR="00146C22" w:rsidRPr="00213B3B" w:rsidRDefault="00146C22" w:rsidP="00B152D0">
            <w:pPr>
              <w:jc w:val="center"/>
            </w:pPr>
            <w:r w:rsidRPr="00213B3B">
              <w:t>Modelul mașinii respective</w:t>
            </w:r>
          </w:p>
        </w:tc>
        <w:tc>
          <w:tcPr>
            <w:tcW w:w="1080" w:type="pct"/>
            <w:vAlign w:val="center"/>
          </w:tcPr>
          <w:p w14:paraId="2C46C9EB" w14:textId="56F8D3ED" w:rsidR="00146C22" w:rsidRPr="00213B3B" w:rsidRDefault="00C52088" w:rsidP="00B152D0">
            <w:pPr>
              <w:jc w:val="center"/>
            </w:pPr>
            <w:r w:rsidRPr="00213B3B">
              <w:t>VARCHAR2</w:t>
            </w:r>
            <w:r w:rsidR="00F064FC" w:rsidRPr="00213B3B">
              <w:t>(70)</w:t>
            </w:r>
            <w:r w:rsidRPr="00213B3B">
              <w:t xml:space="preserve">; </w:t>
            </w:r>
            <w:r w:rsidR="00D714CE" w:rsidRPr="00213B3B">
              <w:t>Mai multe cuvinte, cifre separate prin spații sau “-”</w:t>
            </w:r>
          </w:p>
        </w:tc>
      </w:tr>
      <w:tr w:rsidR="00146C22" w:rsidRPr="00213B3B" w14:paraId="70B8E66B" w14:textId="77777777" w:rsidTr="00B152D0">
        <w:tc>
          <w:tcPr>
            <w:tcW w:w="980" w:type="pct"/>
            <w:vAlign w:val="center"/>
          </w:tcPr>
          <w:p w14:paraId="17C28D0E" w14:textId="77777777" w:rsidR="00146C22" w:rsidRPr="00213B3B" w:rsidRDefault="00146C22" w:rsidP="00B152D0">
            <w:pPr>
              <w:jc w:val="center"/>
            </w:pPr>
          </w:p>
        </w:tc>
        <w:tc>
          <w:tcPr>
            <w:tcW w:w="980" w:type="pct"/>
            <w:vAlign w:val="center"/>
          </w:tcPr>
          <w:p w14:paraId="1DAA1333" w14:textId="77777777" w:rsidR="00146C22" w:rsidRPr="00213B3B" w:rsidRDefault="00146C22" w:rsidP="00B152D0">
            <w:pPr>
              <w:jc w:val="center"/>
            </w:pPr>
          </w:p>
        </w:tc>
        <w:tc>
          <w:tcPr>
            <w:tcW w:w="980" w:type="pct"/>
            <w:vAlign w:val="center"/>
          </w:tcPr>
          <w:p w14:paraId="20AF5F73" w14:textId="7F2D2F25" w:rsidR="00146C22" w:rsidRPr="00213B3B" w:rsidRDefault="00146C22" w:rsidP="00B152D0">
            <w:pPr>
              <w:jc w:val="center"/>
            </w:pPr>
            <w:r w:rsidRPr="00213B3B">
              <w:t>AN_FABR</w:t>
            </w:r>
          </w:p>
        </w:tc>
        <w:tc>
          <w:tcPr>
            <w:tcW w:w="980" w:type="pct"/>
            <w:vAlign w:val="center"/>
          </w:tcPr>
          <w:p w14:paraId="02ED830B" w14:textId="17D7C942" w:rsidR="00146C22" w:rsidRPr="00213B3B" w:rsidRDefault="00146C22" w:rsidP="00B152D0">
            <w:pPr>
              <w:jc w:val="center"/>
            </w:pPr>
            <w:r w:rsidRPr="00213B3B">
              <w:t>Anul de fabricație al mașinii</w:t>
            </w:r>
          </w:p>
        </w:tc>
        <w:tc>
          <w:tcPr>
            <w:tcW w:w="1080" w:type="pct"/>
            <w:vAlign w:val="center"/>
          </w:tcPr>
          <w:p w14:paraId="6CC8DC50" w14:textId="28C77F09" w:rsidR="00146C22" w:rsidRPr="00213B3B" w:rsidRDefault="00440FC1" w:rsidP="00B152D0">
            <w:pPr>
              <w:jc w:val="center"/>
            </w:pPr>
            <w:r w:rsidRPr="00213B3B">
              <w:t>NUMBER</w:t>
            </w:r>
            <w:r w:rsidR="00F064FC" w:rsidRPr="00213B3B">
              <w:t>(4)</w:t>
            </w:r>
            <w:r w:rsidRPr="00213B3B">
              <w:t>; din 4 cifre, condiția să fie între 1885 și anul curent</w:t>
            </w:r>
            <w:r w:rsidR="00FE7E6B" w:rsidRPr="00213B3B">
              <w:t xml:space="preserve"> (Benz Patent-</w:t>
            </w:r>
            <w:proofErr w:type="spellStart"/>
            <w:r w:rsidR="00FE7E6B" w:rsidRPr="00213B3B">
              <w:t>Motorwagen</w:t>
            </w:r>
            <w:proofErr w:type="spellEnd"/>
            <w:r w:rsidR="00FE7E6B" w:rsidRPr="00213B3B">
              <w:t>)</w:t>
            </w:r>
          </w:p>
        </w:tc>
      </w:tr>
    </w:tbl>
    <w:p w14:paraId="73D0D3F9" w14:textId="77777777" w:rsidR="0079252C" w:rsidRPr="00213B3B" w:rsidRDefault="0079252C" w:rsidP="004D28AB"/>
    <w:p w14:paraId="1348D8DA" w14:textId="180E3340" w:rsidR="00861E49" w:rsidRPr="00213B3B" w:rsidRDefault="00BE6649" w:rsidP="00EE6CA0">
      <w:pPr>
        <w:ind w:firstLine="720"/>
      </w:pPr>
      <w:r w:rsidRPr="00213B3B">
        <w:t>Constrângeri:</w:t>
      </w:r>
    </w:p>
    <w:p w14:paraId="20C9709C" w14:textId="4D1CA593" w:rsidR="00BE6649" w:rsidRPr="00213B3B" w:rsidRDefault="00BE6649" w:rsidP="00BE6649">
      <w:pPr>
        <w:pStyle w:val="ListParagraph"/>
        <w:numPr>
          <w:ilvl w:val="0"/>
          <w:numId w:val="3"/>
        </w:numPr>
      </w:pPr>
      <w:r w:rsidRPr="00213B3B">
        <w:t>Câmpul “NR_INMATR’ să nu fie NULL</w:t>
      </w:r>
    </w:p>
    <w:p w14:paraId="77A5F2A1" w14:textId="31CA420A" w:rsidR="0079252C" w:rsidRPr="00213B3B" w:rsidRDefault="0079252C" w:rsidP="00BE6649">
      <w:pPr>
        <w:pStyle w:val="ListParagraph"/>
        <w:numPr>
          <w:ilvl w:val="0"/>
          <w:numId w:val="3"/>
        </w:numPr>
      </w:pPr>
      <w:r w:rsidRPr="00213B3B">
        <w:t>AN_FABR sa fie intre 1885-2024</w:t>
      </w:r>
    </w:p>
    <w:p w14:paraId="321D1A12" w14:textId="77777777" w:rsidR="00D67396" w:rsidRPr="00213B3B" w:rsidRDefault="00D67396" w:rsidP="004D28AB"/>
    <w:p w14:paraId="297EE7C7" w14:textId="64E9D371" w:rsidR="005565AD" w:rsidRPr="00213B3B" w:rsidRDefault="009E7FD1" w:rsidP="009E7FD1">
      <w:pPr>
        <w:ind w:firstLine="720"/>
        <w:jc w:val="center"/>
      </w:pPr>
      <w:r>
        <w:t>Tabelul 9 - Destinație</w:t>
      </w:r>
    </w:p>
    <w:tbl>
      <w:tblPr>
        <w:tblStyle w:val="TableGrid"/>
        <w:tblW w:w="5000" w:type="pct"/>
        <w:tblLook w:val="04A0" w:firstRow="1" w:lastRow="0" w:firstColumn="1" w:lastColumn="0" w:noHBand="0" w:noVBand="1"/>
      </w:tblPr>
      <w:tblGrid>
        <w:gridCol w:w="1839"/>
        <w:gridCol w:w="1839"/>
        <w:gridCol w:w="1837"/>
        <w:gridCol w:w="2087"/>
        <w:gridCol w:w="2026"/>
      </w:tblGrid>
      <w:tr w:rsidR="005565AD" w:rsidRPr="00213B3B" w14:paraId="3F762238" w14:textId="77777777" w:rsidTr="00B152D0">
        <w:tc>
          <w:tcPr>
            <w:tcW w:w="955" w:type="pct"/>
            <w:vAlign w:val="center"/>
          </w:tcPr>
          <w:p w14:paraId="3C208609" w14:textId="253167F7" w:rsidR="005565AD" w:rsidRPr="00213B3B" w:rsidRDefault="005565AD" w:rsidP="00B152D0">
            <w:pPr>
              <w:jc w:val="center"/>
            </w:pPr>
            <w:r w:rsidRPr="00213B3B">
              <w:t>Tip Cheie</w:t>
            </w:r>
          </w:p>
        </w:tc>
        <w:tc>
          <w:tcPr>
            <w:tcW w:w="955" w:type="pct"/>
            <w:vAlign w:val="center"/>
          </w:tcPr>
          <w:p w14:paraId="46C2EB99" w14:textId="736E4139" w:rsidR="005565AD" w:rsidRPr="00213B3B" w:rsidRDefault="005565AD" w:rsidP="00B152D0">
            <w:pPr>
              <w:jc w:val="center"/>
            </w:pPr>
            <w:r w:rsidRPr="00213B3B">
              <w:t>Opționalitate</w:t>
            </w:r>
          </w:p>
        </w:tc>
        <w:tc>
          <w:tcPr>
            <w:tcW w:w="954" w:type="pct"/>
            <w:vAlign w:val="center"/>
          </w:tcPr>
          <w:p w14:paraId="3ED52EBD" w14:textId="67C92762" w:rsidR="005565AD" w:rsidRPr="00213B3B" w:rsidRDefault="005565AD" w:rsidP="00B152D0">
            <w:pPr>
              <w:jc w:val="center"/>
            </w:pPr>
            <w:r w:rsidRPr="00213B3B">
              <w:t>Denumire câmp</w:t>
            </w:r>
          </w:p>
        </w:tc>
        <w:tc>
          <w:tcPr>
            <w:tcW w:w="1084" w:type="pct"/>
            <w:vAlign w:val="center"/>
          </w:tcPr>
          <w:p w14:paraId="136EE08E" w14:textId="2AF8C839" w:rsidR="005565AD" w:rsidRPr="00213B3B" w:rsidRDefault="005565AD" w:rsidP="00B152D0">
            <w:pPr>
              <w:jc w:val="center"/>
            </w:pPr>
            <w:r w:rsidRPr="00213B3B">
              <w:t>Descriere</w:t>
            </w:r>
          </w:p>
        </w:tc>
        <w:tc>
          <w:tcPr>
            <w:tcW w:w="1053" w:type="pct"/>
            <w:vAlign w:val="center"/>
          </w:tcPr>
          <w:p w14:paraId="1FA95D89" w14:textId="25260295" w:rsidR="005565AD" w:rsidRPr="00213B3B" w:rsidRDefault="005565AD" w:rsidP="00B152D0">
            <w:pPr>
              <w:jc w:val="center"/>
            </w:pPr>
            <w:r w:rsidRPr="00213B3B">
              <w:t>Detalii</w:t>
            </w:r>
          </w:p>
        </w:tc>
      </w:tr>
      <w:tr w:rsidR="005565AD" w:rsidRPr="00213B3B" w14:paraId="7AF3E02D" w14:textId="77777777" w:rsidTr="00B152D0">
        <w:tc>
          <w:tcPr>
            <w:tcW w:w="955" w:type="pct"/>
            <w:vAlign w:val="center"/>
          </w:tcPr>
          <w:p w14:paraId="320B82D4" w14:textId="149005C5" w:rsidR="005565AD" w:rsidRPr="00213B3B" w:rsidRDefault="005565AD" w:rsidP="00B152D0">
            <w:pPr>
              <w:jc w:val="center"/>
            </w:pPr>
            <w:r w:rsidRPr="00213B3B">
              <w:t>PK</w:t>
            </w:r>
          </w:p>
        </w:tc>
        <w:tc>
          <w:tcPr>
            <w:tcW w:w="955" w:type="pct"/>
            <w:vAlign w:val="center"/>
          </w:tcPr>
          <w:p w14:paraId="7EA6D99A" w14:textId="77777777" w:rsidR="005565AD" w:rsidRPr="00213B3B" w:rsidRDefault="005565AD" w:rsidP="00B152D0">
            <w:pPr>
              <w:jc w:val="center"/>
            </w:pPr>
          </w:p>
        </w:tc>
        <w:tc>
          <w:tcPr>
            <w:tcW w:w="954" w:type="pct"/>
            <w:vAlign w:val="center"/>
          </w:tcPr>
          <w:p w14:paraId="61F6D9EF" w14:textId="2E85E0FE" w:rsidR="005565AD" w:rsidRPr="00213B3B" w:rsidRDefault="005565AD" w:rsidP="00B152D0">
            <w:pPr>
              <w:jc w:val="center"/>
            </w:pPr>
            <w:r w:rsidRPr="00213B3B">
              <w:t>ID_DEST</w:t>
            </w:r>
          </w:p>
        </w:tc>
        <w:tc>
          <w:tcPr>
            <w:tcW w:w="1084" w:type="pct"/>
            <w:vAlign w:val="center"/>
          </w:tcPr>
          <w:p w14:paraId="5613A2BB" w14:textId="69F969CE" w:rsidR="005565AD" w:rsidRPr="00213B3B" w:rsidRDefault="005565AD" w:rsidP="00B152D0">
            <w:pPr>
              <w:jc w:val="center"/>
            </w:pPr>
            <w:r w:rsidRPr="00213B3B">
              <w:t>Id-ul destinației</w:t>
            </w:r>
          </w:p>
        </w:tc>
        <w:tc>
          <w:tcPr>
            <w:tcW w:w="1053" w:type="pct"/>
            <w:vAlign w:val="center"/>
          </w:tcPr>
          <w:p w14:paraId="4A56B1E8" w14:textId="35885866" w:rsidR="005565AD" w:rsidRPr="00213B3B" w:rsidRDefault="003728BC" w:rsidP="00B152D0">
            <w:pPr>
              <w:jc w:val="center"/>
            </w:pPr>
            <w:r w:rsidRPr="00213B3B">
              <w:t>NUMBER</w:t>
            </w:r>
            <w:r w:rsidR="00F064FC" w:rsidRPr="00213B3B">
              <w:t>(4)</w:t>
            </w:r>
            <w:r w:rsidRPr="00213B3B">
              <w:t xml:space="preserve">; secvență de 1/2/3 cifre în </w:t>
            </w:r>
            <w:r w:rsidRPr="00213B3B">
              <w:lastRenderedPageBreak/>
              <w:t>funcție de necesitate</w:t>
            </w:r>
          </w:p>
        </w:tc>
      </w:tr>
      <w:tr w:rsidR="005565AD" w:rsidRPr="00213B3B" w14:paraId="093FE7EE" w14:textId="77777777" w:rsidTr="00B152D0">
        <w:tc>
          <w:tcPr>
            <w:tcW w:w="955" w:type="pct"/>
            <w:vAlign w:val="center"/>
          </w:tcPr>
          <w:p w14:paraId="78EC28D0" w14:textId="77777777" w:rsidR="005565AD" w:rsidRPr="00213B3B" w:rsidRDefault="005565AD" w:rsidP="00B152D0">
            <w:pPr>
              <w:jc w:val="center"/>
            </w:pPr>
          </w:p>
        </w:tc>
        <w:tc>
          <w:tcPr>
            <w:tcW w:w="955" w:type="pct"/>
            <w:vAlign w:val="center"/>
          </w:tcPr>
          <w:p w14:paraId="16E6A72E" w14:textId="77777777" w:rsidR="005565AD" w:rsidRPr="00213B3B" w:rsidRDefault="005565AD" w:rsidP="00B152D0">
            <w:pPr>
              <w:jc w:val="center"/>
            </w:pPr>
          </w:p>
        </w:tc>
        <w:tc>
          <w:tcPr>
            <w:tcW w:w="954" w:type="pct"/>
            <w:vAlign w:val="center"/>
          </w:tcPr>
          <w:p w14:paraId="29A84DAE" w14:textId="0E09BF86" w:rsidR="005565AD" w:rsidRPr="00213B3B" w:rsidRDefault="00B27331" w:rsidP="00B152D0">
            <w:pPr>
              <w:jc w:val="center"/>
            </w:pPr>
            <w:r w:rsidRPr="00213B3B">
              <w:t>LOCATIE</w:t>
            </w:r>
          </w:p>
        </w:tc>
        <w:tc>
          <w:tcPr>
            <w:tcW w:w="1084" w:type="pct"/>
            <w:vAlign w:val="center"/>
          </w:tcPr>
          <w:p w14:paraId="38B8C801" w14:textId="152D16B4" w:rsidR="005565AD" w:rsidRPr="00213B3B" w:rsidRDefault="00B27331" w:rsidP="00B152D0">
            <w:pPr>
              <w:jc w:val="center"/>
            </w:pPr>
            <w:r w:rsidRPr="00213B3B">
              <w:t>Locația destinației (sat/oraș/stațiune etc)</w:t>
            </w:r>
          </w:p>
        </w:tc>
        <w:tc>
          <w:tcPr>
            <w:tcW w:w="1053" w:type="pct"/>
            <w:vAlign w:val="center"/>
          </w:tcPr>
          <w:p w14:paraId="23DDA642" w14:textId="3209897B" w:rsidR="005565AD" w:rsidRPr="00213B3B" w:rsidRDefault="007F632C" w:rsidP="00B152D0">
            <w:pPr>
              <w:jc w:val="center"/>
            </w:pPr>
            <w:r w:rsidRPr="00213B3B">
              <w:t>VARCHAR2</w:t>
            </w:r>
            <w:r w:rsidR="00F064FC" w:rsidRPr="00213B3B">
              <w:t>(70)</w:t>
            </w:r>
            <w:r w:rsidRPr="00213B3B">
              <w:t xml:space="preserve">; </w:t>
            </w:r>
            <w:r w:rsidR="00E61FAF" w:rsidRPr="00213B3B">
              <w:t>mai multe cuvinte separate prin spații, virgulă sau “-”</w:t>
            </w:r>
          </w:p>
        </w:tc>
      </w:tr>
    </w:tbl>
    <w:p w14:paraId="479562F8" w14:textId="77777777" w:rsidR="005565AD" w:rsidRPr="00213B3B" w:rsidRDefault="005565AD" w:rsidP="00AF65F6">
      <w:pPr>
        <w:ind w:firstLine="720"/>
      </w:pPr>
    </w:p>
    <w:p w14:paraId="0CFC27B5" w14:textId="05D3C4B0" w:rsidR="00B27331" w:rsidRPr="00213B3B" w:rsidRDefault="009E7FD1" w:rsidP="009E7FD1">
      <w:pPr>
        <w:ind w:firstLine="720"/>
        <w:jc w:val="center"/>
      </w:pPr>
      <w:r>
        <w:t xml:space="preserve">Tabelul 10 - </w:t>
      </w:r>
      <w:r w:rsidRPr="00213B3B">
        <w:t>Detalii_Destinație</w:t>
      </w:r>
      <w:r w:rsidR="00B27331" w:rsidRPr="00213B3B">
        <w:t>:</w:t>
      </w:r>
    </w:p>
    <w:tbl>
      <w:tblPr>
        <w:tblStyle w:val="TableGrid"/>
        <w:tblW w:w="5000" w:type="pct"/>
        <w:tblLook w:val="04A0" w:firstRow="1" w:lastRow="0" w:firstColumn="1" w:lastColumn="0" w:noHBand="0" w:noVBand="1"/>
      </w:tblPr>
      <w:tblGrid>
        <w:gridCol w:w="1880"/>
        <w:gridCol w:w="1879"/>
        <w:gridCol w:w="1914"/>
        <w:gridCol w:w="1881"/>
        <w:gridCol w:w="2074"/>
      </w:tblGrid>
      <w:tr w:rsidR="00B27331" w:rsidRPr="00213B3B" w14:paraId="4DE53643" w14:textId="77777777" w:rsidTr="00B152D0">
        <w:trPr>
          <w:cantSplit/>
          <w:trHeight w:val="1134"/>
        </w:trPr>
        <w:tc>
          <w:tcPr>
            <w:tcW w:w="976" w:type="pct"/>
            <w:vAlign w:val="center"/>
          </w:tcPr>
          <w:p w14:paraId="06D3CD17" w14:textId="348DA161" w:rsidR="00B27331" w:rsidRPr="00213B3B" w:rsidRDefault="00B27331" w:rsidP="00123366">
            <w:pPr>
              <w:jc w:val="center"/>
            </w:pPr>
            <w:r w:rsidRPr="00213B3B">
              <w:t>Tip Cheie</w:t>
            </w:r>
          </w:p>
        </w:tc>
        <w:tc>
          <w:tcPr>
            <w:tcW w:w="976" w:type="pct"/>
            <w:vAlign w:val="center"/>
          </w:tcPr>
          <w:p w14:paraId="066F9CBD" w14:textId="3874E0FA" w:rsidR="00B27331" w:rsidRPr="00213B3B" w:rsidRDefault="00B27331" w:rsidP="00123366">
            <w:pPr>
              <w:jc w:val="center"/>
            </w:pPr>
            <w:r w:rsidRPr="00213B3B">
              <w:t>Opționalitate</w:t>
            </w:r>
          </w:p>
        </w:tc>
        <w:tc>
          <w:tcPr>
            <w:tcW w:w="994" w:type="pct"/>
            <w:vAlign w:val="center"/>
          </w:tcPr>
          <w:p w14:paraId="02DCA6AD" w14:textId="76E7AF62" w:rsidR="00B27331" w:rsidRPr="00213B3B" w:rsidRDefault="00B27331" w:rsidP="00123366">
            <w:pPr>
              <w:jc w:val="center"/>
            </w:pPr>
            <w:r w:rsidRPr="00213B3B">
              <w:t>Denumire câmp</w:t>
            </w:r>
          </w:p>
        </w:tc>
        <w:tc>
          <w:tcPr>
            <w:tcW w:w="977" w:type="pct"/>
            <w:vAlign w:val="center"/>
          </w:tcPr>
          <w:p w14:paraId="65F2EE2C" w14:textId="31403744" w:rsidR="00B27331" w:rsidRPr="00213B3B" w:rsidRDefault="00B27331" w:rsidP="00123366">
            <w:pPr>
              <w:jc w:val="center"/>
            </w:pPr>
            <w:r w:rsidRPr="00213B3B">
              <w:t>Descriere</w:t>
            </w:r>
          </w:p>
        </w:tc>
        <w:tc>
          <w:tcPr>
            <w:tcW w:w="1077" w:type="pct"/>
            <w:vAlign w:val="center"/>
          </w:tcPr>
          <w:p w14:paraId="33A7F816" w14:textId="0794FE81" w:rsidR="00B27331" w:rsidRPr="00213B3B" w:rsidRDefault="00B27331" w:rsidP="00123366">
            <w:pPr>
              <w:jc w:val="center"/>
            </w:pPr>
            <w:r w:rsidRPr="00213B3B">
              <w:t>Detalii</w:t>
            </w:r>
          </w:p>
        </w:tc>
      </w:tr>
      <w:tr w:rsidR="00B27331" w:rsidRPr="00213B3B" w14:paraId="55EC5285" w14:textId="77777777" w:rsidTr="00B152D0">
        <w:trPr>
          <w:cantSplit/>
          <w:trHeight w:val="1134"/>
        </w:trPr>
        <w:tc>
          <w:tcPr>
            <w:tcW w:w="976" w:type="pct"/>
            <w:vAlign w:val="center"/>
          </w:tcPr>
          <w:p w14:paraId="6D5F931C" w14:textId="79F44352" w:rsidR="00B27331" w:rsidRPr="00213B3B" w:rsidRDefault="00B27331" w:rsidP="00123366">
            <w:pPr>
              <w:jc w:val="center"/>
            </w:pPr>
            <w:r w:rsidRPr="00213B3B">
              <w:t>PK</w:t>
            </w:r>
          </w:p>
        </w:tc>
        <w:tc>
          <w:tcPr>
            <w:tcW w:w="976" w:type="pct"/>
            <w:vAlign w:val="center"/>
          </w:tcPr>
          <w:p w14:paraId="069B9329" w14:textId="77777777" w:rsidR="00B27331" w:rsidRPr="00213B3B" w:rsidRDefault="00B27331" w:rsidP="00123366">
            <w:pPr>
              <w:jc w:val="center"/>
            </w:pPr>
          </w:p>
        </w:tc>
        <w:tc>
          <w:tcPr>
            <w:tcW w:w="994" w:type="pct"/>
            <w:vAlign w:val="center"/>
          </w:tcPr>
          <w:p w14:paraId="19693449" w14:textId="08C7DEB3" w:rsidR="00B27331" w:rsidRPr="00213B3B" w:rsidRDefault="00B27331" w:rsidP="00123366">
            <w:pPr>
              <w:jc w:val="center"/>
            </w:pPr>
            <w:r w:rsidRPr="00213B3B">
              <w:t>ID_DET_DEST</w:t>
            </w:r>
          </w:p>
        </w:tc>
        <w:tc>
          <w:tcPr>
            <w:tcW w:w="977" w:type="pct"/>
            <w:vAlign w:val="center"/>
          </w:tcPr>
          <w:p w14:paraId="74078452" w14:textId="380F2E62" w:rsidR="00B27331" w:rsidRPr="00213B3B" w:rsidRDefault="00B27331" w:rsidP="00123366">
            <w:pPr>
              <w:jc w:val="center"/>
            </w:pPr>
            <w:r w:rsidRPr="00213B3B">
              <w:t>Id-ul detaliilor destinației</w:t>
            </w:r>
          </w:p>
        </w:tc>
        <w:tc>
          <w:tcPr>
            <w:tcW w:w="1077" w:type="pct"/>
            <w:vAlign w:val="center"/>
          </w:tcPr>
          <w:p w14:paraId="5F6C39A5" w14:textId="2AF4F125" w:rsidR="00B27331" w:rsidRPr="00213B3B" w:rsidRDefault="003728BC" w:rsidP="00123366">
            <w:pPr>
              <w:jc w:val="center"/>
            </w:pPr>
            <w:r w:rsidRPr="00213B3B">
              <w:t>NUMBER</w:t>
            </w:r>
            <w:r w:rsidR="00F064FC" w:rsidRPr="00213B3B">
              <w:t>(4)</w:t>
            </w:r>
            <w:r w:rsidRPr="00213B3B">
              <w:t>; secvență de 1/2/3 cifre în funcție de necesitate</w:t>
            </w:r>
          </w:p>
        </w:tc>
      </w:tr>
      <w:tr w:rsidR="00B27331" w:rsidRPr="00213B3B" w14:paraId="18070BCA" w14:textId="77777777" w:rsidTr="00B152D0">
        <w:trPr>
          <w:cantSplit/>
          <w:trHeight w:val="1134"/>
        </w:trPr>
        <w:tc>
          <w:tcPr>
            <w:tcW w:w="976" w:type="pct"/>
            <w:vAlign w:val="center"/>
          </w:tcPr>
          <w:p w14:paraId="6626A184" w14:textId="77777777" w:rsidR="00B27331" w:rsidRPr="00213B3B" w:rsidRDefault="00B27331" w:rsidP="00123366">
            <w:pPr>
              <w:jc w:val="center"/>
            </w:pPr>
          </w:p>
        </w:tc>
        <w:tc>
          <w:tcPr>
            <w:tcW w:w="976" w:type="pct"/>
            <w:vAlign w:val="center"/>
          </w:tcPr>
          <w:p w14:paraId="730F1FB0" w14:textId="77777777" w:rsidR="00B27331" w:rsidRPr="00213B3B" w:rsidRDefault="00B27331" w:rsidP="00123366">
            <w:pPr>
              <w:jc w:val="center"/>
            </w:pPr>
          </w:p>
        </w:tc>
        <w:tc>
          <w:tcPr>
            <w:tcW w:w="994" w:type="pct"/>
            <w:vAlign w:val="center"/>
          </w:tcPr>
          <w:p w14:paraId="263FA1DE" w14:textId="30BED65E" w:rsidR="00B27331" w:rsidRPr="00213B3B" w:rsidRDefault="00B27331" w:rsidP="00123366">
            <w:pPr>
              <w:jc w:val="center"/>
            </w:pPr>
            <w:r w:rsidRPr="00213B3B">
              <w:t>TIP</w:t>
            </w:r>
          </w:p>
        </w:tc>
        <w:tc>
          <w:tcPr>
            <w:tcW w:w="977" w:type="pct"/>
            <w:vAlign w:val="center"/>
          </w:tcPr>
          <w:p w14:paraId="72319018" w14:textId="33E56EA0" w:rsidR="00B27331" w:rsidRPr="00213B3B" w:rsidRDefault="00B27331" w:rsidP="00123366">
            <w:pPr>
              <w:jc w:val="center"/>
            </w:pPr>
            <w:r w:rsidRPr="00213B3B">
              <w:t>Tipul (scopul) destinației – medical, afaceri, relaxare, etc</w:t>
            </w:r>
          </w:p>
        </w:tc>
        <w:tc>
          <w:tcPr>
            <w:tcW w:w="1077" w:type="pct"/>
            <w:vAlign w:val="center"/>
          </w:tcPr>
          <w:p w14:paraId="7271EFBD" w14:textId="5A6379AB" w:rsidR="00F418AC" w:rsidRPr="00213B3B" w:rsidRDefault="00F418AC" w:rsidP="00123366">
            <w:pPr>
              <w:jc w:val="center"/>
            </w:pPr>
            <w:r w:rsidRPr="00213B3B">
              <w:t>VARCHAR2</w:t>
            </w:r>
            <w:r w:rsidR="00F064FC" w:rsidRPr="00213B3B">
              <w:t>(30)</w:t>
            </w:r>
            <w:r w:rsidRPr="00213B3B">
              <w:t>; mai multe cuvinte separate prin spații, virgulă sau “-”</w:t>
            </w:r>
          </w:p>
        </w:tc>
      </w:tr>
      <w:tr w:rsidR="00B27331" w:rsidRPr="00213B3B" w14:paraId="134B57FD" w14:textId="77777777" w:rsidTr="00B152D0">
        <w:trPr>
          <w:cantSplit/>
          <w:trHeight w:val="1134"/>
        </w:trPr>
        <w:tc>
          <w:tcPr>
            <w:tcW w:w="976" w:type="pct"/>
            <w:vAlign w:val="center"/>
          </w:tcPr>
          <w:p w14:paraId="615C0E09" w14:textId="039FF9E8" w:rsidR="00B27331" w:rsidRPr="00213B3B" w:rsidRDefault="0031097C" w:rsidP="00123366">
            <w:pPr>
              <w:jc w:val="center"/>
            </w:pPr>
            <w:r w:rsidRPr="00213B3B">
              <w:t>FK</w:t>
            </w:r>
          </w:p>
        </w:tc>
        <w:tc>
          <w:tcPr>
            <w:tcW w:w="976" w:type="pct"/>
            <w:vAlign w:val="center"/>
          </w:tcPr>
          <w:p w14:paraId="23935E51" w14:textId="77777777" w:rsidR="00B27331" w:rsidRPr="00213B3B" w:rsidRDefault="00B27331" w:rsidP="00123366">
            <w:pPr>
              <w:jc w:val="center"/>
            </w:pPr>
          </w:p>
        </w:tc>
        <w:tc>
          <w:tcPr>
            <w:tcW w:w="994" w:type="pct"/>
            <w:vAlign w:val="center"/>
          </w:tcPr>
          <w:p w14:paraId="6796043E" w14:textId="49CCFB62" w:rsidR="00B27331" w:rsidRPr="00213B3B" w:rsidRDefault="0031097C" w:rsidP="00123366">
            <w:pPr>
              <w:jc w:val="center"/>
            </w:pPr>
            <w:r w:rsidRPr="00213B3B">
              <w:t>ID_DEST</w:t>
            </w:r>
          </w:p>
        </w:tc>
        <w:tc>
          <w:tcPr>
            <w:tcW w:w="977" w:type="pct"/>
            <w:vAlign w:val="center"/>
          </w:tcPr>
          <w:p w14:paraId="012DAEEC" w14:textId="0EFF4F6D" w:rsidR="00B27331" w:rsidRPr="00213B3B" w:rsidRDefault="0031097C" w:rsidP="00123366">
            <w:pPr>
              <w:jc w:val="center"/>
            </w:pPr>
            <w:r w:rsidRPr="00213B3B">
              <w:t>Id-ul destinației</w:t>
            </w:r>
          </w:p>
        </w:tc>
        <w:tc>
          <w:tcPr>
            <w:tcW w:w="1077" w:type="pct"/>
            <w:vAlign w:val="center"/>
          </w:tcPr>
          <w:p w14:paraId="509C3287" w14:textId="76E957E8" w:rsidR="00B27331" w:rsidRPr="00213B3B" w:rsidRDefault="003728BC" w:rsidP="00123366">
            <w:pPr>
              <w:jc w:val="center"/>
            </w:pPr>
            <w:r w:rsidRPr="00213B3B">
              <w:t>NUMBER</w:t>
            </w:r>
            <w:r w:rsidR="00F064FC" w:rsidRPr="00213B3B">
              <w:t>(4)</w:t>
            </w:r>
            <w:r w:rsidRPr="00213B3B">
              <w:t>; secvență de 1/2/3 cifre în funcție de necesitate</w:t>
            </w:r>
          </w:p>
        </w:tc>
      </w:tr>
    </w:tbl>
    <w:p w14:paraId="52B51686" w14:textId="77777777" w:rsidR="001216D5" w:rsidRDefault="001216D5" w:rsidP="00FB64EA"/>
    <w:p w14:paraId="19CB9A1A" w14:textId="183A6D7B" w:rsidR="00146C22" w:rsidRPr="00213B3B" w:rsidRDefault="001216D5" w:rsidP="001216D5">
      <w:pPr>
        <w:ind w:firstLine="720"/>
        <w:jc w:val="center"/>
      </w:pPr>
      <w:r>
        <w:t xml:space="preserve">Tabelul 11 - </w:t>
      </w:r>
      <w:r w:rsidRPr="00213B3B">
        <w:t>Familie_Destinatie</w:t>
      </w:r>
      <w:r w:rsidR="007168F3" w:rsidRPr="00213B3B">
        <w:t>:</w:t>
      </w:r>
    </w:p>
    <w:tbl>
      <w:tblPr>
        <w:tblStyle w:val="TableGrid"/>
        <w:tblW w:w="5000" w:type="pct"/>
        <w:tblLook w:val="04A0" w:firstRow="1" w:lastRow="0" w:firstColumn="1" w:lastColumn="0" w:noHBand="0" w:noVBand="1"/>
      </w:tblPr>
      <w:tblGrid>
        <w:gridCol w:w="1925"/>
        <w:gridCol w:w="1925"/>
        <w:gridCol w:w="1926"/>
        <w:gridCol w:w="1926"/>
        <w:gridCol w:w="1926"/>
      </w:tblGrid>
      <w:tr w:rsidR="007168F3" w:rsidRPr="00213B3B" w14:paraId="6643D443" w14:textId="77777777" w:rsidTr="00B152D0">
        <w:tc>
          <w:tcPr>
            <w:tcW w:w="1000" w:type="pct"/>
            <w:vAlign w:val="center"/>
          </w:tcPr>
          <w:p w14:paraId="2538FB36" w14:textId="023F9F12" w:rsidR="007168F3" w:rsidRPr="00213B3B" w:rsidRDefault="007168F3" w:rsidP="00B152D0">
            <w:pPr>
              <w:jc w:val="center"/>
            </w:pPr>
            <w:r w:rsidRPr="00213B3B">
              <w:t>Tip Cheie</w:t>
            </w:r>
          </w:p>
        </w:tc>
        <w:tc>
          <w:tcPr>
            <w:tcW w:w="1000" w:type="pct"/>
            <w:vAlign w:val="center"/>
          </w:tcPr>
          <w:p w14:paraId="160A11D9" w14:textId="5DC62BB6" w:rsidR="007168F3" w:rsidRPr="00213B3B" w:rsidRDefault="007168F3" w:rsidP="00B152D0">
            <w:pPr>
              <w:jc w:val="center"/>
            </w:pPr>
            <w:r w:rsidRPr="00213B3B">
              <w:t>Opționalitate</w:t>
            </w:r>
          </w:p>
        </w:tc>
        <w:tc>
          <w:tcPr>
            <w:tcW w:w="1000" w:type="pct"/>
            <w:vAlign w:val="center"/>
          </w:tcPr>
          <w:p w14:paraId="1B5B7366" w14:textId="1687CB79" w:rsidR="007168F3" w:rsidRPr="00213B3B" w:rsidRDefault="007168F3" w:rsidP="00B152D0">
            <w:pPr>
              <w:jc w:val="center"/>
            </w:pPr>
            <w:r w:rsidRPr="00213B3B">
              <w:t>Denumire câmp</w:t>
            </w:r>
          </w:p>
        </w:tc>
        <w:tc>
          <w:tcPr>
            <w:tcW w:w="1000" w:type="pct"/>
            <w:vAlign w:val="center"/>
          </w:tcPr>
          <w:p w14:paraId="1E66C10F" w14:textId="7295B014" w:rsidR="007168F3" w:rsidRPr="00213B3B" w:rsidRDefault="007168F3" w:rsidP="00B152D0">
            <w:pPr>
              <w:jc w:val="center"/>
            </w:pPr>
            <w:r w:rsidRPr="00213B3B">
              <w:t>Descriere</w:t>
            </w:r>
          </w:p>
        </w:tc>
        <w:tc>
          <w:tcPr>
            <w:tcW w:w="1000" w:type="pct"/>
            <w:vAlign w:val="center"/>
          </w:tcPr>
          <w:p w14:paraId="67092E58" w14:textId="7390E846" w:rsidR="007168F3" w:rsidRPr="00213B3B" w:rsidRDefault="007168F3" w:rsidP="00B152D0">
            <w:pPr>
              <w:jc w:val="center"/>
            </w:pPr>
            <w:r w:rsidRPr="00213B3B">
              <w:t>Detalii</w:t>
            </w:r>
          </w:p>
        </w:tc>
      </w:tr>
      <w:tr w:rsidR="007168F3" w:rsidRPr="00213B3B" w14:paraId="0FF4DDA1" w14:textId="77777777" w:rsidTr="00B152D0">
        <w:tc>
          <w:tcPr>
            <w:tcW w:w="1000" w:type="pct"/>
            <w:vAlign w:val="center"/>
          </w:tcPr>
          <w:p w14:paraId="5332F690" w14:textId="6822F669" w:rsidR="007168F3" w:rsidRPr="00213B3B" w:rsidRDefault="007168F3" w:rsidP="00B152D0">
            <w:pPr>
              <w:jc w:val="center"/>
            </w:pPr>
            <w:r w:rsidRPr="00213B3B">
              <w:t>FK</w:t>
            </w:r>
          </w:p>
        </w:tc>
        <w:tc>
          <w:tcPr>
            <w:tcW w:w="1000" w:type="pct"/>
            <w:vAlign w:val="center"/>
          </w:tcPr>
          <w:p w14:paraId="6529E58D" w14:textId="77777777" w:rsidR="007168F3" w:rsidRPr="00213B3B" w:rsidRDefault="007168F3" w:rsidP="00B152D0">
            <w:pPr>
              <w:jc w:val="center"/>
            </w:pPr>
          </w:p>
        </w:tc>
        <w:tc>
          <w:tcPr>
            <w:tcW w:w="1000" w:type="pct"/>
            <w:vAlign w:val="center"/>
          </w:tcPr>
          <w:p w14:paraId="13583A00" w14:textId="25C596EF" w:rsidR="007168F3" w:rsidRPr="00213B3B" w:rsidRDefault="007168F3" w:rsidP="00B152D0">
            <w:pPr>
              <w:jc w:val="center"/>
            </w:pPr>
            <w:r w:rsidRPr="00213B3B">
              <w:t>ID_FAM</w:t>
            </w:r>
          </w:p>
        </w:tc>
        <w:tc>
          <w:tcPr>
            <w:tcW w:w="1000" w:type="pct"/>
            <w:vAlign w:val="center"/>
          </w:tcPr>
          <w:p w14:paraId="3AB5DB6E" w14:textId="4241C888" w:rsidR="007168F3" w:rsidRPr="00213B3B" w:rsidRDefault="007168F3" w:rsidP="00B152D0">
            <w:pPr>
              <w:jc w:val="center"/>
            </w:pPr>
            <w:r w:rsidRPr="00213B3B">
              <w:t>Id-ul familiei</w:t>
            </w:r>
          </w:p>
        </w:tc>
        <w:tc>
          <w:tcPr>
            <w:tcW w:w="1000" w:type="pct"/>
            <w:vAlign w:val="center"/>
          </w:tcPr>
          <w:p w14:paraId="6DAFE519" w14:textId="63D4F31F" w:rsidR="007168F3" w:rsidRPr="00213B3B" w:rsidRDefault="007168F3" w:rsidP="00B152D0">
            <w:pPr>
              <w:jc w:val="center"/>
            </w:pPr>
            <w:r w:rsidRPr="00213B3B">
              <w:t>NUMBER(4); secvență de 1/2/3 cifre în funcție de necesitate</w:t>
            </w:r>
          </w:p>
        </w:tc>
      </w:tr>
      <w:tr w:rsidR="007168F3" w:rsidRPr="00213B3B" w14:paraId="19846EBB" w14:textId="77777777" w:rsidTr="00B152D0">
        <w:tc>
          <w:tcPr>
            <w:tcW w:w="1000" w:type="pct"/>
            <w:vAlign w:val="center"/>
          </w:tcPr>
          <w:p w14:paraId="3FE7328B" w14:textId="5244DF61" w:rsidR="007168F3" w:rsidRPr="00213B3B" w:rsidRDefault="007168F3" w:rsidP="00B152D0">
            <w:pPr>
              <w:jc w:val="center"/>
            </w:pPr>
            <w:r w:rsidRPr="00213B3B">
              <w:t>FK</w:t>
            </w:r>
          </w:p>
        </w:tc>
        <w:tc>
          <w:tcPr>
            <w:tcW w:w="1000" w:type="pct"/>
            <w:vAlign w:val="center"/>
          </w:tcPr>
          <w:p w14:paraId="238ADC29" w14:textId="77777777" w:rsidR="007168F3" w:rsidRPr="00213B3B" w:rsidRDefault="007168F3" w:rsidP="00B152D0">
            <w:pPr>
              <w:jc w:val="center"/>
            </w:pPr>
          </w:p>
        </w:tc>
        <w:tc>
          <w:tcPr>
            <w:tcW w:w="1000" w:type="pct"/>
            <w:vAlign w:val="center"/>
          </w:tcPr>
          <w:p w14:paraId="212CC652" w14:textId="3783223C" w:rsidR="007168F3" w:rsidRPr="00213B3B" w:rsidRDefault="007168F3" w:rsidP="00B152D0">
            <w:pPr>
              <w:jc w:val="center"/>
            </w:pPr>
            <w:r w:rsidRPr="00213B3B">
              <w:t>ID_DEST</w:t>
            </w:r>
          </w:p>
        </w:tc>
        <w:tc>
          <w:tcPr>
            <w:tcW w:w="1000" w:type="pct"/>
            <w:vAlign w:val="center"/>
          </w:tcPr>
          <w:p w14:paraId="4DC0FED2" w14:textId="104DFF7E" w:rsidR="007168F3" w:rsidRPr="00213B3B" w:rsidRDefault="007168F3" w:rsidP="00B152D0">
            <w:pPr>
              <w:jc w:val="center"/>
            </w:pPr>
            <w:r w:rsidRPr="00213B3B">
              <w:t xml:space="preserve">Id-ul </w:t>
            </w:r>
            <w:r w:rsidR="001216D5" w:rsidRPr="00213B3B">
              <w:t>destinației</w:t>
            </w:r>
          </w:p>
        </w:tc>
        <w:tc>
          <w:tcPr>
            <w:tcW w:w="1000" w:type="pct"/>
            <w:vAlign w:val="center"/>
          </w:tcPr>
          <w:p w14:paraId="7FFC9F9E" w14:textId="7B7FDBE7" w:rsidR="007168F3" w:rsidRPr="00213B3B" w:rsidRDefault="007168F3" w:rsidP="00B152D0">
            <w:pPr>
              <w:jc w:val="center"/>
            </w:pPr>
            <w:r w:rsidRPr="00213B3B">
              <w:t>NUMBER(4); secvență de 1/2/3 cifre în funcție de necesitate</w:t>
            </w:r>
          </w:p>
        </w:tc>
      </w:tr>
    </w:tbl>
    <w:p w14:paraId="40DE1F9D" w14:textId="77777777" w:rsidR="007168F3" w:rsidRPr="00213B3B" w:rsidRDefault="007168F3" w:rsidP="00AF65F6">
      <w:pPr>
        <w:ind w:firstLine="720"/>
      </w:pPr>
    </w:p>
    <w:p w14:paraId="691CC37C" w14:textId="374FE9F0" w:rsidR="007168F3" w:rsidRPr="00213B3B" w:rsidRDefault="008F4E32" w:rsidP="008F4E32">
      <w:pPr>
        <w:ind w:firstLine="720"/>
        <w:jc w:val="center"/>
      </w:pPr>
      <w:r>
        <w:lastRenderedPageBreak/>
        <w:t xml:space="preserve">Tabelul 12 - </w:t>
      </w:r>
      <w:r w:rsidRPr="00213B3B">
        <w:t>Grup_Destinatie:</w:t>
      </w:r>
    </w:p>
    <w:tbl>
      <w:tblPr>
        <w:tblStyle w:val="TableGrid"/>
        <w:tblW w:w="5000" w:type="pct"/>
        <w:tblLook w:val="04A0" w:firstRow="1" w:lastRow="0" w:firstColumn="1" w:lastColumn="0" w:noHBand="0" w:noVBand="1"/>
      </w:tblPr>
      <w:tblGrid>
        <w:gridCol w:w="1925"/>
        <w:gridCol w:w="1925"/>
        <w:gridCol w:w="1926"/>
        <w:gridCol w:w="1926"/>
        <w:gridCol w:w="1926"/>
      </w:tblGrid>
      <w:tr w:rsidR="008A008B" w:rsidRPr="00213B3B" w14:paraId="0E241BB4" w14:textId="77777777" w:rsidTr="00B152D0">
        <w:tc>
          <w:tcPr>
            <w:tcW w:w="1000" w:type="pct"/>
            <w:vAlign w:val="center"/>
          </w:tcPr>
          <w:p w14:paraId="17F48D65" w14:textId="77777777" w:rsidR="008A008B" w:rsidRPr="00213B3B" w:rsidRDefault="008A008B" w:rsidP="00B152D0">
            <w:pPr>
              <w:jc w:val="center"/>
            </w:pPr>
            <w:r w:rsidRPr="00213B3B">
              <w:t>Tip Cheie</w:t>
            </w:r>
          </w:p>
        </w:tc>
        <w:tc>
          <w:tcPr>
            <w:tcW w:w="1000" w:type="pct"/>
            <w:vAlign w:val="center"/>
          </w:tcPr>
          <w:p w14:paraId="1BE12AF8" w14:textId="77777777" w:rsidR="008A008B" w:rsidRPr="00213B3B" w:rsidRDefault="008A008B" w:rsidP="00B152D0">
            <w:pPr>
              <w:jc w:val="center"/>
            </w:pPr>
            <w:r w:rsidRPr="00213B3B">
              <w:t>Opționalitate</w:t>
            </w:r>
          </w:p>
        </w:tc>
        <w:tc>
          <w:tcPr>
            <w:tcW w:w="1000" w:type="pct"/>
            <w:vAlign w:val="center"/>
          </w:tcPr>
          <w:p w14:paraId="283A2651" w14:textId="77777777" w:rsidR="008A008B" w:rsidRPr="00213B3B" w:rsidRDefault="008A008B" w:rsidP="00B152D0">
            <w:pPr>
              <w:jc w:val="center"/>
            </w:pPr>
            <w:r w:rsidRPr="00213B3B">
              <w:t>Denumire câmp</w:t>
            </w:r>
          </w:p>
        </w:tc>
        <w:tc>
          <w:tcPr>
            <w:tcW w:w="1000" w:type="pct"/>
            <w:vAlign w:val="center"/>
          </w:tcPr>
          <w:p w14:paraId="59DCAA12" w14:textId="77777777" w:rsidR="008A008B" w:rsidRPr="00213B3B" w:rsidRDefault="008A008B" w:rsidP="00B152D0">
            <w:pPr>
              <w:jc w:val="center"/>
            </w:pPr>
            <w:r w:rsidRPr="00213B3B">
              <w:t>Descriere</w:t>
            </w:r>
          </w:p>
        </w:tc>
        <w:tc>
          <w:tcPr>
            <w:tcW w:w="1000" w:type="pct"/>
            <w:vAlign w:val="center"/>
          </w:tcPr>
          <w:p w14:paraId="01755AAC" w14:textId="77777777" w:rsidR="008A008B" w:rsidRPr="00213B3B" w:rsidRDefault="008A008B" w:rsidP="00B152D0">
            <w:pPr>
              <w:jc w:val="center"/>
            </w:pPr>
            <w:r w:rsidRPr="00213B3B">
              <w:t>Detalii</w:t>
            </w:r>
          </w:p>
        </w:tc>
      </w:tr>
      <w:tr w:rsidR="008A008B" w:rsidRPr="00213B3B" w14:paraId="2BDEA9D7" w14:textId="77777777" w:rsidTr="00B152D0">
        <w:tc>
          <w:tcPr>
            <w:tcW w:w="1000" w:type="pct"/>
            <w:vAlign w:val="center"/>
          </w:tcPr>
          <w:p w14:paraId="1A478A1B" w14:textId="77777777" w:rsidR="008A008B" w:rsidRPr="00213B3B" w:rsidRDefault="008A008B" w:rsidP="00B152D0">
            <w:pPr>
              <w:jc w:val="center"/>
            </w:pPr>
            <w:r w:rsidRPr="00213B3B">
              <w:t>FK</w:t>
            </w:r>
          </w:p>
        </w:tc>
        <w:tc>
          <w:tcPr>
            <w:tcW w:w="1000" w:type="pct"/>
            <w:vAlign w:val="center"/>
          </w:tcPr>
          <w:p w14:paraId="4589F840" w14:textId="77777777" w:rsidR="008A008B" w:rsidRPr="00213B3B" w:rsidRDefault="008A008B" w:rsidP="00B152D0">
            <w:pPr>
              <w:jc w:val="center"/>
            </w:pPr>
          </w:p>
        </w:tc>
        <w:tc>
          <w:tcPr>
            <w:tcW w:w="1000" w:type="pct"/>
            <w:vAlign w:val="center"/>
          </w:tcPr>
          <w:p w14:paraId="5905878D" w14:textId="69342E10" w:rsidR="008A008B" w:rsidRPr="00213B3B" w:rsidRDefault="008A008B" w:rsidP="00B152D0">
            <w:pPr>
              <w:jc w:val="center"/>
            </w:pPr>
            <w:r w:rsidRPr="00213B3B">
              <w:t>ID_GRUP</w:t>
            </w:r>
          </w:p>
        </w:tc>
        <w:tc>
          <w:tcPr>
            <w:tcW w:w="1000" w:type="pct"/>
            <w:vAlign w:val="center"/>
          </w:tcPr>
          <w:p w14:paraId="442E1BB7" w14:textId="6298980A" w:rsidR="008A008B" w:rsidRPr="00213B3B" w:rsidRDefault="008A008B" w:rsidP="00B152D0">
            <w:pPr>
              <w:jc w:val="center"/>
            </w:pPr>
            <w:r w:rsidRPr="00213B3B">
              <w:t>Id-ul grupului</w:t>
            </w:r>
          </w:p>
        </w:tc>
        <w:tc>
          <w:tcPr>
            <w:tcW w:w="1000" w:type="pct"/>
            <w:vAlign w:val="center"/>
          </w:tcPr>
          <w:p w14:paraId="37EA201C" w14:textId="77777777" w:rsidR="008A008B" w:rsidRPr="00213B3B" w:rsidRDefault="008A008B" w:rsidP="00B152D0">
            <w:pPr>
              <w:jc w:val="center"/>
            </w:pPr>
            <w:r w:rsidRPr="00213B3B">
              <w:t>NUMBER(4); secvență de 1/2/3 cifre în funcție de necesitate</w:t>
            </w:r>
          </w:p>
        </w:tc>
      </w:tr>
      <w:tr w:rsidR="008A008B" w:rsidRPr="00213B3B" w14:paraId="3089800F" w14:textId="77777777" w:rsidTr="00B152D0">
        <w:tc>
          <w:tcPr>
            <w:tcW w:w="1000" w:type="pct"/>
            <w:vAlign w:val="center"/>
          </w:tcPr>
          <w:p w14:paraId="18266484" w14:textId="77777777" w:rsidR="008A008B" w:rsidRPr="00213B3B" w:rsidRDefault="008A008B" w:rsidP="00B152D0">
            <w:pPr>
              <w:jc w:val="center"/>
            </w:pPr>
            <w:r w:rsidRPr="00213B3B">
              <w:t>FK</w:t>
            </w:r>
          </w:p>
        </w:tc>
        <w:tc>
          <w:tcPr>
            <w:tcW w:w="1000" w:type="pct"/>
            <w:vAlign w:val="center"/>
          </w:tcPr>
          <w:p w14:paraId="13EAD367" w14:textId="77777777" w:rsidR="008A008B" w:rsidRPr="00213B3B" w:rsidRDefault="008A008B" w:rsidP="00B152D0">
            <w:pPr>
              <w:jc w:val="center"/>
            </w:pPr>
          </w:p>
        </w:tc>
        <w:tc>
          <w:tcPr>
            <w:tcW w:w="1000" w:type="pct"/>
            <w:vAlign w:val="center"/>
          </w:tcPr>
          <w:p w14:paraId="32BCD9C8" w14:textId="77777777" w:rsidR="008A008B" w:rsidRPr="00213B3B" w:rsidRDefault="008A008B" w:rsidP="00B152D0">
            <w:pPr>
              <w:jc w:val="center"/>
            </w:pPr>
            <w:r w:rsidRPr="00213B3B">
              <w:t>ID_DEST</w:t>
            </w:r>
          </w:p>
        </w:tc>
        <w:tc>
          <w:tcPr>
            <w:tcW w:w="1000" w:type="pct"/>
            <w:vAlign w:val="center"/>
          </w:tcPr>
          <w:p w14:paraId="11FB8C73" w14:textId="16E8FDB5" w:rsidR="008A008B" w:rsidRPr="00213B3B" w:rsidRDefault="008A008B" w:rsidP="00B152D0">
            <w:pPr>
              <w:jc w:val="center"/>
            </w:pPr>
            <w:r w:rsidRPr="00213B3B">
              <w:t xml:space="preserve">Id-ul </w:t>
            </w:r>
            <w:r w:rsidR="008F4E32" w:rsidRPr="00213B3B">
              <w:t>destinației</w:t>
            </w:r>
          </w:p>
        </w:tc>
        <w:tc>
          <w:tcPr>
            <w:tcW w:w="1000" w:type="pct"/>
            <w:vAlign w:val="center"/>
          </w:tcPr>
          <w:p w14:paraId="7A47D37E" w14:textId="77777777" w:rsidR="008A008B" w:rsidRPr="00213B3B" w:rsidRDefault="008A008B" w:rsidP="00B152D0">
            <w:pPr>
              <w:jc w:val="center"/>
            </w:pPr>
            <w:r w:rsidRPr="00213B3B">
              <w:t>NUMBER(4); secvență de 1/2/3 cifre în funcție de necesitate</w:t>
            </w:r>
          </w:p>
        </w:tc>
      </w:tr>
    </w:tbl>
    <w:p w14:paraId="40E870E8" w14:textId="77777777" w:rsidR="008A008B" w:rsidRPr="00213B3B" w:rsidRDefault="008A008B" w:rsidP="00AF65F6">
      <w:pPr>
        <w:ind w:firstLine="720"/>
      </w:pPr>
    </w:p>
    <w:p w14:paraId="65EC468C" w14:textId="16CB942F" w:rsidR="001C7012" w:rsidRPr="00213B3B" w:rsidRDefault="003F58D3" w:rsidP="003F58D3">
      <w:pPr>
        <w:ind w:firstLine="720"/>
        <w:jc w:val="center"/>
      </w:pPr>
      <w:r>
        <w:t xml:space="preserve">Tabelul 13 - </w:t>
      </w:r>
      <w:r w:rsidRPr="00213B3B">
        <w:t>Oficialitate_Destinatie</w:t>
      </w:r>
      <w:r w:rsidR="001C7012" w:rsidRPr="00213B3B">
        <w:t>:</w:t>
      </w:r>
    </w:p>
    <w:tbl>
      <w:tblPr>
        <w:tblStyle w:val="TableGrid"/>
        <w:tblW w:w="5000" w:type="pct"/>
        <w:tblLook w:val="04A0" w:firstRow="1" w:lastRow="0" w:firstColumn="1" w:lastColumn="0" w:noHBand="0" w:noVBand="1"/>
      </w:tblPr>
      <w:tblGrid>
        <w:gridCol w:w="1887"/>
        <w:gridCol w:w="1887"/>
        <w:gridCol w:w="1887"/>
        <w:gridCol w:w="1887"/>
        <w:gridCol w:w="2080"/>
      </w:tblGrid>
      <w:tr w:rsidR="001C7012" w:rsidRPr="00213B3B" w14:paraId="35E264C4" w14:textId="77777777" w:rsidTr="00B152D0">
        <w:tc>
          <w:tcPr>
            <w:tcW w:w="980" w:type="pct"/>
            <w:vAlign w:val="center"/>
          </w:tcPr>
          <w:p w14:paraId="3009AE06" w14:textId="77777777" w:rsidR="001C7012" w:rsidRPr="00213B3B" w:rsidRDefault="001C7012" w:rsidP="00B152D0">
            <w:pPr>
              <w:jc w:val="center"/>
            </w:pPr>
            <w:r w:rsidRPr="00213B3B">
              <w:t>Tip Cheie</w:t>
            </w:r>
          </w:p>
        </w:tc>
        <w:tc>
          <w:tcPr>
            <w:tcW w:w="980" w:type="pct"/>
            <w:vAlign w:val="center"/>
          </w:tcPr>
          <w:p w14:paraId="7E65F4F7" w14:textId="77777777" w:rsidR="001C7012" w:rsidRPr="00213B3B" w:rsidRDefault="001C7012" w:rsidP="00B152D0">
            <w:pPr>
              <w:jc w:val="center"/>
            </w:pPr>
            <w:r w:rsidRPr="00213B3B">
              <w:t>Opționalitate</w:t>
            </w:r>
          </w:p>
        </w:tc>
        <w:tc>
          <w:tcPr>
            <w:tcW w:w="980" w:type="pct"/>
            <w:vAlign w:val="center"/>
          </w:tcPr>
          <w:p w14:paraId="2873B14D" w14:textId="77777777" w:rsidR="001C7012" w:rsidRPr="00213B3B" w:rsidRDefault="001C7012" w:rsidP="00B152D0">
            <w:pPr>
              <w:jc w:val="center"/>
            </w:pPr>
            <w:r w:rsidRPr="00213B3B">
              <w:t>Denumire câmp</w:t>
            </w:r>
          </w:p>
        </w:tc>
        <w:tc>
          <w:tcPr>
            <w:tcW w:w="980" w:type="pct"/>
            <w:vAlign w:val="center"/>
          </w:tcPr>
          <w:p w14:paraId="79659D54" w14:textId="77777777" w:rsidR="001C7012" w:rsidRPr="00213B3B" w:rsidRDefault="001C7012" w:rsidP="00B152D0">
            <w:pPr>
              <w:jc w:val="center"/>
            </w:pPr>
            <w:r w:rsidRPr="00213B3B">
              <w:t>Descriere</w:t>
            </w:r>
          </w:p>
        </w:tc>
        <w:tc>
          <w:tcPr>
            <w:tcW w:w="1081" w:type="pct"/>
            <w:vAlign w:val="center"/>
          </w:tcPr>
          <w:p w14:paraId="4A518EDC" w14:textId="77777777" w:rsidR="001C7012" w:rsidRPr="00213B3B" w:rsidRDefault="001C7012" w:rsidP="00B152D0">
            <w:pPr>
              <w:jc w:val="center"/>
            </w:pPr>
            <w:r w:rsidRPr="00213B3B">
              <w:t>Detalii</w:t>
            </w:r>
          </w:p>
        </w:tc>
      </w:tr>
      <w:tr w:rsidR="001C7012" w:rsidRPr="00213B3B" w14:paraId="744E941B" w14:textId="77777777" w:rsidTr="00B152D0">
        <w:tc>
          <w:tcPr>
            <w:tcW w:w="980" w:type="pct"/>
            <w:vAlign w:val="center"/>
          </w:tcPr>
          <w:p w14:paraId="49407AAF" w14:textId="77777777" w:rsidR="001C7012" w:rsidRPr="00213B3B" w:rsidRDefault="001C7012" w:rsidP="00B152D0">
            <w:pPr>
              <w:jc w:val="center"/>
            </w:pPr>
            <w:r w:rsidRPr="00213B3B">
              <w:t>FK</w:t>
            </w:r>
          </w:p>
        </w:tc>
        <w:tc>
          <w:tcPr>
            <w:tcW w:w="980" w:type="pct"/>
            <w:vAlign w:val="center"/>
          </w:tcPr>
          <w:p w14:paraId="49AF705A" w14:textId="77777777" w:rsidR="001C7012" w:rsidRPr="00213B3B" w:rsidRDefault="001C7012" w:rsidP="00B152D0">
            <w:pPr>
              <w:jc w:val="center"/>
            </w:pPr>
          </w:p>
        </w:tc>
        <w:tc>
          <w:tcPr>
            <w:tcW w:w="980" w:type="pct"/>
            <w:vAlign w:val="center"/>
          </w:tcPr>
          <w:p w14:paraId="6A76124C" w14:textId="2472AE32" w:rsidR="001C7012" w:rsidRPr="00213B3B" w:rsidRDefault="001C7012" w:rsidP="00B152D0">
            <w:pPr>
              <w:jc w:val="center"/>
            </w:pPr>
            <w:r w:rsidRPr="00213B3B">
              <w:t>NUME</w:t>
            </w:r>
          </w:p>
        </w:tc>
        <w:tc>
          <w:tcPr>
            <w:tcW w:w="980" w:type="pct"/>
            <w:vAlign w:val="center"/>
          </w:tcPr>
          <w:p w14:paraId="4EA8D323" w14:textId="60619ED1" w:rsidR="001C7012" w:rsidRPr="00213B3B" w:rsidRDefault="001C7012" w:rsidP="00B152D0">
            <w:pPr>
              <w:jc w:val="center"/>
            </w:pPr>
            <w:r w:rsidRPr="00213B3B">
              <w:t xml:space="preserve">Numele </w:t>
            </w:r>
            <w:r w:rsidR="008F4E32" w:rsidRPr="00213B3B">
              <w:t>oficialității</w:t>
            </w:r>
          </w:p>
        </w:tc>
        <w:tc>
          <w:tcPr>
            <w:tcW w:w="1081" w:type="pct"/>
            <w:vAlign w:val="center"/>
          </w:tcPr>
          <w:p w14:paraId="3DB8C446" w14:textId="12346D01" w:rsidR="001C7012" w:rsidRPr="00213B3B" w:rsidRDefault="001C7012" w:rsidP="00B152D0">
            <w:pPr>
              <w:jc w:val="center"/>
            </w:pPr>
            <w:r w:rsidRPr="00213B3B">
              <w:t>VARCHAR2(50); Numele complet al persoanei cu spații între</w:t>
            </w:r>
          </w:p>
        </w:tc>
      </w:tr>
      <w:tr w:rsidR="001C7012" w:rsidRPr="00213B3B" w14:paraId="6B104435" w14:textId="77777777" w:rsidTr="00B152D0">
        <w:tc>
          <w:tcPr>
            <w:tcW w:w="980" w:type="pct"/>
            <w:vAlign w:val="center"/>
          </w:tcPr>
          <w:p w14:paraId="0594D87B" w14:textId="77777777" w:rsidR="001C7012" w:rsidRPr="00213B3B" w:rsidRDefault="001C7012" w:rsidP="00B152D0">
            <w:pPr>
              <w:jc w:val="center"/>
            </w:pPr>
            <w:r w:rsidRPr="00213B3B">
              <w:t>FK</w:t>
            </w:r>
          </w:p>
        </w:tc>
        <w:tc>
          <w:tcPr>
            <w:tcW w:w="980" w:type="pct"/>
            <w:vAlign w:val="center"/>
          </w:tcPr>
          <w:p w14:paraId="3A41A626" w14:textId="77777777" w:rsidR="001C7012" w:rsidRPr="00213B3B" w:rsidRDefault="001C7012" w:rsidP="00B152D0">
            <w:pPr>
              <w:jc w:val="center"/>
            </w:pPr>
          </w:p>
        </w:tc>
        <w:tc>
          <w:tcPr>
            <w:tcW w:w="980" w:type="pct"/>
            <w:vAlign w:val="center"/>
          </w:tcPr>
          <w:p w14:paraId="038FD3E1" w14:textId="77777777" w:rsidR="001C7012" w:rsidRPr="00213B3B" w:rsidRDefault="001C7012" w:rsidP="00B152D0">
            <w:pPr>
              <w:jc w:val="center"/>
            </w:pPr>
            <w:r w:rsidRPr="00213B3B">
              <w:t>ID_DEST</w:t>
            </w:r>
          </w:p>
        </w:tc>
        <w:tc>
          <w:tcPr>
            <w:tcW w:w="980" w:type="pct"/>
            <w:vAlign w:val="center"/>
          </w:tcPr>
          <w:p w14:paraId="3FC00A92" w14:textId="28E9A351" w:rsidR="001C7012" w:rsidRPr="00213B3B" w:rsidRDefault="001C7012" w:rsidP="00B152D0">
            <w:pPr>
              <w:jc w:val="center"/>
            </w:pPr>
            <w:r w:rsidRPr="00213B3B">
              <w:t xml:space="preserve">Id-ul </w:t>
            </w:r>
            <w:r w:rsidR="008F4E32" w:rsidRPr="00213B3B">
              <w:t>destinației</w:t>
            </w:r>
          </w:p>
        </w:tc>
        <w:tc>
          <w:tcPr>
            <w:tcW w:w="1081" w:type="pct"/>
            <w:vAlign w:val="center"/>
          </w:tcPr>
          <w:p w14:paraId="456266D8" w14:textId="77777777" w:rsidR="001C7012" w:rsidRPr="00213B3B" w:rsidRDefault="001C7012" w:rsidP="00B152D0">
            <w:pPr>
              <w:jc w:val="center"/>
            </w:pPr>
            <w:r w:rsidRPr="00213B3B">
              <w:t>NUMBER(4); secvență de 1/2/3 cifre în funcție de necesitate</w:t>
            </w:r>
          </w:p>
        </w:tc>
      </w:tr>
    </w:tbl>
    <w:p w14:paraId="0B48CFEA" w14:textId="77777777" w:rsidR="001C7012" w:rsidRPr="00213B3B" w:rsidRDefault="001C7012" w:rsidP="00AF65F6">
      <w:pPr>
        <w:ind w:firstLine="720"/>
      </w:pPr>
    </w:p>
    <w:p w14:paraId="7DFE4278" w14:textId="129F6668" w:rsidR="004615B9" w:rsidRPr="00213B3B" w:rsidRDefault="00FC78FE" w:rsidP="00FC78FE">
      <w:pPr>
        <w:ind w:firstLine="720"/>
        <w:jc w:val="center"/>
      </w:pPr>
      <w:r>
        <w:t xml:space="preserve">Tabelul 14 - </w:t>
      </w:r>
      <w:r w:rsidRPr="00213B3B">
        <w:t>Individ_Destinatie</w:t>
      </w:r>
      <w:r w:rsidR="004615B9" w:rsidRPr="00213B3B">
        <w:t>:</w:t>
      </w:r>
    </w:p>
    <w:tbl>
      <w:tblPr>
        <w:tblStyle w:val="TableGrid"/>
        <w:tblW w:w="5000" w:type="pct"/>
        <w:tblLook w:val="04A0" w:firstRow="1" w:lastRow="0" w:firstColumn="1" w:lastColumn="0" w:noHBand="0" w:noVBand="1"/>
      </w:tblPr>
      <w:tblGrid>
        <w:gridCol w:w="1925"/>
        <w:gridCol w:w="1925"/>
        <w:gridCol w:w="1926"/>
        <w:gridCol w:w="1926"/>
        <w:gridCol w:w="1926"/>
      </w:tblGrid>
      <w:tr w:rsidR="004615B9" w:rsidRPr="00213B3B" w14:paraId="47A734BC" w14:textId="77777777" w:rsidTr="00B152D0">
        <w:tc>
          <w:tcPr>
            <w:tcW w:w="1000" w:type="pct"/>
            <w:vAlign w:val="center"/>
          </w:tcPr>
          <w:p w14:paraId="2C0E4870" w14:textId="77777777" w:rsidR="004615B9" w:rsidRPr="00213B3B" w:rsidRDefault="004615B9" w:rsidP="00B152D0">
            <w:pPr>
              <w:jc w:val="center"/>
            </w:pPr>
            <w:r w:rsidRPr="00213B3B">
              <w:t>Tip Cheie</w:t>
            </w:r>
          </w:p>
        </w:tc>
        <w:tc>
          <w:tcPr>
            <w:tcW w:w="1000" w:type="pct"/>
            <w:vAlign w:val="center"/>
          </w:tcPr>
          <w:p w14:paraId="3AFDC80E" w14:textId="77777777" w:rsidR="004615B9" w:rsidRPr="00213B3B" w:rsidRDefault="004615B9" w:rsidP="00B152D0">
            <w:pPr>
              <w:jc w:val="center"/>
            </w:pPr>
            <w:r w:rsidRPr="00213B3B">
              <w:t>Opționalitate</w:t>
            </w:r>
          </w:p>
        </w:tc>
        <w:tc>
          <w:tcPr>
            <w:tcW w:w="1000" w:type="pct"/>
            <w:vAlign w:val="center"/>
          </w:tcPr>
          <w:p w14:paraId="34F092FC" w14:textId="77777777" w:rsidR="004615B9" w:rsidRPr="00213B3B" w:rsidRDefault="004615B9" w:rsidP="00B152D0">
            <w:pPr>
              <w:jc w:val="center"/>
            </w:pPr>
            <w:r w:rsidRPr="00213B3B">
              <w:t>Denumire câmp</w:t>
            </w:r>
          </w:p>
        </w:tc>
        <w:tc>
          <w:tcPr>
            <w:tcW w:w="1000" w:type="pct"/>
            <w:vAlign w:val="center"/>
          </w:tcPr>
          <w:p w14:paraId="0C43957B" w14:textId="77777777" w:rsidR="004615B9" w:rsidRPr="00213B3B" w:rsidRDefault="004615B9" w:rsidP="00B152D0">
            <w:pPr>
              <w:jc w:val="center"/>
            </w:pPr>
            <w:r w:rsidRPr="00213B3B">
              <w:t>Descriere</w:t>
            </w:r>
          </w:p>
        </w:tc>
        <w:tc>
          <w:tcPr>
            <w:tcW w:w="1000" w:type="pct"/>
            <w:vAlign w:val="center"/>
          </w:tcPr>
          <w:p w14:paraId="17CA518C" w14:textId="77777777" w:rsidR="004615B9" w:rsidRPr="00213B3B" w:rsidRDefault="004615B9" w:rsidP="00B152D0">
            <w:pPr>
              <w:jc w:val="center"/>
            </w:pPr>
            <w:r w:rsidRPr="00213B3B">
              <w:t>Detalii</w:t>
            </w:r>
          </w:p>
        </w:tc>
      </w:tr>
      <w:tr w:rsidR="004615B9" w:rsidRPr="00213B3B" w14:paraId="29830802" w14:textId="77777777" w:rsidTr="00B152D0">
        <w:tc>
          <w:tcPr>
            <w:tcW w:w="1000" w:type="pct"/>
            <w:vAlign w:val="center"/>
          </w:tcPr>
          <w:p w14:paraId="749EF812" w14:textId="77777777" w:rsidR="004615B9" w:rsidRPr="00213B3B" w:rsidRDefault="004615B9" w:rsidP="00B152D0">
            <w:pPr>
              <w:jc w:val="center"/>
            </w:pPr>
            <w:r w:rsidRPr="00213B3B">
              <w:t>FK</w:t>
            </w:r>
          </w:p>
        </w:tc>
        <w:tc>
          <w:tcPr>
            <w:tcW w:w="1000" w:type="pct"/>
            <w:vAlign w:val="center"/>
          </w:tcPr>
          <w:p w14:paraId="119FBA56" w14:textId="77777777" w:rsidR="004615B9" w:rsidRPr="00213B3B" w:rsidRDefault="004615B9" w:rsidP="00B152D0">
            <w:pPr>
              <w:jc w:val="center"/>
            </w:pPr>
          </w:p>
        </w:tc>
        <w:tc>
          <w:tcPr>
            <w:tcW w:w="1000" w:type="pct"/>
            <w:vAlign w:val="center"/>
          </w:tcPr>
          <w:p w14:paraId="37BC2905" w14:textId="61CCDD3F" w:rsidR="004615B9" w:rsidRPr="00213B3B" w:rsidRDefault="004615B9" w:rsidP="00B152D0">
            <w:pPr>
              <w:jc w:val="center"/>
            </w:pPr>
            <w:r w:rsidRPr="00213B3B">
              <w:t>CNP</w:t>
            </w:r>
          </w:p>
        </w:tc>
        <w:tc>
          <w:tcPr>
            <w:tcW w:w="1000" w:type="pct"/>
            <w:vAlign w:val="center"/>
          </w:tcPr>
          <w:p w14:paraId="487E6C00" w14:textId="0204348D" w:rsidR="004615B9" w:rsidRPr="00213B3B" w:rsidRDefault="004615B9" w:rsidP="00B152D0">
            <w:pPr>
              <w:jc w:val="center"/>
            </w:pPr>
            <w:r w:rsidRPr="00213B3B">
              <w:t>Cnp-ul individului</w:t>
            </w:r>
          </w:p>
        </w:tc>
        <w:tc>
          <w:tcPr>
            <w:tcW w:w="1000" w:type="pct"/>
            <w:vAlign w:val="center"/>
          </w:tcPr>
          <w:p w14:paraId="350204E8" w14:textId="302B7B20" w:rsidR="004615B9" w:rsidRPr="00213B3B" w:rsidRDefault="001F1A01" w:rsidP="00B152D0">
            <w:pPr>
              <w:jc w:val="center"/>
            </w:pPr>
            <w:r w:rsidRPr="00213B3B">
              <w:t>CHAR(13); cu constrângerea că dacă are vârsta &gt;= 25 atunci prima cifră începe cu 1 sau 2, dacă are sub atunci cu 5 sau 6</w:t>
            </w:r>
          </w:p>
        </w:tc>
      </w:tr>
      <w:tr w:rsidR="004615B9" w:rsidRPr="00213B3B" w14:paraId="6E82A87E" w14:textId="77777777" w:rsidTr="00B152D0">
        <w:tc>
          <w:tcPr>
            <w:tcW w:w="1000" w:type="pct"/>
            <w:vAlign w:val="center"/>
          </w:tcPr>
          <w:p w14:paraId="22D6F265" w14:textId="77777777" w:rsidR="004615B9" w:rsidRPr="00213B3B" w:rsidRDefault="004615B9" w:rsidP="00B152D0">
            <w:pPr>
              <w:jc w:val="center"/>
            </w:pPr>
            <w:r w:rsidRPr="00213B3B">
              <w:t>FK</w:t>
            </w:r>
          </w:p>
        </w:tc>
        <w:tc>
          <w:tcPr>
            <w:tcW w:w="1000" w:type="pct"/>
            <w:vAlign w:val="center"/>
          </w:tcPr>
          <w:p w14:paraId="2B1DD2FA" w14:textId="77777777" w:rsidR="004615B9" w:rsidRPr="00213B3B" w:rsidRDefault="004615B9" w:rsidP="00B152D0">
            <w:pPr>
              <w:jc w:val="center"/>
            </w:pPr>
          </w:p>
        </w:tc>
        <w:tc>
          <w:tcPr>
            <w:tcW w:w="1000" w:type="pct"/>
            <w:vAlign w:val="center"/>
          </w:tcPr>
          <w:p w14:paraId="323382D5" w14:textId="77777777" w:rsidR="004615B9" w:rsidRPr="00213B3B" w:rsidRDefault="004615B9" w:rsidP="00B152D0">
            <w:pPr>
              <w:jc w:val="center"/>
            </w:pPr>
            <w:r w:rsidRPr="00213B3B">
              <w:t>ID_DEST</w:t>
            </w:r>
          </w:p>
        </w:tc>
        <w:tc>
          <w:tcPr>
            <w:tcW w:w="1000" w:type="pct"/>
            <w:vAlign w:val="center"/>
          </w:tcPr>
          <w:p w14:paraId="7D2F0030" w14:textId="0F6BC7DC" w:rsidR="004615B9" w:rsidRPr="00213B3B" w:rsidRDefault="004615B9" w:rsidP="00B152D0">
            <w:pPr>
              <w:jc w:val="center"/>
            </w:pPr>
            <w:r w:rsidRPr="00213B3B">
              <w:t xml:space="preserve">Id-ul </w:t>
            </w:r>
            <w:r w:rsidR="00FC78FE" w:rsidRPr="00213B3B">
              <w:t>destinației</w:t>
            </w:r>
          </w:p>
        </w:tc>
        <w:tc>
          <w:tcPr>
            <w:tcW w:w="1000" w:type="pct"/>
            <w:vAlign w:val="center"/>
          </w:tcPr>
          <w:p w14:paraId="0F273756" w14:textId="77777777" w:rsidR="004615B9" w:rsidRPr="00213B3B" w:rsidRDefault="004615B9" w:rsidP="00B152D0">
            <w:pPr>
              <w:jc w:val="center"/>
            </w:pPr>
            <w:r w:rsidRPr="00213B3B">
              <w:t>NUMBER(4); secvență de 1/2/3 cifre în funcție de necesitate</w:t>
            </w:r>
          </w:p>
        </w:tc>
      </w:tr>
    </w:tbl>
    <w:p w14:paraId="34374509" w14:textId="6D5EBFCC" w:rsidR="004464C3" w:rsidRDefault="008E0081" w:rsidP="0042358E">
      <w:pPr>
        <w:pStyle w:val="ListParagraph"/>
        <w:numPr>
          <w:ilvl w:val="0"/>
          <w:numId w:val="7"/>
        </w:numPr>
        <w:jc w:val="center"/>
        <w:rPr>
          <w:b/>
          <w:bCs/>
          <w:sz w:val="28"/>
          <w:szCs w:val="28"/>
        </w:rPr>
      </w:pPr>
      <w:r w:rsidRPr="0042358E">
        <w:rPr>
          <w:b/>
          <w:bCs/>
          <w:sz w:val="28"/>
          <w:szCs w:val="28"/>
        </w:rPr>
        <w:lastRenderedPageBreak/>
        <w:t>IMPLEMENTARE</w:t>
      </w:r>
    </w:p>
    <w:p w14:paraId="2CC8D257" w14:textId="77777777" w:rsidR="0042358E" w:rsidRDefault="0042358E" w:rsidP="0042358E">
      <w:pPr>
        <w:pStyle w:val="ListParagraph"/>
        <w:ind w:left="1080"/>
        <w:rPr>
          <w:b/>
          <w:bCs/>
        </w:rPr>
      </w:pPr>
    </w:p>
    <w:p w14:paraId="63CEF887" w14:textId="77777777" w:rsidR="0042358E" w:rsidRPr="0042358E" w:rsidRDefault="0042358E" w:rsidP="0042358E">
      <w:pPr>
        <w:pStyle w:val="ListParagraph"/>
        <w:ind w:left="1080"/>
        <w:rPr>
          <w:b/>
          <w:bCs/>
        </w:rPr>
      </w:pPr>
    </w:p>
    <w:p w14:paraId="12A46273" w14:textId="6F51A3BC" w:rsidR="009C483B" w:rsidRPr="00261C52" w:rsidRDefault="002C6206" w:rsidP="009C483B">
      <w:pPr>
        <w:ind w:firstLine="720"/>
        <w:rPr>
          <w:rFonts w:eastAsia="Times New Roman" w:cs="Times New Roman"/>
          <w:kern w:val="0"/>
          <w:lang w:eastAsia="en-GB"/>
          <w14:ligatures w14:val="none"/>
        </w:rPr>
      </w:pPr>
      <w:r w:rsidRPr="00261C52">
        <w:rPr>
          <w:rFonts w:eastAsia="Times New Roman" w:cs="Times New Roman"/>
          <w:kern w:val="0"/>
          <w:lang w:eastAsia="en-GB"/>
          <w14:ligatures w14:val="none"/>
        </w:rPr>
        <w:t>Pentru a implementa baza noastră de date, inițial trebuie să realizăm tabelele. Pentru asta ne vom folosi de CREATE TABLE …</w:t>
      </w:r>
      <w:r w:rsidR="00505D2A" w:rsidRPr="00261C52">
        <w:rPr>
          <w:rFonts w:eastAsia="Times New Roman" w:cs="Times New Roman"/>
          <w:kern w:val="0"/>
          <w:lang w:eastAsia="en-GB"/>
          <w14:ligatures w14:val="none"/>
        </w:rPr>
        <w:t xml:space="preserve"> , iar mai apoi </w:t>
      </w:r>
      <w:r w:rsidR="009C483B" w:rsidRPr="00261C52">
        <w:rPr>
          <w:rFonts w:eastAsia="Times New Roman" w:cs="Times New Roman"/>
          <w:kern w:val="0"/>
          <w:lang w:eastAsia="en-GB"/>
          <w14:ligatures w14:val="none"/>
        </w:rPr>
        <w:t>adăugăm</w:t>
      </w:r>
      <w:r w:rsidR="00505D2A" w:rsidRPr="00261C52">
        <w:rPr>
          <w:rFonts w:eastAsia="Times New Roman" w:cs="Times New Roman"/>
          <w:kern w:val="0"/>
          <w:lang w:eastAsia="en-GB"/>
          <w14:ligatures w14:val="none"/>
        </w:rPr>
        <w:t xml:space="preserve"> </w:t>
      </w:r>
      <w:r w:rsidR="009C483B" w:rsidRPr="00261C52">
        <w:rPr>
          <w:rFonts w:eastAsia="Times New Roman" w:cs="Times New Roman"/>
          <w:kern w:val="0"/>
          <w:lang w:eastAsia="en-GB"/>
          <w14:ligatures w14:val="none"/>
        </w:rPr>
        <w:t>constrângeri</w:t>
      </w:r>
      <w:r w:rsidR="00505D2A" w:rsidRPr="00261C52">
        <w:rPr>
          <w:rFonts w:eastAsia="Times New Roman" w:cs="Times New Roman"/>
          <w:kern w:val="0"/>
          <w:lang w:eastAsia="en-GB"/>
          <w14:ligatures w14:val="none"/>
        </w:rPr>
        <w:t>.</w:t>
      </w:r>
      <w:r w:rsidR="009C483B" w:rsidRPr="00261C52">
        <w:rPr>
          <w:rFonts w:eastAsia="Times New Roman" w:cs="Times New Roman"/>
          <w:kern w:val="0"/>
          <w:lang w:eastAsia="en-GB"/>
          <w14:ligatures w14:val="none"/>
        </w:rPr>
        <w:t xml:space="preserve"> </w:t>
      </w:r>
    </w:p>
    <w:p w14:paraId="391C2E24" w14:textId="2A0361A1" w:rsidR="00294FD0" w:rsidRPr="00C44F4B" w:rsidRDefault="003A6299" w:rsidP="001D0290">
      <w:pPr>
        <w:rPr>
          <w:b/>
          <w:bCs/>
        </w:rPr>
      </w:pPr>
      <w:r>
        <w:rPr>
          <w:noProof/>
        </w:rPr>
        <mc:AlternateContent>
          <mc:Choice Requires="wps">
            <w:drawing>
              <wp:anchor distT="45720" distB="45720" distL="114300" distR="114300" simplePos="0" relativeHeight="251661312" behindDoc="0" locked="0" layoutInCell="1" allowOverlap="1" wp14:anchorId="0D5A8699" wp14:editId="2045BF6E">
                <wp:simplePos x="0" y="0"/>
                <wp:positionH relativeFrom="page">
                  <wp:posOffset>3037840</wp:posOffset>
                </wp:positionH>
                <wp:positionV relativeFrom="page">
                  <wp:posOffset>3286760</wp:posOffset>
                </wp:positionV>
                <wp:extent cx="4274820" cy="3552190"/>
                <wp:effectExtent l="0" t="0" r="11430" b="10160"/>
                <wp:wrapSquare wrapText="bothSides"/>
                <wp:docPr id="21463851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4820" cy="3552190"/>
                        </a:xfrm>
                        <a:prstGeom prst="rect">
                          <a:avLst/>
                        </a:prstGeom>
                        <a:solidFill>
                          <a:srgbClr val="FFFFFF"/>
                        </a:solidFill>
                        <a:ln w="9525">
                          <a:solidFill>
                            <a:srgbClr val="000000"/>
                          </a:solidFill>
                          <a:miter lim="800000"/>
                          <a:headEnd/>
                          <a:tailEnd/>
                        </a:ln>
                      </wps:spPr>
                      <wps:txbx>
                        <w:txbxContent>
                          <w:p w14:paraId="6125803B" w14:textId="4C610DE7" w:rsidR="009C483B" w:rsidRPr="003A6299" w:rsidRDefault="009C483B" w:rsidP="003A6299">
                            <w:pPr>
                              <w:rPr>
                                <w:b/>
                                <w:bCs/>
                              </w:rPr>
                            </w:pPr>
                            <w:r w:rsidRPr="003A6299">
                              <w:rPr>
                                <w:b/>
                                <w:bCs/>
                              </w:rPr>
                              <w:t>TARI constraint:</w:t>
                            </w:r>
                          </w:p>
                          <w:p w14:paraId="76B538B0" w14:textId="77777777" w:rsidR="009C483B" w:rsidRPr="00213B3B" w:rsidRDefault="009C483B" w:rsidP="009C483B">
                            <w:pPr>
                              <w:ind w:firstLine="720"/>
                            </w:pPr>
                            <w:r w:rsidRPr="00213B3B">
                              <w:t>ALTER TABLE "PUNCT VAMAL"</w:t>
                            </w:r>
                          </w:p>
                          <w:p w14:paraId="214CAF4D" w14:textId="77777777" w:rsidR="009C483B" w:rsidRPr="00213B3B" w:rsidRDefault="009C483B" w:rsidP="009C483B">
                            <w:pPr>
                              <w:ind w:firstLine="720"/>
                            </w:pPr>
                            <w:r w:rsidRPr="00213B3B">
                              <w:t>ADD CONSTRAINT check_tari_format</w:t>
                            </w:r>
                          </w:p>
                          <w:p w14:paraId="616DC5E9" w14:textId="5EC51A8E" w:rsidR="009C483B" w:rsidRPr="00213B3B" w:rsidRDefault="009C483B" w:rsidP="003A6299">
                            <w:pPr>
                              <w:ind w:firstLine="720"/>
                            </w:pPr>
                            <w:r w:rsidRPr="00213B3B">
                              <w:t>CHECK (REGEXP_LIKE(TARI, '^[a-zA-Z0-9]+-[a-zA-Z0-9]+$'));</w:t>
                            </w:r>
                          </w:p>
                          <w:p w14:paraId="4B4E6644" w14:textId="77777777" w:rsidR="009C483B" w:rsidRPr="003A6299" w:rsidRDefault="009C483B" w:rsidP="003A6299">
                            <w:pPr>
                              <w:rPr>
                                <w:b/>
                                <w:bCs/>
                              </w:rPr>
                            </w:pPr>
                            <w:r w:rsidRPr="003A6299">
                              <w:rPr>
                                <w:b/>
                                <w:bCs/>
                              </w:rPr>
                              <w:t>ASEZ_APROP constraint:</w:t>
                            </w:r>
                          </w:p>
                          <w:p w14:paraId="19B62AC1" w14:textId="77777777" w:rsidR="009C483B" w:rsidRPr="00213B3B" w:rsidRDefault="009C483B" w:rsidP="009C483B">
                            <w:pPr>
                              <w:ind w:firstLine="720"/>
                            </w:pPr>
                            <w:r w:rsidRPr="00213B3B">
                              <w:t>ALTER TABLE "PUNCT VAMAL"</w:t>
                            </w:r>
                          </w:p>
                          <w:p w14:paraId="7C92DEBD" w14:textId="77777777" w:rsidR="009C483B" w:rsidRPr="00213B3B" w:rsidRDefault="009C483B" w:rsidP="009C483B">
                            <w:pPr>
                              <w:ind w:firstLine="720"/>
                            </w:pPr>
                            <w:r w:rsidRPr="00213B3B">
                              <w:t>ADD CONSTRAINT check_asezaprop_format</w:t>
                            </w:r>
                          </w:p>
                          <w:p w14:paraId="2977F472" w14:textId="77777777" w:rsidR="009C483B" w:rsidRPr="00213B3B" w:rsidRDefault="009C483B" w:rsidP="009C483B">
                            <w:pPr>
                              <w:ind w:firstLine="720"/>
                            </w:pPr>
                            <w:r w:rsidRPr="00213B3B">
                              <w:t>CHECK (REGEXP_LIKE(ASEZ_APROP, '^[a-zA-Z0-9]+,[a-zA-Z0-9]+$'));</w:t>
                            </w:r>
                          </w:p>
                          <w:p w14:paraId="4BED57F3" w14:textId="7B7B8317" w:rsidR="009C483B" w:rsidRDefault="009C483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D5A8699" id="_x0000_t202" coordsize="21600,21600" o:spt="202" path="m,l,21600r21600,l21600,xe">
                <v:stroke joinstyle="miter"/>
                <v:path gradientshapeok="t" o:connecttype="rect"/>
              </v:shapetype>
              <v:shape id="Text Box 2" o:spid="_x0000_s1026" type="#_x0000_t202" style="position:absolute;margin-left:239.2pt;margin-top:258.8pt;width:336.6pt;height:279.7pt;z-index:251661312;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">
                <v:textbox style="mso-fit-shape-to-text:t">
                  <w:txbxContent>
                    <w:p w14:paraId="6125803B" w14:textId="4C610DE7" w:rsidR="009C483B" w:rsidRPr="003A6299" w:rsidRDefault="009C483B" w:rsidP="003A6299">
                      <w:pPr>
                        <w:rPr>
                          <w:b/>
                          <w:bCs/>
                        </w:rPr>
                      </w:pPr>
                      <w:r w:rsidRPr="003A6299">
                        <w:rPr>
                          <w:b/>
                          <w:bCs/>
                        </w:rPr>
                        <w:t>TARI constraint:</w:t>
                      </w:r>
                    </w:p>
                    <w:p w14:paraId="76B538B0" w14:textId="77777777" w:rsidR="009C483B" w:rsidRPr="00213B3B" w:rsidRDefault="009C483B" w:rsidP="009C483B">
                      <w:pPr>
                        <w:ind w:firstLine="720"/>
                      </w:pPr>
                      <w:r w:rsidRPr="00213B3B">
                        <w:t>ALTER TABLE "PUNCT VAMAL"</w:t>
                      </w:r>
                    </w:p>
                    <w:p w14:paraId="214CAF4D" w14:textId="77777777" w:rsidR="009C483B" w:rsidRPr="00213B3B" w:rsidRDefault="009C483B" w:rsidP="009C483B">
                      <w:pPr>
                        <w:ind w:firstLine="720"/>
                      </w:pPr>
                      <w:r w:rsidRPr="00213B3B">
                        <w:t>ADD CONSTRAINT check_tari_format</w:t>
                      </w:r>
                    </w:p>
                    <w:p w14:paraId="616DC5E9" w14:textId="5EC51A8E" w:rsidR="009C483B" w:rsidRPr="00213B3B" w:rsidRDefault="009C483B" w:rsidP="003A6299">
                      <w:pPr>
                        <w:ind w:firstLine="720"/>
                      </w:pPr>
                      <w:r w:rsidRPr="00213B3B">
                        <w:t>CHECK (REGEXP_LIKE(TARI, '^[a-zA-Z0-9]+-[a-zA-Z0-9]+$'));</w:t>
                      </w:r>
                    </w:p>
                    <w:p w14:paraId="4B4E6644" w14:textId="77777777" w:rsidR="009C483B" w:rsidRPr="003A6299" w:rsidRDefault="009C483B" w:rsidP="003A6299">
                      <w:pPr>
                        <w:rPr>
                          <w:b/>
                          <w:bCs/>
                        </w:rPr>
                      </w:pPr>
                      <w:r w:rsidRPr="003A6299">
                        <w:rPr>
                          <w:b/>
                          <w:bCs/>
                        </w:rPr>
                        <w:t>ASEZ_APROP constraint:</w:t>
                      </w:r>
                    </w:p>
                    <w:p w14:paraId="19B62AC1" w14:textId="77777777" w:rsidR="009C483B" w:rsidRPr="00213B3B" w:rsidRDefault="009C483B" w:rsidP="009C483B">
                      <w:pPr>
                        <w:ind w:firstLine="720"/>
                      </w:pPr>
                      <w:r w:rsidRPr="00213B3B">
                        <w:t>ALTER TABLE "PUNCT VAMAL"</w:t>
                      </w:r>
                    </w:p>
                    <w:p w14:paraId="7C92DEBD" w14:textId="77777777" w:rsidR="009C483B" w:rsidRPr="00213B3B" w:rsidRDefault="009C483B" w:rsidP="009C483B">
                      <w:pPr>
                        <w:ind w:firstLine="720"/>
                      </w:pPr>
                      <w:r w:rsidRPr="00213B3B">
                        <w:t>ADD CONSTRAINT check_asezaprop_format</w:t>
                      </w:r>
                    </w:p>
                    <w:p w14:paraId="2977F472" w14:textId="77777777" w:rsidR="009C483B" w:rsidRPr="00213B3B" w:rsidRDefault="009C483B" w:rsidP="009C483B">
                      <w:pPr>
                        <w:ind w:firstLine="720"/>
                      </w:pPr>
                      <w:r w:rsidRPr="00213B3B">
                        <w:t>CHECK (REGEXP_LIKE(ASEZ_APROP, '^[a-zA-Z0-9]+,[a-zA-Z0-9]+$'));</w:t>
                      </w:r>
                    </w:p>
                    <w:p w14:paraId="4BED57F3" w14:textId="7B7B8317" w:rsidR="009C483B" w:rsidRDefault="009C483B"/>
                  </w:txbxContent>
                </v:textbox>
                <w10:wrap type="square" anchorx="page" anchory="page"/>
              </v:shape>
            </w:pict>
          </mc:Fallback>
        </mc:AlternateContent>
      </w:r>
      <w:r w:rsidRPr="009C483B">
        <w:rPr>
          <w:b/>
          <w:bCs/>
          <w:noProof/>
        </w:rPr>
        <mc:AlternateContent>
          <mc:Choice Requires="wps">
            <w:drawing>
              <wp:anchor distT="45720" distB="45720" distL="114300" distR="114300" simplePos="0" relativeHeight="251659264" behindDoc="0" locked="0" layoutInCell="1" allowOverlap="1" wp14:anchorId="0DFEE404" wp14:editId="3370B749">
                <wp:simplePos x="0" y="0"/>
                <wp:positionH relativeFrom="column">
                  <wp:posOffset>-312420</wp:posOffset>
                </wp:positionH>
                <wp:positionV relativeFrom="page">
                  <wp:posOffset>3245485</wp:posOffset>
                </wp:positionV>
                <wp:extent cx="2529840" cy="3817620"/>
                <wp:effectExtent l="0" t="0" r="2286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840" cy="3817620"/>
                        </a:xfrm>
                        <a:prstGeom prst="rect">
                          <a:avLst/>
                        </a:prstGeom>
                        <a:solidFill>
                          <a:srgbClr val="FFFFFF"/>
                        </a:solidFill>
                        <a:ln w="9525">
                          <a:solidFill>
                            <a:srgbClr val="000000"/>
                          </a:solidFill>
                          <a:miter lim="800000"/>
                          <a:headEnd/>
                          <a:tailEnd/>
                        </a:ln>
                      </wps:spPr>
                      <wps:txbx>
                        <w:txbxContent>
                          <w:p w14:paraId="56369724" w14:textId="1F7A5222" w:rsidR="009C483B" w:rsidRPr="00213B3B" w:rsidRDefault="009C483B" w:rsidP="009C483B">
                            <w:pPr>
                              <w:ind w:firstLine="720"/>
                            </w:pPr>
                            <w:r w:rsidRPr="00213B3B">
                              <w:t>CREATE TABLE "PUNCT VAMAL"(</w:t>
                            </w:r>
                          </w:p>
                          <w:p w14:paraId="075112E1" w14:textId="77777777" w:rsidR="009C483B" w:rsidRPr="00213B3B" w:rsidRDefault="009C483B" w:rsidP="009C483B">
                            <w:pPr>
                              <w:ind w:firstLine="720"/>
                            </w:pPr>
                            <w:r w:rsidRPr="00213B3B">
                              <w:t xml:space="preserve">    "ID_PV" NUMBER(4),</w:t>
                            </w:r>
                          </w:p>
                          <w:p w14:paraId="4C4DEA33" w14:textId="77777777" w:rsidR="009C483B" w:rsidRPr="00213B3B" w:rsidRDefault="009C483B" w:rsidP="009C483B">
                            <w:pPr>
                              <w:ind w:firstLine="720"/>
                            </w:pPr>
                            <w:r w:rsidRPr="00213B3B">
                              <w:t xml:space="preserve">    "TARI" VARCHAR2(75),</w:t>
                            </w:r>
                          </w:p>
                          <w:p w14:paraId="641E83A9" w14:textId="77777777" w:rsidR="009C483B" w:rsidRPr="00213B3B" w:rsidRDefault="009C483B" w:rsidP="009C483B">
                            <w:pPr>
                              <w:ind w:firstLine="720"/>
                            </w:pPr>
                            <w:r w:rsidRPr="00213B3B">
                              <w:t xml:space="preserve">    "ASEZ_APROP" VARCHAR2(50),</w:t>
                            </w:r>
                          </w:p>
                          <w:p w14:paraId="01ADE222" w14:textId="77777777" w:rsidR="009C483B" w:rsidRPr="00213B3B" w:rsidRDefault="009C483B" w:rsidP="009C483B">
                            <w:pPr>
                              <w:ind w:firstLine="720"/>
                            </w:pPr>
                            <w:r w:rsidRPr="00213B3B">
                              <w:t xml:space="preserve">    "DATA" DATE,</w:t>
                            </w:r>
                          </w:p>
                          <w:p w14:paraId="06C8EFDF" w14:textId="77777777" w:rsidR="009C483B" w:rsidRPr="00213B3B" w:rsidRDefault="009C483B" w:rsidP="009C483B">
                            <w:pPr>
                              <w:ind w:firstLine="720"/>
                            </w:pPr>
                            <w:r w:rsidRPr="00213B3B">
                              <w:t xml:space="preserve">    "NON STOP" CHAR(1),</w:t>
                            </w:r>
                          </w:p>
                          <w:p w14:paraId="65A6F65C" w14:textId="77777777" w:rsidR="009C483B" w:rsidRPr="00213B3B" w:rsidRDefault="009C483B" w:rsidP="009C483B">
                            <w:pPr>
                              <w:ind w:firstLine="720"/>
                            </w:pPr>
                            <w:r w:rsidRPr="00213B3B">
                              <w:t xml:space="preserve">    "LONG" NUMBER(9,6),</w:t>
                            </w:r>
                          </w:p>
                          <w:p w14:paraId="514608AB" w14:textId="77777777" w:rsidR="009C483B" w:rsidRPr="00213B3B" w:rsidRDefault="009C483B" w:rsidP="009C483B">
                            <w:pPr>
                              <w:ind w:firstLine="720"/>
                            </w:pPr>
                            <w:r w:rsidRPr="00213B3B">
                              <w:t xml:space="preserve">    "LAT" NUMBER(8,6),</w:t>
                            </w:r>
                          </w:p>
                          <w:p w14:paraId="06C77033" w14:textId="77777777" w:rsidR="009C483B" w:rsidRPr="00213B3B" w:rsidRDefault="009C483B" w:rsidP="009C483B">
                            <w:pPr>
                              <w:ind w:firstLine="720"/>
                            </w:pPr>
                            <w:r w:rsidRPr="00213B3B">
                              <w:t xml:space="preserve">    PRIMARY KEY("ID_PV") USING INDEX ENABLE</w:t>
                            </w:r>
                          </w:p>
                          <w:p w14:paraId="2C281378" w14:textId="77777777" w:rsidR="009C483B" w:rsidRPr="00213B3B" w:rsidRDefault="009C483B" w:rsidP="009C483B">
                            <w:pPr>
                              <w:ind w:firstLine="720"/>
                            </w:pPr>
                            <w:r w:rsidRPr="00213B3B">
                              <w:t>);</w:t>
                            </w:r>
                          </w:p>
                          <w:p w14:paraId="5A6535F4" w14:textId="1065765C" w:rsidR="009C483B" w:rsidRDefault="009C483B"/>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DFEE404" id="_x0000_s1027" type="#_x0000_t202" style="position:absolute;margin-left:-24.6pt;margin-top:255.55pt;width:199.2pt;height:300.6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">
                <v:textbox>
                  <w:txbxContent>
                    <w:p w14:paraId="56369724" w14:textId="1F7A5222" w:rsidR="009C483B" w:rsidRPr="00213B3B" w:rsidRDefault="009C483B" w:rsidP="009C483B">
                      <w:pPr>
                        <w:ind w:firstLine="720"/>
                      </w:pPr>
                      <w:r w:rsidRPr="00213B3B">
                        <w:t>CREATE TABLE "PUNCT VAMAL"(</w:t>
                      </w:r>
                    </w:p>
                    <w:p w14:paraId="075112E1" w14:textId="77777777" w:rsidR="009C483B" w:rsidRPr="00213B3B" w:rsidRDefault="009C483B" w:rsidP="009C483B">
                      <w:pPr>
                        <w:ind w:firstLine="720"/>
                      </w:pPr>
                      <w:r w:rsidRPr="00213B3B">
                        <w:t xml:space="preserve">    "ID_PV" NUMBER(4),</w:t>
                      </w:r>
                    </w:p>
                    <w:p w14:paraId="4C4DEA33" w14:textId="77777777" w:rsidR="009C483B" w:rsidRPr="00213B3B" w:rsidRDefault="009C483B" w:rsidP="009C483B">
                      <w:pPr>
                        <w:ind w:firstLine="720"/>
                      </w:pPr>
                      <w:r w:rsidRPr="00213B3B">
                        <w:t xml:space="preserve">    "TARI" VARCHAR2(75),</w:t>
                      </w:r>
                    </w:p>
                    <w:p w14:paraId="641E83A9" w14:textId="77777777" w:rsidR="009C483B" w:rsidRPr="00213B3B" w:rsidRDefault="009C483B" w:rsidP="009C483B">
                      <w:pPr>
                        <w:ind w:firstLine="720"/>
                      </w:pPr>
                      <w:r w:rsidRPr="00213B3B">
                        <w:t xml:space="preserve">    "ASEZ_APROP" VARCHAR2(50),</w:t>
                      </w:r>
                    </w:p>
                    <w:p w14:paraId="01ADE222" w14:textId="77777777" w:rsidR="009C483B" w:rsidRPr="00213B3B" w:rsidRDefault="009C483B" w:rsidP="009C483B">
                      <w:pPr>
                        <w:ind w:firstLine="720"/>
                      </w:pPr>
                      <w:r w:rsidRPr="00213B3B">
                        <w:t xml:space="preserve">    "DATA" DATE,</w:t>
                      </w:r>
                    </w:p>
                    <w:p w14:paraId="06C8EFDF" w14:textId="77777777" w:rsidR="009C483B" w:rsidRPr="00213B3B" w:rsidRDefault="009C483B" w:rsidP="009C483B">
                      <w:pPr>
                        <w:ind w:firstLine="720"/>
                      </w:pPr>
                      <w:r w:rsidRPr="00213B3B">
                        <w:t xml:space="preserve">    "NON STOP" CHAR(1),</w:t>
                      </w:r>
                    </w:p>
                    <w:p w14:paraId="65A6F65C" w14:textId="77777777" w:rsidR="009C483B" w:rsidRPr="00213B3B" w:rsidRDefault="009C483B" w:rsidP="009C483B">
                      <w:pPr>
                        <w:ind w:firstLine="720"/>
                      </w:pPr>
                      <w:r w:rsidRPr="00213B3B">
                        <w:t xml:space="preserve">    "LONG" NUMBER(9,6),</w:t>
                      </w:r>
                    </w:p>
                    <w:p w14:paraId="514608AB" w14:textId="77777777" w:rsidR="009C483B" w:rsidRPr="00213B3B" w:rsidRDefault="009C483B" w:rsidP="009C483B">
                      <w:pPr>
                        <w:ind w:firstLine="720"/>
                      </w:pPr>
                      <w:r w:rsidRPr="00213B3B">
                        <w:t xml:space="preserve">    "LAT" NUMBER(8,6),</w:t>
                      </w:r>
                    </w:p>
                    <w:p w14:paraId="06C77033" w14:textId="77777777" w:rsidR="009C483B" w:rsidRPr="00213B3B" w:rsidRDefault="009C483B" w:rsidP="009C483B">
                      <w:pPr>
                        <w:ind w:firstLine="720"/>
                      </w:pPr>
                      <w:r w:rsidRPr="00213B3B">
                        <w:t xml:space="preserve">    PRIMARY KEY("ID_PV") USING INDEX ENABLE</w:t>
                      </w:r>
                    </w:p>
                    <w:p w14:paraId="2C281378" w14:textId="77777777" w:rsidR="009C483B" w:rsidRPr="00213B3B" w:rsidRDefault="009C483B" w:rsidP="009C483B">
                      <w:pPr>
                        <w:ind w:firstLine="720"/>
                      </w:pPr>
                      <w:r w:rsidRPr="00213B3B">
                        <w:t>);</w:t>
                      </w:r>
                    </w:p>
                    <w:p w14:paraId="5A6535F4" w14:textId="1065765C" w:rsidR="009C483B" w:rsidRDefault="009C483B"/>
                  </w:txbxContent>
                </v:textbox>
                <w10:wrap type="square" anchory="page"/>
              </v:shape>
            </w:pict>
          </mc:Fallback>
        </mc:AlternateContent>
      </w:r>
      <w:r w:rsidR="00B63763" w:rsidRPr="00C44F4B">
        <w:rPr>
          <w:b/>
          <w:bCs/>
        </w:rPr>
        <w:t>PUNCT VAMAL:</w:t>
      </w:r>
      <w:r w:rsidR="00294FD0" w:rsidRPr="00C44F4B">
        <w:rPr>
          <w:b/>
          <w:bCs/>
        </w:rPr>
        <w:tab/>
      </w:r>
    </w:p>
    <w:p w14:paraId="2567541A" w14:textId="09C8B95A" w:rsidR="003A6299" w:rsidRPr="003A6299" w:rsidRDefault="00B63763" w:rsidP="003A6299">
      <w:pPr>
        <w:ind w:firstLine="720"/>
      </w:pPr>
      <w:r>
        <w:rPr>
          <w:noProof/>
        </w:rPr>
        <mc:AlternateContent>
          <mc:Choice Requires="wps">
            <w:drawing>
              <wp:anchor distT="45720" distB="45720" distL="114300" distR="114300" simplePos="0" relativeHeight="251679744" behindDoc="0" locked="1" layoutInCell="1" allowOverlap="0" wp14:anchorId="2A359DD5" wp14:editId="37301255">
                <wp:simplePos x="0" y="0"/>
                <wp:positionH relativeFrom="margin">
                  <wp:posOffset>3066415</wp:posOffset>
                </wp:positionH>
                <wp:positionV relativeFrom="paragraph">
                  <wp:posOffset>3494405</wp:posOffset>
                </wp:positionV>
                <wp:extent cx="3030855" cy="503555"/>
                <wp:effectExtent l="0" t="0" r="0" b="0"/>
                <wp:wrapSquare wrapText="bothSides"/>
                <wp:docPr id="7805784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503555"/>
                        </a:xfrm>
                        <a:prstGeom prst="rect">
                          <a:avLst/>
                        </a:prstGeom>
                        <a:noFill/>
                        <a:ln w="9525">
                          <a:noFill/>
                          <a:miter lim="800000"/>
                          <a:headEnd/>
                          <a:tailEnd/>
                        </a:ln>
                      </wps:spPr>
                      <wps:txbx>
                        <w:txbxContent>
                          <w:p w14:paraId="6FF580E4" w14:textId="2E4B4549" w:rsidR="00903F05" w:rsidRDefault="00903F05" w:rsidP="00903F05">
                            <w:pPr>
                              <w:jc w:val="center"/>
                            </w:pPr>
                            <w:r>
                              <w:t>Figura 2 – Constrângeri Tabel Punct Vamal</w:t>
                            </w:r>
                          </w:p>
                          <w:p w14:paraId="64981E7C" w14:textId="42541235" w:rsidR="00903F05" w:rsidRDefault="00903F0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359DD5" id="_x0000_s1028" type="#_x0000_t202" style="position:absolute;left:0;text-align:left;margin-left:241.45pt;margin-top:275.15pt;width:238.65pt;height:39.65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" o:allowoverlap="f" filled="f" stroked="f">
                <v:textbox>
                  <w:txbxContent>
                    <w:p w14:paraId="6FF580E4" w14:textId="2E4B4549" w:rsidR="00903F05" w:rsidRDefault="00903F05" w:rsidP="00903F05">
                      <w:pPr>
                        <w:jc w:val="center"/>
                      </w:pPr>
                      <w:r>
                        <w:t>Figura 2 – Constrângeri Tabel Punct Vamal</w:t>
                      </w:r>
                    </w:p>
                    <w:p w14:paraId="64981E7C" w14:textId="42541235" w:rsidR="00903F05" w:rsidRDefault="00903F05"/>
                  </w:txbxContent>
                </v:textbox>
                <w10:wrap type="square" anchorx="margin"/>
                <w10:anchorlock/>
              </v:shape>
            </w:pict>
          </mc:Fallback>
        </mc:AlternateContent>
      </w:r>
      <w:r>
        <w:rPr>
          <w:noProof/>
        </w:rPr>
        <mc:AlternateContent>
          <mc:Choice Requires="wps">
            <w:drawing>
              <wp:anchor distT="45720" distB="45720" distL="114300" distR="114300" simplePos="0" relativeHeight="251677696" behindDoc="0" locked="1" layoutInCell="1" allowOverlap="0" wp14:anchorId="1FB0B6E4" wp14:editId="5F101DF3">
                <wp:simplePos x="0" y="0"/>
                <wp:positionH relativeFrom="page">
                  <wp:posOffset>304800</wp:posOffset>
                </wp:positionH>
                <wp:positionV relativeFrom="paragraph">
                  <wp:posOffset>4104640</wp:posOffset>
                </wp:positionV>
                <wp:extent cx="2811145" cy="327025"/>
                <wp:effectExtent l="0" t="0" r="0" b="0"/>
                <wp:wrapSquare wrapText="bothSides"/>
                <wp:docPr id="10659529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1145" cy="327025"/>
                        </a:xfrm>
                        <a:prstGeom prst="rect">
                          <a:avLst/>
                        </a:prstGeom>
                        <a:noFill/>
                        <a:ln w="9525">
                          <a:noFill/>
                          <a:miter lim="800000"/>
                          <a:headEnd/>
                          <a:tailEnd/>
                        </a:ln>
                      </wps:spPr>
                      <wps:txbx>
                        <w:txbxContent>
                          <w:p w14:paraId="2726FECA" w14:textId="77777777" w:rsidR="00903F05" w:rsidRPr="009C483B" w:rsidRDefault="00903F05" w:rsidP="00903F05">
                            <w:pPr>
                              <w:jc w:val="center"/>
                            </w:pPr>
                            <w:r>
                              <w:t>Figura 1 – Creare Tabel Punct Vamal</w:t>
                            </w:r>
                          </w:p>
                          <w:p w14:paraId="703C183C" w14:textId="453F442B" w:rsidR="00903F05" w:rsidRDefault="00903F0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0B6E4" id="_x0000_s1029" type="#_x0000_t202" style="position:absolute;left:0;text-align:left;margin-left:24pt;margin-top:323.2pt;width:221.35pt;height:25.75pt;z-index:2516776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" o:allowoverlap="f" filled="f" stroked="f">
                <v:textbox>
                  <w:txbxContent>
                    <w:p w14:paraId="2726FECA" w14:textId="77777777" w:rsidR="00903F05" w:rsidRPr="009C483B" w:rsidRDefault="00903F05" w:rsidP="00903F05">
                      <w:pPr>
                        <w:jc w:val="center"/>
                      </w:pPr>
                      <w:r>
                        <w:t>Figura 1 – Creare Tabel Punct Vamal</w:t>
                      </w:r>
                    </w:p>
                    <w:p w14:paraId="703C183C" w14:textId="453F442B" w:rsidR="00903F05" w:rsidRDefault="00903F05"/>
                  </w:txbxContent>
                </v:textbox>
                <w10:wrap type="square" anchorx="page"/>
                <w10:anchorlock/>
              </v:shape>
            </w:pict>
          </mc:Fallback>
        </mc:AlternateContent>
      </w:r>
    </w:p>
    <w:p w14:paraId="1278D472" w14:textId="6A4069A4" w:rsidR="003A6299" w:rsidRDefault="003A6299" w:rsidP="00C44F4B">
      <w:pPr>
        <w:rPr>
          <w:b/>
          <w:bCs/>
        </w:rPr>
      </w:pPr>
    </w:p>
    <w:p w14:paraId="6FD7F8EE" w14:textId="63019438" w:rsidR="003A6299" w:rsidRDefault="003A6299" w:rsidP="00C44F4B">
      <w:pPr>
        <w:rPr>
          <w:b/>
          <w:bCs/>
        </w:rPr>
      </w:pPr>
    </w:p>
    <w:p w14:paraId="7E1058A4" w14:textId="1487572F" w:rsidR="003A6299" w:rsidRDefault="003A6299" w:rsidP="00C44F4B">
      <w:pPr>
        <w:rPr>
          <w:b/>
          <w:bCs/>
        </w:rPr>
      </w:pPr>
    </w:p>
    <w:p w14:paraId="3FD4E4F4" w14:textId="4C031EF9" w:rsidR="003A6299" w:rsidRDefault="003A6299" w:rsidP="00C44F4B">
      <w:pPr>
        <w:rPr>
          <w:b/>
          <w:bCs/>
        </w:rPr>
      </w:pPr>
    </w:p>
    <w:p w14:paraId="35F10163" w14:textId="79A850C4" w:rsidR="003A6299" w:rsidRDefault="003A6299" w:rsidP="00C44F4B">
      <w:pPr>
        <w:rPr>
          <w:b/>
          <w:bCs/>
        </w:rPr>
      </w:pPr>
    </w:p>
    <w:p w14:paraId="13F211A1" w14:textId="77777777" w:rsidR="003A6299" w:rsidRDefault="003A6299" w:rsidP="00C44F4B">
      <w:pPr>
        <w:rPr>
          <w:b/>
          <w:bCs/>
        </w:rPr>
      </w:pPr>
    </w:p>
    <w:p w14:paraId="7C78614C" w14:textId="77777777" w:rsidR="003A6299" w:rsidRDefault="003A6299" w:rsidP="00C44F4B">
      <w:pPr>
        <w:rPr>
          <w:b/>
          <w:bCs/>
        </w:rPr>
      </w:pPr>
    </w:p>
    <w:p w14:paraId="7750F4BA" w14:textId="395987DE" w:rsidR="002C6206" w:rsidRPr="00294FD0" w:rsidRDefault="00482583" w:rsidP="00C44F4B">
      <w:pPr>
        <w:rPr>
          <w:b/>
          <w:bCs/>
        </w:rPr>
      </w:pPr>
      <w:r>
        <w:rPr>
          <w:noProof/>
        </w:rPr>
        <w:lastRenderedPageBreak/>
        <mc:AlternateContent>
          <mc:Choice Requires="wps">
            <w:drawing>
              <wp:anchor distT="45720" distB="45720" distL="114300" distR="114300" simplePos="0" relativeHeight="251675648" behindDoc="0" locked="1" layoutInCell="1" allowOverlap="1" wp14:anchorId="3DA1CD95" wp14:editId="1E4A0B69">
                <wp:simplePos x="0" y="0"/>
                <wp:positionH relativeFrom="margin">
                  <wp:align>right</wp:align>
                </wp:positionH>
                <wp:positionV relativeFrom="paragraph">
                  <wp:posOffset>2787650</wp:posOffset>
                </wp:positionV>
                <wp:extent cx="3171600" cy="464400"/>
                <wp:effectExtent l="0" t="0" r="0" b="0"/>
                <wp:wrapSquare wrapText="bothSides"/>
                <wp:docPr id="20091650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1600" cy="464400"/>
                        </a:xfrm>
                        <a:prstGeom prst="rect">
                          <a:avLst/>
                        </a:prstGeom>
                        <a:noFill/>
                        <a:ln w="9525">
                          <a:noFill/>
                          <a:miter lim="800000"/>
                          <a:headEnd/>
                          <a:tailEnd/>
                        </a:ln>
                      </wps:spPr>
                      <wps:txbx>
                        <w:txbxContent>
                          <w:p w14:paraId="4305811A" w14:textId="69BD3ACF" w:rsidR="00482583" w:rsidRDefault="00482583" w:rsidP="00482583">
                            <w:pPr>
                              <w:jc w:val="center"/>
                            </w:pPr>
                            <w:r>
                              <w:t>Figura 4 – Constrângeri NUME și CAZIER ale  tabelului Indiv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1CD95" id="_x0000_s1030" type="#_x0000_t202" style="position:absolute;margin-left:198.55pt;margin-top:219.5pt;width:249.75pt;height:36.5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" filled="f" stroked="f">
                <v:textbox>
                  <w:txbxContent>
                    <w:p w14:paraId="4305811A" w14:textId="69BD3ACF" w:rsidR="00482583" w:rsidRDefault="00482583" w:rsidP="00482583">
                      <w:pPr>
                        <w:jc w:val="center"/>
                      </w:pPr>
                      <w:r>
                        <w:t>Figura 4 – Constrângeri NUME și CAZIER ale  tabelului Individ</w:t>
                      </w:r>
                    </w:p>
                  </w:txbxContent>
                </v:textbox>
                <w10:wrap type="square" anchorx="margin"/>
                <w10:anchorlock/>
              </v:shape>
            </w:pict>
          </mc:Fallback>
        </mc:AlternateContent>
      </w:r>
      <w:r w:rsidR="0012027F">
        <w:rPr>
          <w:noProof/>
        </w:rPr>
        <mc:AlternateContent>
          <mc:Choice Requires="wps">
            <w:drawing>
              <wp:anchor distT="45720" distB="45720" distL="114300" distR="114300" simplePos="0" relativeHeight="251665408" behindDoc="0" locked="1" layoutInCell="1" allowOverlap="1" wp14:anchorId="638593BB" wp14:editId="3FFB1464">
                <wp:simplePos x="0" y="0"/>
                <wp:positionH relativeFrom="page">
                  <wp:posOffset>3053080</wp:posOffset>
                </wp:positionH>
                <wp:positionV relativeFrom="paragraph">
                  <wp:posOffset>304800</wp:posOffset>
                </wp:positionV>
                <wp:extent cx="4276800" cy="1404620"/>
                <wp:effectExtent l="0" t="0" r="28575" b="22225"/>
                <wp:wrapSquare wrapText="bothSides"/>
                <wp:docPr id="19928301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6800" cy="1404620"/>
                        </a:xfrm>
                        <a:prstGeom prst="rect">
                          <a:avLst/>
                        </a:prstGeom>
                        <a:solidFill>
                          <a:srgbClr val="FFFFFF"/>
                        </a:solidFill>
                        <a:ln w="9525">
                          <a:solidFill>
                            <a:srgbClr val="000000"/>
                          </a:solidFill>
                          <a:miter lim="800000"/>
                          <a:headEnd/>
                          <a:tailEnd/>
                        </a:ln>
                      </wps:spPr>
                      <wps:txbx>
                        <w:txbxContent>
                          <w:p w14:paraId="2DFBAD90" w14:textId="77777777" w:rsidR="00294FD0" w:rsidRPr="00DB1669" w:rsidRDefault="00294FD0" w:rsidP="00DB1669">
                            <w:pPr>
                              <w:rPr>
                                <w:b/>
                                <w:bCs/>
                              </w:rPr>
                            </w:pPr>
                            <w:r w:rsidRPr="00DB1669">
                              <w:rPr>
                                <w:b/>
                                <w:bCs/>
                              </w:rPr>
                              <w:t>Constraint "NUME" not null:</w:t>
                            </w:r>
                          </w:p>
                          <w:p w14:paraId="2B3E2AD5" w14:textId="77777777" w:rsidR="00294FD0" w:rsidRPr="00213B3B" w:rsidRDefault="00294FD0" w:rsidP="00294FD0">
                            <w:pPr>
                              <w:ind w:firstLine="720"/>
                            </w:pPr>
                            <w:r w:rsidRPr="00213B3B">
                              <w:t>ALTER TABLE "INDIVID"</w:t>
                            </w:r>
                          </w:p>
                          <w:p w14:paraId="4962DAD3" w14:textId="729BCE1A" w:rsidR="00294FD0" w:rsidRPr="00213B3B" w:rsidRDefault="00294FD0" w:rsidP="00DB1669">
                            <w:pPr>
                              <w:ind w:firstLine="720"/>
                            </w:pPr>
                            <w:r w:rsidRPr="00213B3B">
                              <w:t>MODIFY "NUME" VARCHAR2(50) NOT NULL;</w:t>
                            </w:r>
                          </w:p>
                          <w:p w14:paraId="7071AAB7" w14:textId="77777777" w:rsidR="00294FD0" w:rsidRPr="00DB1669" w:rsidRDefault="00294FD0" w:rsidP="00DB1669">
                            <w:pPr>
                              <w:rPr>
                                <w:b/>
                                <w:bCs/>
                              </w:rPr>
                            </w:pPr>
                            <w:r w:rsidRPr="00DB1669">
                              <w:rPr>
                                <w:b/>
                                <w:bCs/>
                              </w:rPr>
                              <w:t>Constraint "CAZIER":</w:t>
                            </w:r>
                          </w:p>
                          <w:p w14:paraId="53AF150E" w14:textId="77777777" w:rsidR="00294FD0" w:rsidRPr="00213B3B" w:rsidRDefault="00294FD0" w:rsidP="00294FD0">
                            <w:pPr>
                              <w:ind w:firstLine="720"/>
                            </w:pPr>
                            <w:r w:rsidRPr="00213B3B">
                              <w:t>ALTER TABLE "INDIVID"</w:t>
                            </w:r>
                          </w:p>
                          <w:p w14:paraId="7EC7AD8C" w14:textId="77777777" w:rsidR="00294FD0" w:rsidRPr="00213B3B" w:rsidRDefault="00294FD0" w:rsidP="00294FD0">
                            <w:pPr>
                              <w:ind w:firstLine="720"/>
                            </w:pPr>
                            <w:r w:rsidRPr="00213B3B">
                              <w:t>ADD CONSTRAINT check_cazier_format</w:t>
                            </w:r>
                          </w:p>
                          <w:p w14:paraId="49C88604" w14:textId="5E3EB461" w:rsidR="00294FD0" w:rsidRDefault="00294FD0" w:rsidP="00DB1669">
                            <w:pPr>
                              <w:ind w:firstLine="720"/>
                            </w:pPr>
                            <w:r w:rsidRPr="00213B3B">
                              <w:t>CHECK (REGEXP_LIKE(CAZIER, '^(CURAT|[A-Za-z ]+)$') AND NOT REGEXP_LIKE(CAZIER, '^CURA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8593BB" id="_x0000_s1031" type="#_x0000_t202" style="position:absolute;margin-left:240.4pt;margin-top:24pt;width:336.75pt;height:110.6pt;z-index:25166540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">
                <v:textbox style="mso-fit-shape-to-text:t">
                  <w:txbxContent>
                    <w:p w14:paraId="2DFBAD90" w14:textId="77777777" w:rsidR="00294FD0" w:rsidRPr="00DB1669" w:rsidRDefault="00294FD0" w:rsidP="00DB1669">
                      <w:pPr>
                        <w:rPr>
                          <w:b/>
                          <w:bCs/>
                        </w:rPr>
                      </w:pPr>
                      <w:r w:rsidRPr="00DB1669">
                        <w:rPr>
                          <w:b/>
                          <w:bCs/>
                        </w:rPr>
                        <w:t>Constraint "NUME" not null:</w:t>
                      </w:r>
                    </w:p>
                    <w:p w14:paraId="2B3E2AD5" w14:textId="77777777" w:rsidR="00294FD0" w:rsidRPr="00213B3B" w:rsidRDefault="00294FD0" w:rsidP="00294FD0">
                      <w:pPr>
                        <w:ind w:firstLine="720"/>
                      </w:pPr>
                      <w:r w:rsidRPr="00213B3B">
                        <w:t>ALTER TABLE "INDIVID"</w:t>
                      </w:r>
                    </w:p>
                    <w:p w14:paraId="4962DAD3" w14:textId="729BCE1A" w:rsidR="00294FD0" w:rsidRPr="00213B3B" w:rsidRDefault="00294FD0" w:rsidP="00DB1669">
                      <w:pPr>
                        <w:ind w:firstLine="720"/>
                      </w:pPr>
                      <w:r w:rsidRPr="00213B3B">
                        <w:t>MODIFY "NUME" VARCHAR2(50) NOT NULL;</w:t>
                      </w:r>
                    </w:p>
                    <w:p w14:paraId="7071AAB7" w14:textId="77777777" w:rsidR="00294FD0" w:rsidRPr="00DB1669" w:rsidRDefault="00294FD0" w:rsidP="00DB1669">
                      <w:pPr>
                        <w:rPr>
                          <w:b/>
                          <w:bCs/>
                        </w:rPr>
                      </w:pPr>
                      <w:r w:rsidRPr="00DB1669">
                        <w:rPr>
                          <w:b/>
                          <w:bCs/>
                        </w:rPr>
                        <w:t>Constraint "CAZIER":</w:t>
                      </w:r>
                    </w:p>
                    <w:p w14:paraId="53AF150E" w14:textId="77777777" w:rsidR="00294FD0" w:rsidRPr="00213B3B" w:rsidRDefault="00294FD0" w:rsidP="00294FD0">
                      <w:pPr>
                        <w:ind w:firstLine="720"/>
                      </w:pPr>
                      <w:r w:rsidRPr="00213B3B">
                        <w:t>ALTER TABLE "INDIVID"</w:t>
                      </w:r>
                    </w:p>
                    <w:p w14:paraId="7EC7AD8C" w14:textId="77777777" w:rsidR="00294FD0" w:rsidRPr="00213B3B" w:rsidRDefault="00294FD0" w:rsidP="00294FD0">
                      <w:pPr>
                        <w:ind w:firstLine="720"/>
                      </w:pPr>
                      <w:r w:rsidRPr="00213B3B">
                        <w:t>ADD CONSTRAINT check_cazier_format</w:t>
                      </w:r>
                    </w:p>
                    <w:p w14:paraId="49C88604" w14:textId="5E3EB461" w:rsidR="00294FD0" w:rsidRDefault="00294FD0" w:rsidP="00DB1669">
                      <w:pPr>
                        <w:ind w:firstLine="720"/>
                      </w:pPr>
                      <w:r w:rsidRPr="00213B3B">
                        <w:t>CHECK (REGEXP_LIKE(CAZIER, '^(CURAT|[A-Za-z ]+)$') AND NOT REGEXP_LIKE(CAZIER, '^CURAT .+'));</w:t>
                      </w:r>
                    </w:p>
                  </w:txbxContent>
                </v:textbox>
                <w10:wrap type="square" anchorx="page"/>
                <w10:anchorlock/>
              </v:shape>
            </w:pict>
          </mc:Fallback>
        </mc:AlternateContent>
      </w:r>
      <w:r w:rsidR="00294FD0" w:rsidRPr="00213B3B">
        <w:rPr>
          <w:b/>
          <w:bCs/>
        </w:rPr>
        <w:t>INDIVID:</w:t>
      </w:r>
    </w:p>
    <w:p w14:paraId="07735A42" w14:textId="3BF8E6AE" w:rsidR="009C483B" w:rsidRDefault="003A6299" w:rsidP="0012027F">
      <w:pPr>
        <w:ind w:firstLine="720"/>
        <w:jc w:val="center"/>
      </w:pPr>
      <w:r>
        <w:rPr>
          <w:noProof/>
        </w:rPr>
        <mc:AlternateContent>
          <mc:Choice Requires="wps">
            <w:drawing>
              <wp:anchor distT="45720" distB="45720" distL="114300" distR="114300" simplePos="0" relativeHeight="251667456" behindDoc="0" locked="1" layoutInCell="1" allowOverlap="1" wp14:anchorId="22787A2F" wp14:editId="19A46EC6">
                <wp:simplePos x="0" y="0"/>
                <wp:positionH relativeFrom="margin">
                  <wp:posOffset>2296795</wp:posOffset>
                </wp:positionH>
                <wp:positionV relativeFrom="paragraph">
                  <wp:posOffset>3013710</wp:posOffset>
                </wp:positionV>
                <wp:extent cx="4334400" cy="3560400"/>
                <wp:effectExtent l="0" t="0" r="28575" b="21590"/>
                <wp:wrapSquare wrapText="bothSides"/>
                <wp:docPr id="5421343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4400" cy="3560400"/>
                        </a:xfrm>
                        <a:prstGeom prst="rect">
                          <a:avLst/>
                        </a:prstGeom>
                        <a:solidFill>
                          <a:srgbClr val="FFFFFF"/>
                        </a:solidFill>
                        <a:ln w="9525">
                          <a:solidFill>
                            <a:srgbClr val="000000"/>
                          </a:solidFill>
                          <a:miter lim="800000"/>
                          <a:headEnd/>
                          <a:tailEnd/>
                        </a:ln>
                      </wps:spPr>
                      <wps:txbx>
                        <w:txbxContent>
                          <w:p w14:paraId="652A276A" w14:textId="4AD46265" w:rsidR="00DB1669" w:rsidRPr="00DB1669" w:rsidRDefault="00DB1669" w:rsidP="00DB1669">
                            <w:pPr>
                              <w:rPr>
                                <w:b/>
                                <w:bCs/>
                              </w:rPr>
                            </w:pPr>
                            <w:r w:rsidRPr="00DB1669">
                              <w:rPr>
                                <w:b/>
                                <w:bCs/>
                              </w:rPr>
                              <w:t>Constraint "SIT_MED":</w:t>
                            </w:r>
                          </w:p>
                          <w:p w14:paraId="1D370146" w14:textId="77777777" w:rsidR="00DB1669" w:rsidRPr="00213B3B" w:rsidRDefault="00DB1669" w:rsidP="00DB1669">
                            <w:pPr>
                              <w:ind w:firstLine="720"/>
                            </w:pPr>
                            <w:r w:rsidRPr="00213B3B">
                              <w:t>ALTER TABLE "INDIVID"</w:t>
                            </w:r>
                          </w:p>
                          <w:p w14:paraId="6238A641" w14:textId="77777777" w:rsidR="00DB1669" w:rsidRPr="00213B3B" w:rsidRDefault="00DB1669" w:rsidP="00DB1669">
                            <w:pPr>
                              <w:ind w:firstLine="720"/>
                            </w:pPr>
                            <w:r w:rsidRPr="00213B3B">
                              <w:t>ADD CONSTRAINT check_sitmed_format</w:t>
                            </w:r>
                          </w:p>
                          <w:p w14:paraId="25F63071" w14:textId="70AD2B2D" w:rsidR="00DB1669" w:rsidRPr="00213B3B" w:rsidRDefault="00DB1669" w:rsidP="00DB1669">
                            <w:pPr>
                              <w:ind w:firstLine="720"/>
                            </w:pPr>
                            <w:r w:rsidRPr="00213B3B">
                              <w:t>CHECK (REGEXP_LIKE(SIT_MED, '^(NU ARE PROBLEME|[A-Za-z ]+)$') AND NOT REGEXP_LIKE(SIT_MED, '^NU ARE PROBLEME .+'));</w:t>
                            </w:r>
                          </w:p>
                          <w:p w14:paraId="763F1307" w14:textId="77777777" w:rsidR="00DB1669" w:rsidRPr="00DB1669" w:rsidRDefault="00DB1669" w:rsidP="00DB1669">
                            <w:pPr>
                              <w:rPr>
                                <w:b/>
                                <w:bCs/>
                              </w:rPr>
                            </w:pPr>
                            <w:r w:rsidRPr="00DB1669">
                              <w:rPr>
                                <w:b/>
                                <w:bCs/>
                              </w:rPr>
                              <w:t>Constraint "CNP" prima cifra:</w:t>
                            </w:r>
                          </w:p>
                          <w:p w14:paraId="6CC9EC06" w14:textId="77777777" w:rsidR="00DB1669" w:rsidRPr="00213B3B" w:rsidRDefault="00DB1669" w:rsidP="00DB1669">
                            <w:pPr>
                              <w:ind w:firstLine="720"/>
                            </w:pPr>
                            <w:r w:rsidRPr="00213B3B">
                              <w:t>ALTER TABLE "INDIVID"</w:t>
                            </w:r>
                          </w:p>
                          <w:p w14:paraId="1970A562" w14:textId="77777777" w:rsidR="00DB1669" w:rsidRPr="00213B3B" w:rsidRDefault="00DB1669" w:rsidP="00DB1669">
                            <w:pPr>
                              <w:ind w:firstLine="720"/>
                            </w:pPr>
                            <w:r w:rsidRPr="00213B3B">
                              <w:t>ADD CONSTRAINT check_cnp_format</w:t>
                            </w:r>
                          </w:p>
                          <w:p w14:paraId="1185562E" w14:textId="77777777" w:rsidR="00DB1669" w:rsidRPr="00213B3B" w:rsidRDefault="00DB1669" w:rsidP="00DB1669">
                            <w:pPr>
                              <w:ind w:firstLine="720"/>
                            </w:pPr>
                            <w:r w:rsidRPr="00213B3B">
                              <w:t>CHECK ((SUBSTR(CNP, 1, 1) IN ('1', '2') AND VARSTA &gt;= 25) OR</w:t>
                            </w:r>
                          </w:p>
                          <w:p w14:paraId="2BA4D218" w14:textId="3E5E4C2B" w:rsidR="00DB1669" w:rsidRDefault="00DB1669" w:rsidP="00DB1669">
                            <w:pPr>
                              <w:ind w:firstLine="720"/>
                            </w:pPr>
                            <w:r w:rsidRPr="00213B3B">
                              <w:t xml:space="preserve">    (SUBSTR(CNP, 1, 1) IN ('5', '6') AND VARSTA &lt; 25))</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22787A2F" id="_x0000_s1032" type="#_x0000_t202" style="position:absolute;left:0;text-align:left;margin-left:180.85pt;margin-top:237.3pt;width:341.3pt;height:280.3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">
                <v:textbox>
                  <w:txbxContent>
                    <w:p w14:paraId="652A276A" w14:textId="4AD46265" w:rsidR="00DB1669" w:rsidRPr="00DB1669" w:rsidRDefault="00DB1669" w:rsidP="00DB1669">
                      <w:pPr>
                        <w:rPr>
                          <w:b/>
                          <w:bCs/>
                        </w:rPr>
                      </w:pPr>
                      <w:r w:rsidRPr="00DB1669">
                        <w:rPr>
                          <w:b/>
                          <w:bCs/>
                        </w:rPr>
                        <w:t>Constraint "SIT_MED":</w:t>
                      </w:r>
                    </w:p>
                    <w:p w14:paraId="1D370146" w14:textId="77777777" w:rsidR="00DB1669" w:rsidRPr="00213B3B" w:rsidRDefault="00DB1669" w:rsidP="00DB1669">
                      <w:pPr>
                        <w:ind w:firstLine="720"/>
                      </w:pPr>
                      <w:r w:rsidRPr="00213B3B">
                        <w:t>ALTER TABLE "INDIVID"</w:t>
                      </w:r>
                    </w:p>
                    <w:p w14:paraId="6238A641" w14:textId="77777777" w:rsidR="00DB1669" w:rsidRPr="00213B3B" w:rsidRDefault="00DB1669" w:rsidP="00DB1669">
                      <w:pPr>
                        <w:ind w:firstLine="720"/>
                      </w:pPr>
                      <w:r w:rsidRPr="00213B3B">
                        <w:t>ADD CONSTRAINT check_sitmed_format</w:t>
                      </w:r>
                    </w:p>
                    <w:p w14:paraId="25F63071" w14:textId="70AD2B2D" w:rsidR="00DB1669" w:rsidRPr="00213B3B" w:rsidRDefault="00DB1669" w:rsidP="00DB1669">
                      <w:pPr>
                        <w:ind w:firstLine="720"/>
                      </w:pPr>
                      <w:r w:rsidRPr="00213B3B">
                        <w:t>CHECK (REGEXP_LIKE(SIT_MED, '^(NU ARE PROBLEME|[A-Za-z ]+)$') AND NOT REGEXP_LIKE(SIT_MED, '^NU ARE PROBLEME .+'));</w:t>
                      </w:r>
                    </w:p>
                    <w:p w14:paraId="763F1307" w14:textId="77777777" w:rsidR="00DB1669" w:rsidRPr="00DB1669" w:rsidRDefault="00DB1669" w:rsidP="00DB1669">
                      <w:pPr>
                        <w:rPr>
                          <w:b/>
                          <w:bCs/>
                        </w:rPr>
                      </w:pPr>
                      <w:r w:rsidRPr="00DB1669">
                        <w:rPr>
                          <w:b/>
                          <w:bCs/>
                        </w:rPr>
                        <w:t>Constraint "CNP" prima cifra:</w:t>
                      </w:r>
                    </w:p>
                    <w:p w14:paraId="6CC9EC06" w14:textId="77777777" w:rsidR="00DB1669" w:rsidRPr="00213B3B" w:rsidRDefault="00DB1669" w:rsidP="00DB1669">
                      <w:pPr>
                        <w:ind w:firstLine="720"/>
                      </w:pPr>
                      <w:r w:rsidRPr="00213B3B">
                        <w:t>ALTER TABLE "INDIVID"</w:t>
                      </w:r>
                    </w:p>
                    <w:p w14:paraId="1970A562" w14:textId="77777777" w:rsidR="00DB1669" w:rsidRPr="00213B3B" w:rsidRDefault="00DB1669" w:rsidP="00DB1669">
                      <w:pPr>
                        <w:ind w:firstLine="720"/>
                      </w:pPr>
                      <w:r w:rsidRPr="00213B3B">
                        <w:t>ADD CONSTRAINT check_cnp_format</w:t>
                      </w:r>
                    </w:p>
                    <w:p w14:paraId="1185562E" w14:textId="77777777" w:rsidR="00DB1669" w:rsidRPr="00213B3B" w:rsidRDefault="00DB1669" w:rsidP="00DB1669">
                      <w:pPr>
                        <w:ind w:firstLine="720"/>
                      </w:pPr>
                      <w:r w:rsidRPr="00213B3B">
                        <w:t>CHECK ((SUBSTR(CNP, 1, 1) IN ('1', '2') AND VARSTA &gt;= 25) OR</w:t>
                      </w:r>
                    </w:p>
                    <w:p w14:paraId="2BA4D218" w14:textId="3E5E4C2B" w:rsidR="00DB1669" w:rsidRDefault="00DB1669" w:rsidP="00DB1669">
                      <w:pPr>
                        <w:ind w:firstLine="720"/>
                      </w:pPr>
                      <w:r w:rsidRPr="00213B3B">
                        <w:t xml:space="preserve">    (SUBSTR(CNP, 1, 1) IN ('5', '6') AND VARSTA &lt; 25))</w:t>
                      </w:r>
                    </w:p>
                  </w:txbxContent>
                </v:textbox>
                <w10:wrap type="square" anchorx="margin"/>
                <w10:anchorlock/>
              </v:shape>
            </w:pict>
          </mc:Fallback>
        </mc:AlternateContent>
      </w:r>
      <w:r w:rsidRPr="00294FD0">
        <w:rPr>
          <w:b/>
          <w:bCs/>
          <w:noProof/>
        </w:rPr>
        <mc:AlternateContent>
          <mc:Choice Requires="wps">
            <w:drawing>
              <wp:anchor distT="45720" distB="45720" distL="114300" distR="114300" simplePos="0" relativeHeight="251663360" behindDoc="0" locked="1" layoutInCell="1" allowOverlap="1" wp14:anchorId="4565DCB8" wp14:editId="6D0C970E">
                <wp:simplePos x="0" y="0"/>
                <wp:positionH relativeFrom="page">
                  <wp:posOffset>342900</wp:posOffset>
                </wp:positionH>
                <wp:positionV relativeFrom="paragraph">
                  <wp:posOffset>0</wp:posOffset>
                </wp:positionV>
                <wp:extent cx="2484000" cy="5022000"/>
                <wp:effectExtent l="0" t="0" r="12065" b="26670"/>
                <wp:wrapSquare wrapText="bothSides"/>
                <wp:docPr id="1833678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5022000"/>
                        </a:xfrm>
                        <a:prstGeom prst="rect">
                          <a:avLst/>
                        </a:prstGeom>
                        <a:solidFill>
                          <a:srgbClr val="FFFFFF"/>
                        </a:solidFill>
                        <a:ln w="9525">
                          <a:solidFill>
                            <a:srgbClr val="000000"/>
                          </a:solidFill>
                          <a:miter lim="800000"/>
                          <a:headEnd/>
                          <a:tailEnd/>
                        </a:ln>
                      </wps:spPr>
                      <wps:txbx>
                        <w:txbxContent>
                          <w:p w14:paraId="3A71EF85" w14:textId="2F03F0AF" w:rsidR="00294FD0" w:rsidRPr="00213B3B" w:rsidRDefault="00294FD0" w:rsidP="00294FD0">
                            <w:pPr>
                              <w:ind w:firstLine="720"/>
                            </w:pPr>
                            <w:r w:rsidRPr="00213B3B">
                              <w:t>CREATE TABLE "INDIVID"(</w:t>
                            </w:r>
                          </w:p>
                          <w:p w14:paraId="3FFE9DEE" w14:textId="77777777" w:rsidR="00294FD0" w:rsidRPr="00213B3B" w:rsidRDefault="00294FD0" w:rsidP="00294FD0">
                            <w:pPr>
                              <w:ind w:firstLine="720"/>
                            </w:pPr>
                            <w:r w:rsidRPr="00213B3B">
                              <w:t xml:space="preserve">    "CNP" CHAR(13),</w:t>
                            </w:r>
                          </w:p>
                          <w:p w14:paraId="25FD7A6C" w14:textId="77777777" w:rsidR="00294FD0" w:rsidRPr="00213B3B" w:rsidRDefault="00294FD0" w:rsidP="00294FD0">
                            <w:pPr>
                              <w:ind w:firstLine="720"/>
                            </w:pPr>
                            <w:r w:rsidRPr="00213B3B">
                              <w:t xml:space="preserve">    "NUME" VARCHAR2(50),</w:t>
                            </w:r>
                          </w:p>
                          <w:p w14:paraId="084E353D" w14:textId="77777777" w:rsidR="00294FD0" w:rsidRPr="00213B3B" w:rsidRDefault="00294FD0" w:rsidP="00294FD0">
                            <w:pPr>
                              <w:ind w:firstLine="720"/>
                            </w:pPr>
                            <w:r w:rsidRPr="00213B3B">
                              <w:t xml:space="preserve">    "VARSTA" NUMBER(3),</w:t>
                            </w:r>
                          </w:p>
                          <w:p w14:paraId="3B5D1AE2" w14:textId="77777777" w:rsidR="00294FD0" w:rsidRPr="00213B3B" w:rsidRDefault="00294FD0" w:rsidP="00294FD0">
                            <w:pPr>
                              <w:ind w:firstLine="720"/>
                            </w:pPr>
                            <w:r w:rsidRPr="00213B3B">
                              <w:t xml:space="preserve">    "OCUPATIE" VARCHAR2(30),</w:t>
                            </w:r>
                          </w:p>
                          <w:p w14:paraId="7DDD3301" w14:textId="77777777" w:rsidR="00294FD0" w:rsidRPr="00213B3B" w:rsidRDefault="00294FD0" w:rsidP="00294FD0">
                            <w:pPr>
                              <w:ind w:firstLine="720"/>
                            </w:pPr>
                            <w:r w:rsidRPr="00213B3B">
                              <w:t xml:space="preserve">    "CAZIER" VARCHAR2(70),</w:t>
                            </w:r>
                          </w:p>
                          <w:p w14:paraId="29FAA493" w14:textId="77777777" w:rsidR="00294FD0" w:rsidRPr="00213B3B" w:rsidRDefault="00294FD0" w:rsidP="00294FD0">
                            <w:pPr>
                              <w:ind w:firstLine="720"/>
                            </w:pPr>
                            <w:r w:rsidRPr="00213B3B">
                              <w:t xml:space="preserve">    "SIT_MED" VARCHAR2(70),</w:t>
                            </w:r>
                          </w:p>
                          <w:p w14:paraId="0F8874F2" w14:textId="77777777" w:rsidR="00294FD0" w:rsidRPr="00213B3B" w:rsidRDefault="00294FD0" w:rsidP="00294FD0">
                            <w:pPr>
                              <w:ind w:firstLine="720"/>
                            </w:pPr>
                            <w:r w:rsidRPr="00213B3B">
                              <w:t xml:space="preserve">    "ID_PV" NUMBER(4),</w:t>
                            </w:r>
                          </w:p>
                          <w:p w14:paraId="00FB1DB7" w14:textId="77777777" w:rsidR="00294FD0" w:rsidRPr="00213B3B" w:rsidRDefault="00294FD0" w:rsidP="00294FD0">
                            <w:pPr>
                              <w:ind w:firstLine="720"/>
                            </w:pPr>
                            <w:r w:rsidRPr="00213B3B">
                              <w:t xml:space="preserve">    "ID_MASINA" NUMBER(4),</w:t>
                            </w:r>
                          </w:p>
                          <w:p w14:paraId="3CAFB8FE" w14:textId="77777777" w:rsidR="00294FD0" w:rsidRPr="00213B3B" w:rsidRDefault="00294FD0" w:rsidP="00294FD0">
                            <w:pPr>
                              <w:ind w:firstLine="720"/>
                            </w:pPr>
                            <w:r w:rsidRPr="00213B3B">
                              <w:t xml:space="preserve">    PRIMARY KEY("CNP") USING INDEX ENABLE</w:t>
                            </w:r>
                          </w:p>
                          <w:p w14:paraId="3C58B500" w14:textId="77777777" w:rsidR="00294FD0" w:rsidRPr="00213B3B" w:rsidRDefault="00294FD0" w:rsidP="00294FD0">
                            <w:pPr>
                              <w:ind w:firstLine="720"/>
                            </w:pPr>
                            <w:r w:rsidRPr="00213B3B">
                              <w:t>);</w:t>
                            </w:r>
                          </w:p>
                          <w:p w14:paraId="7D5F9263" w14:textId="15AD28D3" w:rsidR="00294FD0" w:rsidRDefault="00294FD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65DCB8" id="_x0000_s1033" type="#_x0000_t202" style="position:absolute;left:0;text-align:left;margin-left:27pt;margin-top:0;width:195.6pt;height:395.45pt;z-index:25166336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">
                <v:textbox>
                  <w:txbxContent>
                    <w:p w14:paraId="3A71EF85" w14:textId="2F03F0AF" w:rsidR="00294FD0" w:rsidRPr="00213B3B" w:rsidRDefault="00294FD0" w:rsidP="00294FD0">
                      <w:pPr>
                        <w:ind w:firstLine="720"/>
                      </w:pPr>
                      <w:r w:rsidRPr="00213B3B">
                        <w:t>CREATE TABLE "INDIVID"(</w:t>
                      </w:r>
                    </w:p>
                    <w:p w14:paraId="3FFE9DEE" w14:textId="77777777" w:rsidR="00294FD0" w:rsidRPr="00213B3B" w:rsidRDefault="00294FD0" w:rsidP="00294FD0">
                      <w:pPr>
                        <w:ind w:firstLine="720"/>
                      </w:pPr>
                      <w:r w:rsidRPr="00213B3B">
                        <w:t xml:space="preserve">    "CNP" CHAR(13),</w:t>
                      </w:r>
                    </w:p>
                    <w:p w14:paraId="25FD7A6C" w14:textId="77777777" w:rsidR="00294FD0" w:rsidRPr="00213B3B" w:rsidRDefault="00294FD0" w:rsidP="00294FD0">
                      <w:pPr>
                        <w:ind w:firstLine="720"/>
                      </w:pPr>
                      <w:r w:rsidRPr="00213B3B">
                        <w:t xml:space="preserve">    "NUME" VARCHAR2(50),</w:t>
                      </w:r>
                    </w:p>
                    <w:p w14:paraId="084E353D" w14:textId="77777777" w:rsidR="00294FD0" w:rsidRPr="00213B3B" w:rsidRDefault="00294FD0" w:rsidP="00294FD0">
                      <w:pPr>
                        <w:ind w:firstLine="720"/>
                      </w:pPr>
                      <w:r w:rsidRPr="00213B3B">
                        <w:t xml:space="preserve">    "VARSTA" NUMBER(3),</w:t>
                      </w:r>
                    </w:p>
                    <w:p w14:paraId="3B5D1AE2" w14:textId="77777777" w:rsidR="00294FD0" w:rsidRPr="00213B3B" w:rsidRDefault="00294FD0" w:rsidP="00294FD0">
                      <w:pPr>
                        <w:ind w:firstLine="720"/>
                      </w:pPr>
                      <w:r w:rsidRPr="00213B3B">
                        <w:t xml:space="preserve">    "OCUPATIE" VARCHAR2(30),</w:t>
                      </w:r>
                    </w:p>
                    <w:p w14:paraId="7DDD3301" w14:textId="77777777" w:rsidR="00294FD0" w:rsidRPr="00213B3B" w:rsidRDefault="00294FD0" w:rsidP="00294FD0">
                      <w:pPr>
                        <w:ind w:firstLine="720"/>
                      </w:pPr>
                      <w:r w:rsidRPr="00213B3B">
                        <w:t xml:space="preserve">    "CAZIER" VARCHAR2(70),</w:t>
                      </w:r>
                    </w:p>
                    <w:p w14:paraId="29FAA493" w14:textId="77777777" w:rsidR="00294FD0" w:rsidRPr="00213B3B" w:rsidRDefault="00294FD0" w:rsidP="00294FD0">
                      <w:pPr>
                        <w:ind w:firstLine="720"/>
                      </w:pPr>
                      <w:r w:rsidRPr="00213B3B">
                        <w:t xml:space="preserve">    "SIT_MED" VARCHAR2(70),</w:t>
                      </w:r>
                    </w:p>
                    <w:p w14:paraId="0F8874F2" w14:textId="77777777" w:rsidR="00294FD0" w:rsidRPr="00213B3B" w:rsidRDefault="00294FD0" w:rsidP="00294FD0">
                      <w:pPr>
                        <w:ind w:firstLine="720"/>
                      </w:pPr>
                      <w:r w:rsidRPr="00213B3B">
                        <w:t xml:space="preserve">    "ID_PV" NUMBER(4),</w:t>
                      </w:r>
                    </w:p>
                    <w:p w14:paraId="00FB1DB7" w14:textId="77777777" w:rsidR="00294FD0" w:rsidRPr="00213B3B" w:rsidRDefault="00294FD0" w:rsidP="00294FD0">
                      <w:pPr>
                        <w:ind w:firstLine="720"/>
                      </w:pPr>
                      <w:r w:rsidRPr="00213B3B">
                        <w:t xml:space="preserve">    "ID_MASINA" NUMBER(4),</w:t>
                      </w:r>
                    </w:p>
                    <w:p w14:paraId="3CAFB8FE" w14:textId="77777777" w:rsidR="00294FD0" w:rsidRPr="00213B3B" w:rsidRDefault="00294FD0" w:rsidP="00294FD0">
                      <w:pPr>
                        <w:ind w:firstLine="720"/>
                      </w:pPr>
                      <w:r w:rsidRPr="00213B3B">
                        <w:t xml:space="preserve">    PRIMARY KEY("CNP") USING INDEX ENABLE</w:t>
                      </w:r>
                    </w:p>
                    <w:p w14:paraId="3C58B500" w14:textId="77777777" w:rsidR="00294FD0" w:rsidRPr="00213B3B" w:rsidRDefault="00294FD0" w:rsidP="00294FD0">
                      <w:pPr>
                        <w:ind w:firstLine="720"/>
                      </w:pPr>
                      <w:r w:rsidRPr="00213B3B">
                        <w:t>);</w:t>
                      </w:r>
                    </w:p>
                    <w:p w14:paraId="7D5F9263" w14:textId="15AD28D3" w:rsidR="00294FD0" w:rsidRDefault="00294FD0"/>
                  </w:txbxContent>
                </v:textbox>
                <w10:wrap type="square" anchorx="page"/>
                <w10:anchorlock/>
              </v:shape>
            </w:pict>
          </mc:Fallback>
        </mc:AlternateContent>
      </w:r>
      <w:r w:rsidR="00A71F83">
        <w:rPr>
          <w:noProof/>
        </w:rPr>
        <mc:AlternateContent>
          <mc:Choice Requires="wps">
            <w:drawing>
              <wp:anchor distT="45720" distB="45720" distL="114300" distR="114300" simplePos="0" relativeHeight="251673600" behindDoc="0" locked="1" layoutInCell="1" allowOverlap="1" wp14:anchorId="6760F0A6" wp14:editId="170BEFCC">
                <wp:simplePos x="0" y="0"/>
                <wp:positionH relativeFrom="margin">
                  <wp:posOffset>-240030</wp:posOffset>
                </wp:positionH>
                <wp:positionV relativeFrom="paragraph">
                  <wp:posOffset>5134610</wp:posOffset>
                </wp:positionV>
                <wp:extent cx="2278800" cy="306000"/>
                <wp:effectExtent l="0" t="0" r="0" b="0"/>
                <wp:wrapSquare wrapText="bothSides"/>
                <wp:docPr id="19835330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8800" cy="306000"/>
                        </a:xfrm>
                        <a:prstGeom prst="rect">
                          <a:avLst/>
                        </a:prstGeom>
                        <a:noFill/>
                        <a:ln w="9525">
                          <a:noFill/>
                          <a:miter lim="800000"/>
                          <a:headEnd/>
                          <a:tailEnd/>
                        </a:ln>
                      </wps:spPr>
                      <wps:txbx>
                        <w:txbxContent>
                          <w:p w14:paraId="6CA03840" w14:textId="1BC927C3" w:rsidR="00A71F83" w:rsidRDefault="00A71F83">
                            <w:r>
                              <w:t>Figura 3 – Creare Tabel Indiv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0F0A6" id="_x0000_s1034" type="#_x0000_t202" style="position:absolute;left:0;text-align:left;margin-left:-18.9pt;margin-top:404.3pt;width:179.45pt;height:24.1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" filled="f" stroked="f">
                <v:textbox>
                  <w:txbxContent>
                    <w:p w14:paraId="6CA03840" w14:textId="1BC927C3" w:rsidR="00A71F83" w:rsidRDefault="00A71F83">
                      <w:r>
                        <w:t>Figura 3 – Creare Tabel Individ</w:t>
                      </w:r>
                    </w:p>
                  </w:txbxContent>
                </v:textbox>
                <w10:wrap type="square" anchorx="margin"/>
                <w10:anchorlock/>
              </v:shape>
            </w:pict>
          </mc:Fallback>
        </mc:AlternateContent>
      </w:r>
    </w:p>
    <w:p w14:paraId="7464E875" w14:textId="6273BD82" w:rsidR="009C483B" w:rsidRDefault="009C483B" w:rsidP="002C6206">
      <w:pPr>
        <w:ind w:firstLine="720"/>
      </w:pPr>
    </w:p>
    <w:p w14:paraId="77E04246" w14:textId="5BED5C40" w:rsidR="009C483B" w:rsidRDefault="009C483B" w:rsidP="002C6206">
      <w:pPr>
        <w:ind w:firstLine="720"/>
      </w:pPr>
    </w:p>
    <w:p w14:paraId="5BF83FCF" w14:textId="50EEEDA3" w:rsidR="009C483B" w:rsidRDefault="009C483B" w:rsidP="002C6206">
      <w:pPr>
        <w:ind w:firstLine="720"/>
      </w:pPr>
    </w:p>
    <w:p w14:paraId="1136516E" w14:textId="79353524" w:rsidR="009064D2" w:rsidRDefault="009064D2" w:rsidP="0012027F">
      <w:r>
        <w:t xml:space="preserve"> </w:t>
      </w:r>
    </w:p>
    <w:p w14:paraId="55B3E7AD" w14:textId="0944A96E" w:rsidR="009064D2" w:rsidRDefault="003A6299" w:rsidP="009064D2">
      <w:pPr>
        <w:jc w:val="right"/>
      </w:pPr>
      <w:r>
        <w:rPr>
          <w:noProof/>
        </w:rPr>
        <mc:AlternateContent>
          <mc:Choice Requires="wps">
            <w:drawing>
              <wp:anchor distT="45720" distB="45720" distL="114300" distR="114300" simplePos="0" relativeHeight="251671552" behindDoc="0" locked="1" layoutInCell="1" allowOverlap="1" wp14:anchorId="7D0F66D2" wp14:editId="543A5B2D">
                <wp:simplePos x="0" y="0"/>
                <wp:positionH relativeFrom="margin">
                  <wp:posOffset>3105150</wp:posOffset>
                </wp:positionH>
                <wp:positionV relativeFrom="paragraph">
                  <wp:posOffset>8255</wp:posOffset>
                </wp:positionV>
                <wp:extent cx="3009600" cy="777600"/>
                <wp:effectExtent l="0" t="0" r="0" b="3810"/>
                <wp:wrapSquare wrapText="bothSides"/>
                <wp:docPr id="1055920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600" cy="777600"/>
                        </a:xfrm>
                        <a:prstGeom prst="rect">
                          <a:avLst/>
                        </a:prstGeom>
                        <a:noFill/>
                        <a:ln w="9525">
                          <a:noFill/>
                          <a:miter lim="800000"/>
                          <a:headEnd/>
                          <a:tailEnd/>
                        </a:ln>
                      </wps:spPr>
                      <wps:txbx>
                        <w:txbxContent>
                          <w:p w14:paraId="1E426B0D" w14:textId="656FB803" w:rsidR="00A71F83" w:rsidRDefault="00A71F83" w:rsidP="00A71F83">
                            <w:pPr>
                              <w:jc w:val="center"/>
                            </w:pPr>
                            <w:r>
                              <w:t xml:space="preserve">                                                                  Figura 5 – Constrângeri SIT_MED &amp; CNP ale tabelului Individ</w:t>
                            </w:r>
                          </w:p>
                          <w:p w14:paraId="37C19657" w14:textId="1981A923" w:rsidR="00A71F83" w:rsidRDefault="00A71F83"/>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D0F66D2" id="_x0000_s1035" type="#_x0000_t202" style="position:absolute;left:0;text-align:left;margin-left:244.5pt;margin-top:.65pt;width:237pt;height:61.2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" filled="f" stroked="f">
                <v:textbox>
                  <w:txbxContent>
                    <w:p w14:paraId="1E426B0D" w14:textId="656FB803" w:rsidR="00A71F83" w:rsidRDefault="00A71F83" w:rsidP="00A71F83">
                      <w:pPr>
                        <w:jc w:val="center"/>
                      </w:pPr>
                      <w:r>
                        <w:t xml:space="preserve">                                                                  Figura 5 – Constrângeri SIT_MED &amp; CNP ale tabelului Individ</w:t>
                      </w:r>
                    </w:p>
                    <w:p w14:paraId="37C19657" w14:textId="1981A923" w:rsidR="00A71F83" w:rsidRDefault="00A71F83"/>
                  </w:txbxContent>
                </v:textbox>
                <w10:wrap type="square" anchorx="margin"/>
                <w10:anchorlock/>
              </v:shape>
            </w:pict>
          </mc:Fallback>
        </mc:AlternateContent>
      </w:r>
      <w:r w:rsidR="009064D2">
        <w:t xml:space="preserve">        </w:t>
      </w:r>
    </w:p>
    <w:p w14:paraId="7B1A6BB8" w14:textId="46D6B274" w:rsidR="009064D2" w:rsidRDefault="009064D2" w:rsidP="009064D2">
      <w:pPr>
        <w:jc w:val="center"/>
      </w:pPr>
      <w:r>
        <w:t xml:space="preserve">                                                                  </w:t>
      </w:r>
    </w:p>
    <w:p w14:paraId="1DAD4673" w14:textId="6C328721" w:rsidR="00294FD0" w:rsidRPr="00213B3B" w:rsidRDefault="009064D2" w:rsidP="009064D2">
      <w:pPr>
        <w:jc w:val="center"/>
        <w:rPr>
          <w:b/>
          <w:bCs/>
        </w:rPr>
      </w:pPr>
      <w:r>
        <w:t xml:space="preserve">                                                                   </w:t>
      </w:r>
      <w:r w:rsidR="00A71F83">
        <w:t xml:space="preserve"> </w:t>
      </w:r>
    </w:p>
    <w:p w14:paraId="2E8148CB" w14:textId="1C7A351F" w:rsidR="00BE20FE" w:rsidRDefault="00BE20FE" w:rsidP="00505D2A"/>
    <w:p w14:paraId="55E5BC66" w14:textId="49B11949" w:rsidR="008203C3" w:rsidRPr="00213B3B" w:rsidRDefault="003A6299" w:rsidP="00505D2A">
      <w:r>
        <w:rPr>
          <w:noProof/>
        </w:rPr>
        <w:lastRenderedPageBreak/>
        <mc:AlternateContent>
          <mc:Choice Requires="wps">
            <w:drawing>
              <wp:anchor distT="45720" distB="45720" distL="114300" distR="114300" simplePos="0" relativeHeight="251669504" behindDoc="0" locked="0" layoutInCell="1" allowOverlap="1" wp14:anchorId="46AEDE1B" wp14:editId="2F1561EC">
                <wp:simplePos x="0" y="0"/>
                <wp:positionH relativeFrom="margin">
                  <wp:posOffset>340360</wp:posOffset>
                </wp:positionH>
                <wp:positionV relativeFrom="page">
                  <wp:posOffset>1468120</wp:posOffset>
                </wp:positionV>
                <wp:extent cx="5692140" cy="1404620"/>
                <wp:effectExtent l="0" t="0" r="22860" b="22225"/>
                <wp:wrapSquare wrapText="bothSides"/>
                <wp:docPr id="2996885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2140" cy="1404620"/>
                        </a:xfrm>
                        <a:prstGeom prst="rect">
                          <a:avLst/>
                        </a:prstGeom>
                        <a:solidFill>
                          <a:srgbClr val="FFFFFF"/>
                        </a:solidFill>
                        <a:ln w="9525">
                          <a:solidFill>
                            <a:srgbClr val="000000"/>
                          </a:solidFill>
                          <a:miter lim="800000"/>
                          <a:headEnd/>
                          <a:tailEnd/>
                        </a:ln>
                      </wps:spPr>
                      <wps:txbx>
                        <w:txbxContent>
                          <w:p w14:paraId="7723C5A0" w14:textId="6F9FD6DD" w:rsidR="009E402F" w:rsidRPr="009E402F" w:rsidRDefault="009E402F" w:rsidP="00E71874">
                            <w:pPr>
                              <w:rPr>
                                <w:b/>
                                <w:bCs/>
                              </w:rPr>
                            </w:pPr>
                            <w:r w:rsidRPr="009E402F">
                              <w:rPr>
                                <w:b/>
                                <w:bCs/>
                              </w:rPr>
                              <w:t xml:space="preserve">Constraint cheie </w:t>
                            </w:r>
                            <w:r w:rsidR="00C37EC7" w:rsidRPr="009E402F">
                              <w:rPr>
                                <w:b/>
                                <w:bCs/>
                              </w:rPr>
                              <w:t>străină</w:t>
                            </w:r>
                            <w:r w:rsidRPr="009E402F">
                              <w:rPr>
                                <w:b/>
                                <w:bCs/>
                              </w:rPr>
                              <w:t xml:space="preserve"> ID_PV:</w:t>
                            </w:r>
                          </w:p>
                          <w:p w14:paraId="326181E3" w14:textId="77777777" w:rsidR="009E402F" w:rsidRPr="00213B3B" w:rsidRDefault="009E402F" w:rsidP="00E71874">
                            <w:pPr>
                              <w:ind w:firstLine="720"/>
                            </w:pPr>
                            <w:r w:rsidRPr="00213B3B">
                              <w:t>ALTER TABLE "INDIVID" ADD CONSTRAINT "IDPV_CON" FOREIGN KEY ("ID_PV")</w:t>
                            </w:r>
                          </w:p>
                          <w:p w14:paraId="394EB77A" w14:textId="56231DB3" w:rsidR="009E402F" w:rsidRPr="00213B3B" w:rsidRDefault="009E402F" w:rsidP="00E71874">
                            <w:pPr>
                              <w:ind w:firstLine="720"/>
                            </w:pPr>
                            <w:r w:rsidRPr="00213B3B">
                              <w:t>REFERENCES "PUNCT VAMAL" ("ID_PV") ON DELETE CASCADE ENABLE;</w:t>
                            </w:r>
                          </w:p>
                          <w:p w14:paraId="1BE18496" w14:textId="2FC4AABB" w:rsidR="009E402F" w:rsidRPr="009E402F" w:rsidRDefault="009E402F" w:rsidP="00E71874">
                            <w:pPr>
                              <w:rPr>
                                <w:b/>
                                <w:bCs/>
                              </w:rPr>
                            </w:pPr>
                            <w:r w:rsidRPr="009E402F">
                              <w:rPr>
                                <w:b/>
                                <w:bCs/>
                              </w:rPr>
                              <w:t>Constraint cheie str</w:t>
                            </w:r>
                            <w:r w:rsidR="00C37EC7">
                              <w:rPr>
                                <w:b/>
                                <w:bCs/>
                              </w:rPr>
                              <w:t>ă</w:t>
                            </w:r>
                            <w:r w:rsidRPr="009E402F">
                              <w:rPr>
                                <w:b/>
                                <w:bCs/>
                              </w:rPr>
                              <w:t>in</w:t>
                            </w:r>
                            <w:r w:rsidR="00C37EC7">
                              <w:rPr>
                                <w:b/>
                                <w:bCs/>
                              </w:rPr>
                              <w:t>ă</w:t>
                            </w:r>
                            <w:r w:rsidRPr="009E402F">
                              <w:rPr>
                                <w:b/>
                                <w:bCs/>
                              </w:rPr>
                              <w:t xml:space="preserve"> ID_MASINA:</w:t>
                            </w:r>
                          </w:p>
                          <w:p w14:paraId="35A829FC" w14:textId="77777777" w:rsidR="009E402F" w:rsidRPr="00213B3B" w:rsidRDefault="009E402F" w:rsidP="00E71874">
                            <w:pPr>
                              <w:ind w:firstLine="720"/>
                            </w:pPr>
                            <w:r w:rsidRPr="00213B3B">
                              <w:t>ALTER TABLE "INDIVID" ADD CONSTRAINT "IDMASINA_CON" FOREIGN KEY ("ID_MASINA")</w:t>
                            </w:r>
                          </w:p>
                          <w:p w14:paraId="798635C0" w14:textId="1C373E43" w:rsidR="009E402F" w:rsidRDefault="009E402F" w:rsidP="00E71874">
                            <w:pPr>
                              <w:ind w:firstLine="720"/>
                            </w:pPr>
                            <w:r w:rsidRPr="00213B3B">
                              <w:t>REFERENCES "MASINA" ("ID_MASINA") ON DELETE CASCADE EN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AEDE1B" id="_x0000_s1036" type="#_x0000_t202" style="position:absolute;margin-left:26.8pt;margin-top:115.6pt;width:448.2pt;height:110.6pt;z-index:2516695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">
                <v:textbox style="mso-fit-shape-to-text:t">
                  <w:txbxContent>
                    <w:p w14:paraId="7723C5A0" w14:textId="6F9FD6DD" w:rsidR="009E402F" w:rsidRPr="009E402F" w:rsidRDefault="009E402F" w:rsidP="00E71874">
                      <w:pPr>
                        <w:rPr>
                          <w:b/>
                          <w:bCs/>
                        </w:rPr>
                      </w:pPr>
                      <w:r w:rsidRPr="009E402F">
                        <w:rPr>
                          <w:b/>
                          <w:bCs/>
                        </w:rPr>
                        <w:t xml:space="preserve">Constraint cheie </w:t>
                      </w:r>
                      <w:r w:rsidR="00C37EC7" w:rsidRPr="009E402F">
                        <w:rPr>
                          <w:b/>
                          <w:bCs/>
                        </w:rPr>
                        <w:t>străină</w:t>
                      </w:r>
                      <w:r w:rsidRPr="009E402F">
                        <w:rPr>
                          <w:b/>
                          <w:bCs/>
                        </w:rPr>
                        <w:t xml:space="preserve"> ID_PV:</w:t>
                      </w:r>
                    </w:p>
                    <w:p w14:paraId="326181E3" w14:textId="77777777" w:rsidR="009E402F" w:rsidRPr="00213B3B" w:rsidRDefault="009E402F" w:rsidP="00E71874">
                      <w:pPr>
                        <w:ind w:firstLine="720"/>
                      </w:pPr>
                      <w:r w:rsidRPr="00213B3B">
                        <w:t>ALTER TABLE "INDIVID" ADD CONSTRAINT "IDPV_CON" FOREIGN KEY ("ID_PV")</w:t>
                      </w:r>
                    </w:p>
                    <w:p w14:paraId="394EB77A" w14:textId="56231DB3" w:rsidR="009E402F" w:rsidRPr="00213B3B" w:rsidRDefault="009E402F" w:rsidP="00E71874">
                      <w:pPr>
                        <w:ind w:firstLine="720"/>
                      </w:pPr>
                      <w:r w:rsidRPr="00213B3B">
                        <w:t>REFERENCES "PUNCT VAMAL" ("ID_PV") ON DELETE CASCADE ENABLE;</w:t>
                      </w:r>
                    </w:p>
                    <w:p w14:paraId="1BE18496" w14:textId="2FC4AABB" w:rsidR="009E402F" w:rsidRPr="009E402F" w:rsidRDefault="009E402F" w:rsidP="00E71874">
                      <w:pPr>
                        <w:rPr>
                          <w:b/>
                          <w:bCs/>
                        </w:rPr>
                      </w:pPr>
                      <w:r w:rsidRPr="009E402F">
                        <w:rPr>
                          <w:b/>
                          <w:bCs/>
                        </w:rPr>
                        <w:t>Constraint cheie str</w:t>
                      </w:r>
                      <w:r w:rsidR="00C37EC7">
                        <w:rPr>
                          <w:b/>
                          <w:bCs/>
                        </w:rPr>
                        <w:t>ă</w:t>
                      </w:r>
                      <w:r w:rsidRPr="009E402F">
                        <w:rPr>
                          <w:b/>
                          <w:bCs/>
                        </w:rPr>
                        <w:t>in</w:t>
                      </w:r>
                      <w:r w:rsidR="00C37EC7">
                        <w:rPr>
                          <w:b/>
                          <w:bCs/>
                        </w:rPr>
                        <w:t>ă</w:t>
                      </w:r>
                      <w:r w:rsidRPr="009E402F">
                        <w:rPr>
                          <w:b/>
                          <w:bCs/>
                        </w:rPr>
                        <w:t xml:space="preserve"> ID_MASINA:</w:t>
                      </w:r>
                    </w:p>
                    <w:p w14:paraId="35A829FC" w14:textId="77777777" w:rsidR="009E402F" w:rsidRPr="00213B3B" w:rsidRDefault="009E402F" w:rsidP="00E71874">
                      <w:pPr>
                        <w:ind w:firstLine="720"/>
                      </w:pPr>
                      <w:r w:rsidRPr="00213B3B">
                        <w:t>ALTER TABLE "INDIVID" ADD CONSTRAINT "IDMASINA_CON" FOREIGN KEY ("ID_MASINA")</w:t>
                      </w:r>
                    </w:p>
                    <w:p w14:paraId="798635C0" w14:textId="1C373E43" w:rsidR="009E402F" w:rsidRDefault="009E402F" w:rsidP="00E71874">
                      <w:pPr>
                        <w:ind w:firstLine="720"/>
                      </w:pPr>
                      <w:r w:rsidRPr="00213B3B">
                        <w:t>REFERENCES "MASINA" ("ID_MASINA") ON DELETE CASCADE ENABLE;</w:t>
                      </w:r>
                    </w:p>
                  </w:txbxContent>
                </v:textbox>
                <w10:wrap type="square" anchorx="margin" anchory="page"/>
              </v:shape>
            </w:pict>
          </mc:Fallback>
        </mc:AlternateContent>
      </w:r>
    </w:p>
    <w:p w14:paraId="6A08BF4F" w14:textId="0F4AF54C" w:rsidR="00A71F83" w:rsidRDefault="003A6299" w:rsidP="00BD60E6">
      <w:r>
        <w:rPr>
          <w:noProof/>
        </w:rPr>
        <mc:AlternateContent>
          <mc:Choice Requires="wps">
            <w:drawing>
              <wp:anchor distT="45720" distB="45720" distL="114300" distR="114300" simplePos="0" relativeHeight="251681792" behindDoc="0" locked="1" layoutInCell="1" allowOverlap="1" wp14:anchorId="2AD07A82" wp14:editId="625A5FD1">
                <wp:simplePos x="0" y="0"/>
                <wp:positionH relativeFrom="margin">
                  <wp:align>center</wp:align>
                </wp:positionH>
                <wp:positionV relativeFrom="paragraph">
                  <wp:posOffset>-234315</wp:posOffset>
                </wp:positionV>
                <wp:extent cx="4716000" cy="334800"/>
                <wp:effectExtent l="0" t="0" r="0" b="0"/>
                <wp:wrapSquare wrapText="bothSides"/>
                <wp:docPr id="42329627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16000" cy="334800"/>
                        </a:xfrm>
                        <a:prstGeom prst="rect">
                          <a:avLst/>
                        </a:prstGeom>
                        <a:noFill/>
                        <a:ln w="9525">
                          <a:noFill/>
                          <a:miter lim="800000"/>
                          <a:headEnd/>
                          <a:tailEnd/>
                        </a:ln>
                      </wps:spPr>
                      <wps:txbx>
                        <w:txbxContent>
                          <w:p w14:paraId="3E88147C" w14:textId="6FB68266" w:rsidR="00C44F4B" w:rsidRPr="009E402F" w:rsidRDefault="00C44F4B" w:rsidP="00C44F4B">
                            <w:pPr>
                              <w:jc w:val="center"/>
                            </w:pPr>
                            <w:r>
                              <w:t>Figura 6 – Constrângeri ID_PV &amp; ID_MASINA ale tabelului Individ</w:t>
                            </w:r>
                          </w:p>
                          <w:p w14:paraId="00AC09FF" w14:textId="049F5618" w:rsidR="00C44F4B" w:rsidRDefault="00C44F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D07A82" id="_x0000_s1037" type="#_x0000_t202" style="position:absolute;margin-left:0;margin-top:-18.45pt;width:371.35pt;height:26.35pt;z-index:2516817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" filled="f" stroked="f">
                <v:textbox>
                  <w:txbxContent>
                    <w:p w14:paraId="3E88147C" w14:textId="6FB68266" w:rsidR="00C44F4B" w:rsidRPr="009E402F" w:rsidRDefault="00C44F4B" w:rsidP="00C44F4B">
                      <w:pPr>
                        <w:jc w:val="center"/>
                      </w:pPr>
                      <w:r>
                        <w:t>Figura 6 – Constrângeri ID_PV &amp; ID_MASINA ale tabelului Individ</w:t>
                      </w:r>
                    </w:p>
                    <w:p w14:paraId="00AC09FF" w14:textId="049F5618" w:rsidR="00C44F4B" w:rsidRDefault="00C44F4B"/>
                  </w:txbxContent>
                </v:textbox>
                <w10:wrap type="square" anchorx="margin"/>
                <w10:anchorlock/>
              </v:shape>
            </w:pict>
          </mc:Fallback>
        </mc:AlternateContent>
      </w:r>
    </w:p>
    <w:p w14:paraId="2F914E52" w14:textId="3D8AF984" w:rsidR="00BD60E6" w:rsidRPr="00BD60E6" w:rsidRDefault="00BD60E6" w:rsidP="00BD60E6">
      <w:pPr>
        <w:rPr>
          <w:b/>
          <w:bCs/>
        </w:rPr>
      </w:pPr>
      <w:r>
        <w:rPr>
          <w:noProof/>
        </w:rPr>
        <mc:AlternateContent>
          <mc:Choice Requires="wps">
            <w:drawing>
              <wp:anchor distT="45720" distB="45720" distL="114300" distR="114300" simplePos="0" relativeHeight="251689984" behindDoc="0" locked="1" layoutInCell="1" allowOverlap="1" wp14:anchorId="0D4DAE25" wp14:editId="549A924E">
                <wp:simplePos x="0" y="0"/>
                <wp:positionH relativeFrom="margin">
                  <wp:align>right</wp:align>
                </wp:positionH>
                <wp:positionV relativeFrom="page">
                  <wp:posOffset>8709660</wp:posOffset>
                </wp:positionV>
                <wp:extent cx="3567600" cy="525600"/>
                <wp:effectExtent l="0" t="0" r="0" b="0"/>
                <wp:wrapSquare wrapText="bothSides"/>
                <wp:docPr id="18085915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7600" cy="525600"/>
                        </a:xfrm>
                        <a:prstGeom prst="rect">
                          <a:avLst/>
                        </a:prstGeom>
                        <a:noFill/>
                        <a:ln w="9525">
                          <a:noFill/>
                          <a:miter lim="800000"/>
                          <a:headEnd/>
                          <a:tailEnd/>
                        </a:ln>
                      </wps:spPr>
                      <wps:txbx>
                        <w:txbxContent>
                          <w:p w14:paraId="54542A6B" w14:textId="478E6CCC" w:rsidR="00BD60E6" w:rsidRPr="009E402F" w:rsidRDefault="00BD60E6" w:rsidP="00BD60E6">
                            <w:pPr>
                              <w:jc w:val="center"/>
                            </w:pPr>
                            <w:r>
                              <w:t xml:space="preserve">Figura </w:t>
                            </w:r>
                            <w:r w:rsidR="00BA328B">
                              <w:t>8</w:t>
                            </w:r>
                            <w:r>
                              <w:t xml:space="preserve"> – Constrângeri ID_PV &amp; ID_MASINA ale tabelului </w:t>
                            </w:r>
                            <w:r w:rsidR="003A6299">
                              <w:t>Oficialitate</w:t>
                            </w:r>
                          </w:p>
                          <w:p w14:paraId="3B7AFBCD" w14:textId="320429B8" w:rsidR="00BD60E6" w:rsidRDefault="00BD60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4DAE25" id="_x0000_s1038" type="#_x0000_t202" style="position:absolute;margin-left:229.7pt;margin-top:685.8pt;width:280.9pt;height:41.4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" filled="f" stroked="f">
                <v:textbox>
                  <w:txbxContent>
                    <w:p w14:paraId="54542A6B" w14:textId="478E6CCC" w:rsidR="00BD60E6" w:rsidRPr="009E402F" w:rsidRDefault="00BD60E6" w:rsidP="00BD60E6">
                      <w:pPr>
                        <w:jc w:val="center"/>
                      </w:pPr>
                      <w:r>
                        <w:t xml:space="preserve">Figura </w:t>
                      </w:r>
                      <w:r w:rsidR="00BA328B">
                        <w:t>8</w:t>
                      </w:r>
                      <w:r>
                        <w:t xml:space="preserve"> – Constrângeri ID_PV &amp; ID_MASINA ale tabelului </w:t>
                      </w:r>
                      <w:r w:rsidR="003A6299">
                        <w:t>Oficialitate</w:t>
                      </w:r>
                    </w:p>
                    <w:p w14:paraId="3B7AFBCD" w14:textId="320429B8" w:rsidR="00BD60E6" w:rsidRDefault="00BD60E6"/>
                  </w:txbxContent>
                </v:textbox>
                <w10:wrap type="square" anchorx="margin" anchory="page"/>
                <w10:anchorlock/>
              </v:shape>
            </w:pict>
          </mc:Fallback>
        </mc:AlternateContent>
      </w:r>
      <w:r>
        <w:rPr>
          <w:noProof/>
        </w:rPr>
        <mc:AlternateContent>
          <mc:Choice Requires="wps">
            <w:drawing>
              <wp:anchor distT="45720" distB="45720" distL="114300" distR="114300" simplePos="0" relativeHeight="251683840" behindDoc="0" locked="1" layoutInCell="1" allowOverlap="1" wp14:anchorId="742C6641" wp14:editId="401AC0E6">
                <wp:simplePos x="0" y="0"/>
                <wp:positionH relativeFrom="page">
                  <wp:posOffset>220980</wp:posOffset>
                </wp:positionH>
                <wp:positionV relativeFrom="page">
                  <wp:posOffset>5546725</wp:posOffset>
                </wp:positionV>
                <wp:extent cx="2419350" cy="3603600"/>
                <wp:effectExtent l="0" t="0" r="28575" b="16510"/>
                <wp:wrapSquare wrapText="bothSides"/>
                <wp:docPr id="455176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3603600"/>
                        </a:xfrm>
                        <a:prstGeom prst="rect">
                          <a:avLst/>
                        </a:prstGeom>
                        <a:solidFill>
                          <a:srgbClr val="FFFFFF"/>
                        </a:solidFill>
                        <a:ln w="9525">
                          <a:solidFill>
                            <a:srgbClr val="000000"/>
                          </a:solidFill>
                          <a:miter lim="800000"/>
                          <a:headEnd/>
                          <a:tailEnd/>
                        </a:ln>
                      </wps:spPr>
                      <wps:txbx>
                        <w:txbxContent>
                          <w:p w14:paraId="095DCEC2" w14:textId="32808329" w:rsidR="00BD60E6" w:rsidRPr="00213B3B" w:rsidRDefault="00BD60E6" w:rsidP="00BD60E6">
                            <w:pPr>
                              <w:ind w:firstLine="720"/>
                            </w:pPr>
                            <w:r w:rsidRPr="00213B3B">
                              <w:t>CREATE TABLE "OFICIALITATE"(</w:t>
                            </w:r>
                          </w:p>
                          <w:p w14:paraId="6ED19AC0" w14:textId="77777777" w:rsidR="00BD60E6" w:rsidRPr="00213B3B" w:rsidRDefault="00BD60E6" w:rsidP="00BD60E6">
                            <w:pPr>
                              <w:ind w:firstLine="720"/>
                            </w:pPr>
                            <w:r w:rsidRPr="00213B3B">
                              <w:t xml:space="preserve">    "NUME" VARCHAR2(50) NOT NULL,</w:t>
                            </w:r>
                          </w:p>
                          <w:p w14:paraId="7A2AB361" w14:textId="77777777" w:rsidR="00BD60E6" w:rsidRPr="00213B3B" w:rsidRDefault="00BD60E6" w:rsidP="00BD60E6">
                            <w:pPr>
                              <w:ind w:firstLine="720"/>
                            </w:pPr>
                            <w:r w:rsidRPr="00213B3B">
                              <w:t xml:space="preserve">    "FUNCTIE" VARCHAR2(30) NOT NULL,</w:t>
                            </w:r>
                          </w:p>
                          <w:p w14:paraId="5330855A" w14:textId="77777777" w:rsidR="00BD60E6" w:rsidRPr="00213B3B" w:rsidRDefault="00BD60E6" w:rsidP="00BD60E6">
                            <w:pPr>
                              <w:ind w:firstLine="720"/>
                            </w:pPr>
                            <w:r w:rsidRPr="00213B3B">
                              <w:t xml:space="preserve">    "TARA" VARCHAR2(30),</w:t>
                            </w:r>
                          </w:p>
                          <w:p w14:paraId="0778A3F1" w14:textId="77777777" w:rsidR="00BD60E6" w:rsidRPr="00213B3B" w:rsidRDefault="00BD60E6" w:rsidP="00BD60E6">
                            <w:pPr>
                              <w:ind w:firstLine="720"/>
                            </w:pPr>
                            <w:r w:rsidRPr="00213B3B">
                              <w:t xml:space="preserve">    "ID_PV" NUMBER(4),</w:t>
                            </w:r>
                          </w:p>
                          <w:p w14:paraId="3A360AA6" w14:textId="77777777" w:rsidR="00BD60E6" w:rsidRPr="00213B3B" w:rsidRDefault="00BD60E6" w:rsidP="00BD60E6">
                            <w:pPr>
                              <w:ind w:firstLine="720"/>
                            </w:pPr>
                            <w:r w:rsidRPr="00213B3B">
                              <w:t xml:space="preserve">    "ID_MASINA" NUMBER(4),</w:t>
                            </w:r>
                          </w:p>
                          <w:p w14:paraId="22077F8C" w14:textId="048C65BC" w:rsidR="00BD60E6" w:rsidRPr="00213B3B" w:rsidRDefault="00BD60E6" w:rsidP="00BD60E6">
                            <w:pPr>
                              <w:ind w:firstLine="720"/>
                            </w:pPr>
                            <w:r w:rsidRPr="00213B3B">
                              <w:t xml:space="preserve">    PRIMARY KEY("NUME") USING INDEX ENABLE);</w:t>
                            </w:r>
                          </w:p>
                          <w:p w14:paraId="0D623091" w14:textId="5518C669" w:rsidR="00BD60E6" w:rsidRDefault="00BD60E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42C6641" id="_x0000_s1039" type="#_x0000_t202" style="position:absolute;margin-left:17.4pt;margin-top:436.75pt;width:190.5pt;height:283.75pt;z-index:251683840;visibility:visible;mso-wrap-style:square;mso-width-percent:400;mso-height-percent:0;mso-wrap-distance-left:9pt;mso-wrap-distance-top:3.6pt;mso-wrap-distance-right:9pt;mso-wrap-distance-bottom:3.6pt;mso-position-horizontal:absolute;mso-position-horizontal-relative:page;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">
                <v:textbox>
                  <w:txbxContent>
                    <w:p w14:paraId="095DCEC2" w14:textId="32808329" w:rsidR="00BD60E6" w:rsidRPr="00213B3B" w:rsidRDefault="00BD60E6" w:rsidP="00BD60E6">
                      <w:pPr>
                        <w:ind w:firstLine="720"/>
                      </w:pPr>
                      <w:r w:rsidRPr="00213B3B">
                        <w:t>CREATE TABLE "OFICIALITATE"(</w:t>
                      </w:r>
                    </w:p>
                    <w:p w14:paraId="6ED19AC0" w14:textId="77777777" w:rsidR="00BD60E6" w:rsidRPr="00213B3B" w:rsidRDefault="00BD60E6" w:rsidP="00BD60E6">
                      <w:pPr>
                        <w:ind w:firstLine="720"/>
                      </w:pPr>
                      <w:r w:rsidRPr="00213B3B">
                        <w:t xml:space="preserve">    "NUME" VARCHAR2(50) NOT NULL,</w:t>
                      </w:r>
                    </w:p>
                    <w:p w14:paraId="7A2AB361" w14:textId="77777777" w:rsidR="00BD60E6" w:rsidRPr="00213B3B" w:rsidRDefault="00BD60E6" w:rsidP="00BD60E6">
                      <w:pPr>
                        <w:ind w:firstLine="720"/>
                      </w:pPr>
                      <w:r w:rsidRPr="00213B3B">
                        <w:t xml:space="preserve">    "FUNCTIE" VARCHAR2(30) NOT NULL,</w:t>
                      </w:r>
                    </w:p>
                    <w:p w14:paraId="5330855A" w14:textId="77777777" w:rsidR="00BD60E6" w:rsidRPr="00213B3B" w:rsidRDefault="00BD60E6" w:rsidP="00BD60E6">
                      <w:pPr>
                        <w:ind w:firstLine="720"/>
                      </w:pPr>
                      <w:r w:rsidRPr="00213B3B">
                        <w:t xml:space="preserve">    "TARA" VARCHAR2(30),</w:t>
                      </w:r>
                    </w:p>
                    <w:p w14:paraId="0778A3F1" w14:textId="77777777" w:rsidR="00BD60E6" w:rsidRPr="00213B3B" w:rsidRDefault="00BD60E6" w:rsidP="00BD60E6">
                      <w:pPr>
                        <w:ind w:firstLine="720"/>
                      </w:pPr>
                      <w:r w:rsidRPr="00213B3B">
                        <w:t xml:space="preserve">    "ID_PV" NUMBER(4),</w:t>
                      </w:r>
                    </w:p>
                    <w:p w14:paraId="3A360AA6" w14:textId="77777777" w:rsidR="00BD60E6" w:rsidRPr="00213B3B" w:rsidRDefault="00BD60E6" w:rsidP="00BD60E6">
                      <w:pPr>
                        <w:ind w:firstLine="720"/>
                      </w:pPr>
                      <w:r w:rsidRPr="00213B3B">
                        <w:t xml:space="preserve">    "ID_MASINA" NUMBER(4),</w:t>
                      </w:r>
                    </w:p>
                    <w:p w14:paraId="22077F8C" w14:textId="048C65BC" w:rsidR="00BD60E6" w:rsidRPr="00213B3B" w:rsidRDefault="00BD60E6" w:rsidP="00BD60E6">
                      <w:pPr>
                        <w:ind w:firstLine="720"/>
                      </w:pPr>
                      <w:r w:rsidRPr="00213B3B">
                        <w:t xml:space="preserve">    PRIMARY KEY("NUME") USING INDEX ENABLE);</w:t>
                      </w:r>
                    </w:p>
                    <w:p w14:paraId="0D623091" w14:textId="5518C669" w:rsidR="00BD60E6" w:rsidRDefault="00BD60E6"/>
                  </w:txbxContent>
                </v:textbox>
                <w10:wrap type="square" anchorx="page" anchory="page"/>
                <w10:anchorlock/>
              </v:shape>
            </w:pict>
          </mc:Fallback>
        </mc:AlternateContent>
      </w:r>
      <w:r>
        <w:rPr>
          <w:noProof/>
        </w:rPr>
        <mc:AlternateContent>
          <mc:Choice Requires="wps">
            <w:drawing>
              <wp:anchor distT="45720" distB="45720" distL="114300" distR="114300" simplePos="0" relativeHeight="251685888" behindDoc="0" locked="1" layoutInCell="1" allowOverlap="1" wp14:anchorId="7DF18644" wp14:editId="5D670794">
                <wp:simplePos x="0" y="0"/>
                <wp:positionH relativeFrom="page">
                  <wp:posOffset>2788920</wp:posOffset>
                </wp:positionH>
                <wp:positionV relativeFrom="page">
                  <wp:posOffset>5584825</wp:posOffset>
                </wp:positionV>
                <wp:extent cx="4528800" cy="2942590"/>
                <wp:effectExtent l="0" t="0" r="24765" b="10160"/>
                <wp:wrapSquare wrapText="bothSides"/>
                <wp:docPr id="7453194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8800" cy="2942590"/>
                        </a:xfrm>
                        <a:prstGeom prst="rect">
                          <a:avLst/>
                        </a:prstGeom>
                        <a:solidFill>
                          <a:srgbClr val="FFFFFF"/>
                        </a:solidFill>
                        <a:ln w="9525">
                          <a:solidFill>
                            <a:srgbClr val="000000"/>
                          </a:solidFill>
                          <a:miter lim="800000"/>
                          <a:headEnd/>
                          <a:tailEnd/>
                        </a:ln>
                      </wps:spPr>
                      <wps:txbx>
                        <w:txbxContent>
                          <w:p w14:paraId="7812916D" w14:textId="0DCFF140" w:rsidR="00BD60E6" w:rsidRPr="00BD60E6" w:rsidRDefault="00BD60E6" w:rsidP="00BD60E6">
                            <w:pPr>
                              <w:rPr>
                                <w:b/>
                                <w:bCs/>
                              </w:rPr>
                            </w:pPr>
                            <w:r w:rsidRPr="00BD60E6">
                              <w:rPr>
                                <w:b/>
                                <w:bCs/>
                              </w:rPr>
                              <w:t>Constraint "ID_PV" foreign key:</w:t>
                            </w:r>
                          </w:p>
                          <w:p w14:paraId="7B61EBB8" w14:textId="77777777" w:rsidR="00BD60E6" w:rsidRPr="00213B3B" w:rsidRDefault="00BD60E6" w:rsidP="00BD60E6">
                            <w:pPr>
                              <w:ind w:firstLine="720"/>
                            </w:pPr>
                            <w:r w:rsidRPr="00213B3B">
                              <w:t>ALTER TABLE "OFICIALITATE" ADD CONSTRAINT "IDPV_CON_OFICIALITATE" FOREIGN KEY ("ID_PV")</w:t>
                            </w:r>
                          </w:p>
                          <w:p w14:paraId="7D189273" w14:textId="62833566" w:rsidR="00BD60E6" w:rsidRPr="00213B3B" w:rsidRDefault="00BD60E6" w:rsidP="00BD60E6">
                            <w:pPr>
                              <w:ind w:firstLine="720"/>
                            </w:pPr>
                            <w:r w:rsidRPr="00213B3B">
                              <w:tab/>
                              <w:t xml:space="preserve">  REFERENCES "PUNCT VAMAL" ("ID_PV") ON DELETE CASCADE ENABLE;</w:t>
                            </w:r>
                          </w:p>
                          <w:p w14:paraId="32B73CFD" w14:textId="77777777" w:rsidR="00BD60E6" w:rsidRPr="00BD60E6" w:rsidRDefault="00BD60E6" w:rsidP="00BD60E6">
                            <w:pPr>
                              <w:rPr>
                                <w:b/>
                                <w:bCs/>
                              </w:rPr>
                            </w:pPr>
                            <w:r w:rsidRPr="00BD60E6">
                              <w:rPr>
                                <w:b/>
                                <w:bCs/>
                              </w:rPr>
                              <w:t>Constraint "ID_MASINA" foreign key:</w:t>
                            </w:r>
                          </w:p>
                          <w:p w14:paraId="3AAB8F73" w14:textId="77777777" w:rsidR="00BD60E6" w:rsidRPr="00213B3B" w:rsidRDefault="00BD60E6" w:rsidP="00BD60E6">
                            <w:pPr>
                              <w:ind w:firstLine="720"/>
                            </w:pPr>
                            <w:r w:rsidRPr="00213B3B">
                              <w:t>ALTER TABLE "OFICIALITATE" ADD CONSTRAINT "IDMASINA_CON_OFICIALITATE" FOREIGN KEY ("ID_MASINA")</w:t>
                            </w:r>
                          </w:p>
                          <w:p w14:paraId="2B3B9672" w14:textId="5EA47700" w:rsidR="00BD60E6" w:rsidRDefault="00BD60E6" w:rsidP="00BD60E6">
                            <w:pPr>
                              <w:ind w:firstLine="720"/>
                            </w:pPr>
                            <w:r w:rsidRPr="00213B3B">
                              <w:tab/>
                              <w:t xml:space="preserve">  REFERENCES "MASINA" ("ID_MASINA") ON DELETE CASCADE ENA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DF18644" id="_x0000_s1040" type="#_x0000_t202" style="position:absolute;margin-left:219.6pt;margin-top:439.75pt;width:356.6pt;height:231.7pt;z-index:251685888;visibility:visible;mso-wrap-style:square;mso-width-percent:0;mso-height-percent:200;mso-wrap-distance-left:9pt;mso-wrap-distance-top:3.6pt;mso-wrap-distance-right:9pt;mso-wrap-distance-bottom:3.6pt;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">
                <v:textbox style="mso-fit-shape-to-text:t">
                  <w:txbxContent>
                    <w:p w14:paraId="7812916D" w14:textId="0DCFF140" w:rsidR="00BD60E6" w:rsidRPr="00BD60E6" w:rsidRDefault="00BD60E6" w:rsidP="00BD60E6">
                      <w:pPr>
                        <w:rPr>
                          <w:b/>
                          <w:bCs/>
                        </w:rPr>
                      </w:pPr>
                      <w:r w:rsidRPr="00BD60E6">
                        <w:rPr>
                          <w:b/>
                          <w:bCs/>
                        </w:rPr>
                        <w:t>Constraint "ID_PV" foreign key:</w:t>
                      </w:r>
                    </w:p>
                    <w:p w14:paraId="7B61EBB8" w14:textId="77777777" w:rsidR="00BD60E6" w:rsidRPr="00213B3B" w:rsidRDefault="00BD60E6" w:rsidP="00BD60E6">
                      <w:pPr>
                        <w:ind w:firstLine="720"/>
                      </w:pPr>
                      <w:r w:rsidRPr="00213B3B">
                        <w:t>ALTER TABLE "OFICIALITATE" ADD CONSTRAINT "IDPV_CON_OFICIALITATE" FOREIGN KEY ("ID_PV")</w:t>
                      </w:r>
                    </w:p>
                    <w:p w14:paraId="7D189273" w14:textId="62833566" w:rsidR="00BD60E6" w:rsidRPr="00213B3B" w:rsidRDefault="00BD60E6" w:rsidP="00BD60E6">
                      <w:pPr>
                        <w:ind w:firstLine="720"/>
                      </w:pPr>
                      <w:r w:rsidRPr="00213B3B">
                        <w:tab/>
                        <w:t xml:space="preserve">  REFERENCES "PUNCT VAMAL" ("ID_PV") ON DELETE CASCADE ENABLE;</w:t>
                      </w:r>
                    </w:p>
                    <w:p w14:paraId="32B73CFD" w14:textId="77777777" w:rsidR="00BD60E6" w:rsidRPr="00BD60E6" w:rsidRDefault="00BD60E6" w:rsidP="00BD60E6">
                      <w:pPr>
                        <w:rPr>
                          <w:b/>
                          <w:bCs/>
                        </w:rPr>
                      </w:pPr>
                      <w:r w:rsidRPr="00BD60E6">
                        <w:rPr>
                          <w:b/>
                          <w:bCs/>
                        </w:rPr>
                        <w:t>Constraint "ID_MASINA" foreign key:</w:t>
                      </w:r>
                    </w:p>
                    <w:p w14:paraId="3AAB8F73" w14:textId="77777777" w:rsidR="00BD60E6" w:rsidRPr="00213B3B" w:rsidRDefault="00BD60E6" w:rsidP="00BD60E6">
                      <w:pPr>
                        <w:ind w:firstLine="720"/>
                      </w:pPr>
                      <w:r w:rsidRPr="00213B3B">
                        <w:t>ALTER TABLE "OFICIALITATE" ADD CONSTRAINT "IDMASINA_CON_OFICIALITATE" FOREIGN KEY ("ID_MASINA")</w:t>
                      </w:r>
                    </w:p>
                    <w:p w14:paraId="2B3B9672" w14:textId="5EA47700" w:rsidR="00BD60E6" w:rsidRDefault="00BD60E6" w:rsidP="00BD60E6">
                      <w:pPr>
                        <w:ind w:firstLine="720"/>
                      </w:pPr>
                      <w:r w:rsidRPr="00213B3B">
                        <w:tab/>
                        <w:t xml:space="preserve">  REFERENCES "MASINA" ("ID_MASINA") ON DELETE CASCADE ENABLE;</w:t>
                      </w:r>
                    </w:p>
                  </w:txbxContent>
                </v:textbox>
                <w10:wrap type="square" anchorx="page" anchory="page"/>
                <w10:anchorlock/>
              </v:shape>
            </w:pict>
          </mc:Fallback>
        </mc:AlternateContent>
      </w:r>
      <w:r w:rsidRPr="00BD60E6">
        <w:rPr>
          <w:b/>
          <w:bCs/>
        </w:rPr>
        <w:t>OFICIALITATE:</w:t>
      </w:r>
    </w:p>
    <w:p w14:paraId="41D8F148" w14:textId="3421A61A" w:rsidR="008203C3" w:rsidRPr="00213B3B" w:rsidRDefault="00BD60E6" w:rsidP="003A6299">
      <w:pPr>
        <w:rPr>
          <w:b/>
          <w:bCs/>
        </w:rPr>
      </w:pPr>
      <w:r>
        <w:rPr>
          <w:noProof/>
        </w:rPr>
        <mc:AlternateContent>
          <mc:Choice Requires="wps">
            <w:drawing>
              <wp:anchor distT="45720" distB="45720" distL="114300" distR="114300" simplePos="0" relativeHeight="251687936" behindDoc="0" locked="1" layoutInCell="1" allowOverlap="1" wp14:anchorId="7A2303DA" wp14:editId="48EB967F">
                <wp:simplePos x="0" y="0"/>
                <wp:positionH relativeFrom="column">
                  <wp:posOffset>-493395</wp:posOffset>
                </wp:positionH>
                <wp:positionV relativeFrom="margin">
                  <wp:posOffset>7628890</wp:posOffset>
                </wp:positionV>
                <wp:extent cx="2368800" cy="489600"/>
                <wp:effectExtent l="0" t="0" r="0" b="5715"/>
                <wp:wrapSquare wrapText="bothSides"/>
                <wp:docPr id="2373848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800" cy="489600"/>
                        </a:xfrm>
                        <a:prstGeom prst="rect">
                          <a:avLst/>
                        </a:prstGeom>
                        <a:noFill/>
                        <a:ln w="9525">
                          <a:noFill/>
                          <a:miter lim="800000"/>
                          <a:headEnd/>
                          <a:tailEnd/>
                        </a:ln>
                      </wps:spPr>
                      <wps:txbx>
                        <w:txbxContent>
                          <w:p w14:paraId="600F376E" w14:textId="73993256" w:rsidR="00BD60E6" w:rsidRDefault="00BD60E6" w:rsidP="00BD60E6">
                            <w:pPr>
                              <w:jc w:val="center"/>
                            </w:pPr>
                            <w:r>
                              <w:t>Figura 7 – Creare Tabel Oficialitate</w:t>
                            </w:r>
                          </w:p>
                          <w:p w14:paraId="44BCBF7E" w14:textId="7A7A7F08" w:rsidR="00BD60E6" w:rsidRDefault="00BD60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303DA" id="_x0000_s1041" type="#_x0000_t202" style="position:absolute;margin-left:-38.85pt;margin-top:600.7pt;width:186.5pt;height:38.5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" filled="f" stroked="f">
                <v:textbox>
                  <w:txbxContent>
                    <w:p w14:paraId="600F376E" w14:textId="73993256" w:rsidR="00BD60E6" w:rsidRDefault="00BD60E6" w:rsidP="00BD60E6">
                      <w:pPr>
                        <w:jc w:val="center"/>
                      </w:pPr>
                      <w:r>
                        <w:t>Figura 7 – Creare Tabel Oficialitate</w:t>
                      </w:r>
                    </w:p>
                    <w:p w14:paraId="44BCBF7E" w14:textId="7A7A7F08" w:rsidR="00BD60E6" w:rsidRDefault="00BD60E6"/>
                  </w:txbxContent>
                </v:textbox>
                <w10:wrap type="square" anchory="margin"/>
                <w10:anchorlock/>
              </v:shape>
            </w:pict>
          </mc:Fallback>
        </mc:AlternateContent>
      </w:r>
    </w:p>
    <w:p w14:paraId="569023AB" w14:textId="608AA0F4" w:rsidR="002C6206" w:rsidRPr="00213B3B" w:rsidRDefault="00C37EC7" w:rsidP="00405544">
      <w:pPr>
        <w:rPr>
          <w:b/>
          <w:bCs/>
        </w:rPr>
      </w:pPr>
      <w:r>
        <w:rPr>
          <w:noProof/>
        </w:rPr>
        <w:lastRenderedPageBreak/>
        <mc:AlternateContent>
          <mc:Choice Requires="wps">
            <w:drawing>
              <wp:anchor distT="45720" distB="45720" distL="114300" distR="114300" simplePos="0" relativeHeight="251692032" behindDoc="0" locked="1" layoutInCell="1" allowOverlap="1" wp14:anchorId="27B68EF0" wp14:editId="10F97003">
                <wp:simplePos x="0" y="0"/>
                <wp:positionH relativeFrom="column">
                  <wp:posOffset>-445770</wp:posOffset>
                </wp:positionH>
                <wp:positionV relativeFrom="page">
                  <wp:posOffset>2034540</wp:posOffset>
                </wp:positionV>
                <wp:extent cx="2419350" cy="3747600"/>
                <wp:effectExtent l="0" t="0" r="28575" b="24765"/>
                <wp:wrapSquare wrapText="bothSides"/>
                <wp:docPr id="12095165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19350" cy="3747600"/>
                        </a:xfrm>
                        <a:prstGeom prst="rect">
                          <a:avLst/>
                        </a:prstGeom>
                        <a:solidFill>
                          <a:srgbClr val="FFFFFF"/>
                        </a:solidFill>
                        <a:ln w="9525">
                          <a:solidFill>
                            <a:srgbClr val="000000"/>
                          </a:solidFill>
                          <a:miter lim="800000"/>
                          <a:headEnd/>
                          <a:tailEnd/>
                        </a:ln>
                      </wps:spPr>
                      <wps:txbx>
                        <w:txbxContent>
                          <w:p w14:paraId="4C0E99F9" w14:textId="61EBB7B9" w:rsidR="00C37EC7" w:rsidRPr="00213B3B" w:rsidRDefault="00C37EC7" w:rsidP="00C37EC7">
                            <w:pPr>
                              <w:ind w:firstLine="720"/>
                            </w:pPr>
                            <w:r w:rsidRPr="00213B3B">
                              <w:t>CREATE TABLE "GRUP"(</w:t>
                            </w:r>
                          </w:p>
                          <w:p w14:paraId="6735BDA5" w14:textId="77777777" w:rsidR="00C37EC7" w:rsidRPr="00213B3B" w:rsidRDefault="00C37EC7" w:rsidP="00C37EC7">
                            <w:pPr>
                              <w:ind w:firstLine="720"/>
                            </w:pPr>
                            <w:r w:rsidRPr="00213B3B">
                              <w:t xml:space="preserve">    "ID_GRUP" NUMBER(4),</w:t>
                            </w:r>
                          </w:p>
                          <w:p w14:paraId="13B95B21" w14:textId="77777777" w:rsidR="00C37EC7" w:rsidRPr="00213B3B" w:rsidRDefault="00C37EC7" w:rsidP="00C37EC7">
                            <w:pPr>
                              <w:ind w:firstLine="720"/>
                            </w:pPr>
                            <w:r w:rsidRPr="00213B3B">
                              <w:t xml:space="preserve">    "NR_MEM" NUMBER(4),</w:t>
                            </w:r>
                          </w:p>
                          <w:p w14:paraId="48E9C1F3" w14:textId="77777777" w:rsidR="00C37EC7" w:rsidRPr="00213B3B" w:rsidRDefault="00C37EC7" w:rsidP="00C37EC7">
                            <w:pPr>
                              <w:ind w:firstLine="720"/>
                            </w:pPr>
                            <w:r w:rsidRPr="00213B3B">
                              <w:t xml:space="preserve">    "NUME_SOFER" VARCHAR2(50) NOT NULL,</w:t>
                            </w:r>
                          </w:p>
                          <w:p w14:paraId="4AC273A0" w14:textId="77777777" w:rsidR="00C37EC7" w:rsidRPr="00213B3B" w:rsidRDefault="00C37EC7" w:rsidP="00C37EC7">
                            <w:pPr>
                              <w:ind w:firstLine="720"/>
                            </w:pPr>
                            <w:r w:rsidRPr="00213B3B">
                              <w:t xml:space="preserve">    "ID_PV" NUMBER(4),</w:t>
                            </w:r>
                          </w:p>
                          <w:p w14:paraId="20DA8DA1" w14:textId="77777777" w:rsidR="00C37EC7" w:rsidRPr="00213B3B" w:rsidRDefault="00C37EC7" w:rsidP="00C37EC7">
                            <w:pPr>
                              <w:ind w:firstLine="720"/>
                            </w:pPr>
                            <w:r w:rsidRPr="00213B3B">
                              <w:t xml:space="preserve">    "ID_MASINA" NUMBER(4),</w:t>
                            </w:r>
                          </w:p>
                          <w:p w14:paraId="7B781E6B" w14:textId="77777777" w:rsidR="00C37EC7" w:rsidRPr="00213B3B" w:rsidRDefault="00C37EC7" w:rsidP="00C37EC7">
                            <w:pPr>
                              <w:ind w:firstLine="720"/>
                            </w:pPr>
                            <w:r w:rsidRPr="00213B3B">
                              <w:t xml:space="preserve">    PRIMARY KEY("ID_GRUP") USING INDEX ENABLE</w:t>
                            </w:r>
                          </w:p>
                          <w:p w14:paraId="4A33F345" w14:textId="77777777" w:rsidR="00C37EC7" w:rsidRPr="00213B3B" w:rsidRDefault="00C37EC7" w:rsidP="00C37EC7">
                            <w:pPr>
                              <w:ind w:firstLine="720"/>
                            </w:pPr>
                            <w:r w:rsidRPr="00213B3B">
                              <w:t>);</w:t>
                            </w:r>
                          </w:p>
                          <w:p w14:paraId="2138EDBA" w14:textId="44468F13" w:rsidR="00C37EC7" w:rsidRDefault="00C37EC7"/>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7B68EF0" id="_x0000_s1042" type="#_x0000_t202" style="position:absolute;margin-left:-35.1pt;margin-top:160.2pt;width:190.5pt;height:295.1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page;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">
                <v:textbox>
                  <w:txbxContent>
                    <w:p w14:paraId="4C0E99F9" w14:textId="61EBB7B9" w:rsidR="00C37EC7" w:rsidRPr="00213B3B" w:rsidRDefault="00C37EC7" w:rsidP="00C37EC7">
                      <w:pPr>
                        <w:ind w:firstLine="720"/>
                      </w:pPr>
                      <w:r w:rsidRPr="00213B3B">
                        <w:t>CREATE TABLE "GRUP"(</w:t>
                      </w:r>
                    </w:p>
                    <w:p w14:paraId="6735BDA5" w14:textId="77777777" w:rsidR="00C37EC7" w:rsidRPr="00213B3B" w:rsidRDefault="00C37EC7" w:rsidP="00C37EC7">
                      <w:pPr>
                        <w:ind w:firstLine="720"/>
                      </w:pPr>
                      <w:r w:rsidRPr="00213B3B">
                        <w:t xml:space="preserve">    "ID_GRUP" NUMBER(4),</w:t>
                      </w:r>
                    </w:p>
                    <w:p w14:paraId="13B95B21" w14:textId="77777777" w:rsidR="00C37EC7" w:rsidRPr="00213B3B" w:rsidRDefault="00C37EC7" w:rsidP="00C37EC7">
                      <w:pPr>
                        <w:ind w:firstLine="720"/>
                      </w:pPr>
                      <w:r w:rsidRPr="00213B3B">
                        <w:t xml:space="preserve">    "NR_MEM" NUMBER(4),</w:t>
                      </w:r>
                    </w:p>
                    <w:p w14:paraId="48E9C1F3" w14:textId="77777777" w:rsidR="00C37EC7" w:rsidRPr="00213B3B" w:rsidRDefault="00C37EC7" w:rsidP="00C37EC7">
                      <w:pPr>
                        <w:ind w:firstLine="720"/>
                      </w:pPr>
                      <w:r w:rsidRPr="00213B3B">
                        <w:t xml:space="preserve">    "NUME_SOFER" VARCHAR2(50) NOT NULL,</w:t>
                      </w:r>
                    </w:p>
                    <w:p w14:paraId="4AC273A0" w14:textId="77777777" w:rsidR="00C37EC7" w:rsidRPr="00213B3B" w:rsidRDefault="00C37EC7" w:rsidP="00C37EC7">
                      <w:pPr>
                        <w:ind w:firstLine="720"/>
                      </w:pPr>
                      <w:r w:rsidRPr="00213B3B">
                        <w:t xml:space="preserve">    "ID_PV" NUMBER(4),</w:t>
                      </w:r>
                    </w:p>
                    <w:p w14:paraId="20DA8DA1" w14:textId="77777777" w:rsidR="00C37EC7" w:rsidRPr="00213B3B" w:rsidRDefault="00C37EC7" w:rsidP="00C37EC7">
                      <w:pPr>
                        <w:ind w:firstLine="720"/>
                      </w:pPr>
                      <w:r w:rsidRPr="00213B3B">
                        <w:t xml:space="preserve">    "ID_MASINA" NUMBER(4),</w:t>
                      </w:r>
                    </w:p>
                    <w:p w14:paraId="7B781E6B" w14:textId="77777777" w:rsidR="00C37EC7" w:rsidRPr="00213B3B" w:rsidRDefault="00C37EC7" w:rsidP="00C37EC7">
                      <w:pPr>
                        <w:ind w:firstLine="720"/>
                      </w:pPr>
                      <w:r w:rsidRPr="00213B3B">
                        <w:t xml:space="preserve">    PRIMARY KEY("ID_GRUP") USING INDEX ENABLE</w:t>
                      </w:r>
                    </w:p>
                    <w:p w14:paraId="4A33F345" w14:textId="77777777" w:rsidR="00C37EC7" w:rsidRPr="00213B3B" w:rsidRDefault="00C37EC7" w:rsidP="00C37EC7">
                      <w:pPr>
                        <w:ind w:firstLine="720"/>
                      </w:pPr>
                      <w:r w:rsidRPr="00213B3B">
                        <w:t>);</w:t>
                      </w:r>
                    </w:p>
                    <w:p w14:paraId="2138EDBA" w14:textId="44468F13" w:rsidR="00C37EC7" w:rsidRDefault="00C37EC7"/>
                  </w:txbxContent>
                </v:textbox>
                <w10:wrap type="square" anchory="page"/>
                <w10:anchorlock/>
              </v:shape>
            </w:pict>
          </mc:Fallback>
        </mc:AlternateContent>
      </w:r>
      <w:r>
        <w:rPr>
          <w:noProof/>
        </w:rPr>
        <mc:AlternateContent>
          <mc:Choice Requires="wps">
            <w:drawing>
              <wp:anchor distT="45720" distB="45720" distL="114300" distR="114300" simplePos="0" relativeHeight="251694080" behindDoc="0" locked="1" layoutInCell="1" allowOverlap="1" wp14:anchorId="5FBE76CD" wp14:editId="4C4AEFD1">
                <wp:simplePos x="0" y="0"/>
                <wp:positionH relativeFrom="column">
                  <wp:posOffset>2335530</wp:posOffset>
                </wp:positionH>
                <wp:positionV relativeFrom="page">
                  <wp:posOffset>2202180</wp:posOffset>
                </wp:positionV>
                <wp:extent cx="4032000" cy="3276000"/>
                <wp:effectExtent l="0" t="0" r="26035" b="19685"/>
                <wp:wrapSquare wrapText="bothSides"/>
                <wp:docPr id="7790654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2000" cy="3276000"/>
                        </a:xfrm>
                        <a:prstGeom prst="rect">
                          <a:avLst/>
                        </a:prstGeom>
                        <a:solidFill>
                          <a:srgbClr val="FFFFFF"/>
                        </a:solidFill>
                        <a:ln w="9525">
                          <a:solidFill>
                            <a:srgbClr val="000000"/>
                          </a:solidFill>
                          <a:miter lim="800000"/>
                          <a:headEnd/>
                          <a:tailEnd/>
                        </a:ln>
                      </wps:spPr>
                      <wps:txbx>
                        <w:txbxContent>
                          <w:p w14:paraId="45E310FD" w14:textId="56B1FB92" w:rsidR="00C37EC7" w:rsidRPr="00C37EC7" w:rsidRDefault="00C37EC7" w:rsidP="00C37EC7">
                            <w:pPr>
                              <w:rPr>
                                <w:b/>
                                <w:bCs/>
                              </w:rPr>
                            </w:pPr>
                            <w:r w:rsidRPr="00C37EC7">
                              <w:rPr>
                                <w:b/>
                                <w:bCs/>
                              </w:rPr>
                              <w:t>Constraint "ID_PV" foreign key:</w:t>
                            </w:r>
                          </w:p>
                          <w:p w14:paraId="330F8FEE" w14:textId="77777777" w:rsidR="00C37EC7" w:rsidRPr="00213B3B" w:rsidRDefault="00C37EC7" w:rsidP="00C37EC7">
                            <w:pPr>
                              <w:ind w:firstLine="720"/>
                            </w:pPr>
                            <w:r w:rsidRPr="00213B3B">
                              <w:t>ALTER TABLE "GRUP" ADD CONSTRAINT "IDPV_CON_GRUP" FOREIGN KEY ("ID_PV")</w:t>
                            </w:r>
                          </w:p>
                          <w:p w14:paraId="77116504" w14:textId="77777777" w:rsidR="00C37EC7" w:rsidRPr="00213B3B" w:rsidRDefault="00C37EC7" w:rsidP="00C37EC7">
                            <w:pPr>
                              <w:ind w:firstLine="720"/>
                            </w:pPr>
                            <w:r w:rsidRPr="00213B3B">
                              <w:tab/>
                              <w:t>REFERENCES "PUNCT VAMAL" ("ID_PV") ON DELETE CASCADE ENABLE;</w:t>
                            </w:r>
                          </w:p>
                          <w:p w14:paraId="715D3633" w14:textId="77777777" w:rsidR="00C37EC7" w:rsidRPr="00213B3B" w:rsidRDefault="00C37EC7" w:rsidP="00C37EC7">
                            <w:pPr>
                              <w:ind w:firstLine="720"/>
                            </w:pPr>
                          </w:p>
                          <w:p w14:paraId="1FF52429" w14:textId="77777777" w:rsidR="00C37EC7" w:rsidRPr="00C37EC7" w:rsidRDefault="00C37EC7" w:rsidP="00C37EC7">
                            <w:pPr>
                              <w:rPr>
                                <w:b/>
                                <w:bCs/>
                              </w:rPr>
                            </w:pPr>
                            <w:r w:rsidRPr="00C37EC7">
                              <w:rPr>
                                <w:b/>
                                <w:bCs/>
                              </w:rPr>
                              <w:t>Constraint "ID_MASINA" foreign key:</w:t>
                            </w:r>
                          </w:p>
                          <w:p w14:paraId="1A790673" w14:textId="77777777" w:rsidR="00C37EC7" w:rsidRPr="00213B3B" w:rsidRDefault="00C37EC7" w:rsidP="00C37EC7">
                            <w:pPr>
                              <w:ind w:firstLine="720"/>
                            </w:pPr>
                            <w:r w:rsidRPr="00213B3B">
                              <w:t>ALTER TABLE "GRUP" ADD CONSTRAINT "IDMASINA_CON_GRUP" FOREIGN KEY ("ID_MASINA")</w:t>
                            </w:r>
                          </w:p>
                          <w:p w14:paraId="2FF91D2E" w14:textId="77777777" w:rsidR="00C37EC7" w:rsidRPr="00213B3B" w:rsidRDefault="00C37EC7" w:rsidP="00C37EC7">
                            <w:pPr>
                              <w:ind w:firstLine="720"/>
                            </w:pPr>
                            <w:r w:rsidRPr="00213B3B">
                              <w:tab/>
                              <w:t xml:space="preserve">  REFERENCES "MASINA" ("ID_MASINA") ON DELETE CASCADE ENABLE;</w:t>
                            </w:r>
                          </w:p>
                          <w:p w14:paraId="67B0F461" w14:textId="5F799766" w:rsidR="00C37EC7" w:rsidRDefault="00C37E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BE76CD" id="_x0000_s1043" type="#_x0000_t202" style="position:absolute;margin-left:183.9pt;margin-top:173.4pt;width:317.5pt;height:257.9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">
                <v:textbox>
                  <w:txbxContent>
                    <w:p w14:paraId="45E310FD" w14:textId="56B1FB92" w:rsidR="00C37EC7" w:rsidRPr="00C37EC7" w:rsidRDefault="00C37EC7" w:rsidP="00C37EC7">
                      <w:pPr>
                        <w:rPr>
                          <w:b/>
                          <w:bCs/>
                        </w:rPr>
                      </w:pPr>
                      <w:r w:rsidRPr="00C37EC7">
                        <w:rPr>
                          <w:b/>
                          <w:bCs/>
                        </w:rPr>
                        <w:t>Constraint "ID_PV" foreign key:</w:t>
                      </w:r>
                    </w:p>
                    <w:p w14:paraId="330F8FEE" w14:textId="77777777" w:rsidR="00C37EC7" w:rsidRPr="00213B3B" w:rsidRDefault="00C37EC7" w:rsidP="00C37EC7">
                      <w:pPr>
                        <w:ind w:firstLine="720"/>
                      </w:pPr>
                      <w:r w:rsidRPr="00213B3B">
                        <w:t>ALTER TABLE "GRUP" ADD CONSTRAINT "IDPV_CON_GRUP" FOREIGN KEY ("ID_PV")</w:t>
                      </w:r>
                    </w:p>
                    <w:p w14:paraId="77116504" w14:textId="77777777" w:rsidR="00C37EC7" w:rsidRPr="00213B3B" w:rsidRDefault="00C37EC7" w:rsidP="00C37EC7">
                      <w:pPr>
                        <w:ind w:firstLine="720"/>
                      </w:pPr>
                      <w:r w:rsidRPr="00213B3B">
                        <w:tab/>
                        <w:t>REFERENCES "PUNCT VAMAL" ("ID_PV") ON DELETE CASCADE ENABLE;</w:t>
                      </w:r>
                    </w:p>
                    <w:p w14:paraId="715D3633" w14:textId="77777777" w:rsidR="00C37EC7" w:rsidRPr="00213B3B" w:rsidRDefault="00C37EC7" w:rsidP="00C37EC7">
                      <w:pPr>
                        <w:ind w:firstLine="720"/>
                      </w:pPr>
                    </w:p>
                    <w:p w14:paraId="1FF52429" w14:textId="77777777" w:rsidR="00C37EC7" w:rsidRPr="00C37EC7" w:rsidRDefault="00C37EC7" w:rsidP="00C37EC7">
                      <w:pPr>
                        <w:rPr>
                          <w:b/>
                          <w:bCs/>
                        </w:rPr>
                      </w:pPr>
                      <w:r w:rsidRPr="00C37EC7">
                        <w:rPr>
                          <w:b/>
                          <w:bCs/>
                        </w:rPr>
                        <w:t>Constraint "ID_MASINA" foreign key:</w:t>
                      </w:r>
                    </w:p>
                    <w:p w14:paraId="1A790673" w14:textId="77777777" w:rsidR="00C37EC7" w:rsidRPr="00213B3B" w:rsidRDefault="00C37EC7" w:rsidP="00C37EC7">
                      <w:pPr>
                        <w:ind w:firstLine="720"/>
                      </w:pPr>
                      <w:r w:rsidRPr="00213B3B">
                        <w:t>ALTER TABLE "GRUP" ADD CONSTRAINT "IDMASINA_CON_GRUP" FOREIGN KEY ("ID_MASINA")</w:t>
                      </w:r>
                    </w:p>
                    <w:p w14:paraId="2FF91D2E" w14:textId="77777777" w:rsidR="00C37EC7" w:rsidRPr="00213B3B" w:rsidRDefault="00C37EC7" w:rsidP="00C37EC7">
                      <w:pPr>
                        <w:ind w:firstLine="720"/>
                      </w:pPr>
                      <w:r w:rsidRPr="00213B3B">
                        <w:tab/>
                        <w:t xml:space="preserve">  REFERENCES "MASINA" ("ID_MASINA") ON DELETE CASCADE ENABLE;</w:t>
                      </w:r>
                    </w:p>
                    <w:p w14:paraId="67B0F461" w14:textId="5F799766" w:rsidR="00C37EC7" w:rsidRDefault="00C37EC7"/>
                  </w:txbxContent>
                </v:textbox>
                <w10:wrap type="square" anchory="page"/>
                <w10:anchorlock/>
              </v:shape>
            </w:pict>
          </mc:Fallback>
        </mc:AlternateContent>
      </w:r>
      <w:r w:rsidR="00AF3400" w:rsidRPr="00213B3B">
        <w:rPr>
          <w:b/>
          <w:bCs/>
        </w:rPr>
        <w:t>GRUP:</w:t>
      </w:r>
    </w:p>
    <w:p w14:paraId="7EDF092F" w14:textId="414D8E60" w:rsidR="00825AEC" w:rsidRDefault="003A6299" w:rsidP="00825AEC">
      <w:r>
        <w:rPr>
          <w:noProof/>
        </w:rPr>
        <mc:AlternateContent>
          <mc:Choice Requires="wps">
            <w:drawing>
              <wp:anchor distT="45720" distB="45720" distL="114300" distR="114300" simplePos="0" relativeHeight="251698176" behindDoc="0" locked="1" layoutInCell="1" allowOverlap="1" wp14:anchorId="21F63BCE" wp14:editId="12E076E1">
                <wp:simplePos x="0" y="0"/>
                <wp:positionH relativeFrom="margin">
                  <wp:align>right</wp:align>
                </wp:positionH>
                <wp:positionV relativeFrom="page">
                  <wp:posOffset>5612130</wp:posOffset>
                </wp:positionV>
                <wp:extent cx="3567600" cy="525600"/>
                <wp:effectExtent l="0" t="0" r="0" b="0"/>
                <wp:wrapSquare wrapText="bothSides"/>
                <wp:docPr id="10169198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7600" cy="525600"/>
                        </a:xfrm>
                        <a:prstGeom prst="rect">
                          <a:avLst/>
                        </a:prstGeom>
                        <a:noFill/>
                        <a:ln w="9525">
                          <a:noFill/>
                          <a:miter lim="800000"/>
                          <a:headEnd/>
                          <a:tailEnd/>
                        </a:ln>
                      </wps:spPr>
                      <wps:txbx>
                        <w:txbxContent>
                          <w:p w14:paraId="6AC09CDC" w14:textId="1BCD62C1" w:rsidR="00C37EC7" w:rsidRPr="009E402F" w:rsidRDefault="00C37EC7" w:rsidP="00C37EC7">
                            <w:pPr>
                              <w:jc w:val="center"/>
                            </w:pPr>
                            <w:r>
                              <w:t>Figura 10 – Constrângeri ID_PV &amp; ID_MASINA ale tabelului Grup</w:t>
                            </w:r>
                          </w:p>
                          <w:p w14:paraId="7A4E96B5" w14:textId="77777777" w:rsidR="00C37EC7" w:rsidRDefault="00C37EC7" w:rsidP="00C37E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63BCE" id="_x0000_s1044" type="#_x0000_t202" style="position:absolute;margin-left:229.7pt;margin-top:441.9pt;width:280.9pt;height:41.4pt;z-index:25169817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" filled="f" stroked="f">
                <v:textbox>
                  <w:txbxContent>
                    <w:p w14:paraId="6AC09CDC" w14:textId="1BCD62C1" w:rsidR="00C37EC7" w:rsidRPr="009E402F" w:rsidRDefault="00C37EC7" w:rsidP="00C37EC7">
                      <w:pPr>
                        <w:jc w:val="center"/>
                      </w:pPr>
                      <w:r>
                        <w:t>Figura 10 – Constrângeri ID_PV &amp; ID_MASINA ale tabelului Grup</w:t>
                      </w:r>
                    </w:p>
                    <w:p w14:paraId="7A4E96B5" w14:textId="77777777" w:rsidR="00C37EC7" w:rsidRDefault="00C37EC7" w:rsidP="00C37EC7"/>
                  </w:txbxContent>
                </v:textbox>
                <w10:wrap type="square" anchorx="margin" anchory="page"/>
                <w10:anchorlock/>
              </v:shape>
            </w:pict>
          </mc:Fallback>
        </mc:AlternateContent>
      </w:r>
      <w:r>
        <w:rPr>
          <w:noProof/>
        </w:rPr>
        <mc:AlternateContent>
          <mc:Choice Requires="wps">
            <w:drawing>
              <wp:anchor distT="45720" distB="45720" distL="114300" distR="114300" simplePos="0" relativeHeight="251696128" behindDoc="0" locked="1" layoutInCell="1" allowOverlap="1" wp14:anchorId="60908E5E" wp14:editId="71DEFEC3">
                <wp:simplePos x="0" y="0"/>
                <wp:positionH relativeFrom="margin">
                  <wp:posOffset>-411480</wp:posOffset>
                </wp:positionH>
                <wp:positionV relativeFrom="page">
                  <wp:posOffset>5875020</wp:posOffset>
                </wp:positionV>
                <wp:extent cx="2368800" cy="360000"/>
                <wp:effectExtent l="0" t="0" r="0" b="2540"/>
                <wp:wrapSquare wrapText="bothSides"/>
                <wp:docPr id="12106772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800" cy="360000"/>
                        </a:xfrm>
                        <a:prstGeom prst="rect">
                          <a:avLst/>
                        </a:prstGeom>
                        <a:noFill/>
                        <a:ln w="9525">
                          <a:noFill/>
                          <a:miter lim="800000"/>
                          <a:headEnd/>
                          <a:tailEnd/>
                        </a:ln>
                      </wps:spPr>
                      <wps:txbx>
                        <w:txbxContent>
                          <w:p w14:paraId="558AFA40" w14:textId="1E9BD883" w:rsidR="00C37EC7" w:rsidRDefault="00C37EC7" w:rsidP="00C37EC7">
                            <w:pPr>
                              <w:jc w:val="center"/>
                            </w:pPr>
                            <w:r>
                              <w:t>Figura 9 – Creare Tabel Grup</w:t>
                            </w:r>
                          </w:p>
                          <w:p w14:paraId="4FAF3B72" w14:textId="77777777" w:rsidR="00C37EC7" w:rsidRDefault="00C37EC7" w:rsidP="00C37EC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908E5E" id="_x0000_s1045" type="#_x0000_t202" style="position:absolute;margin-left:-32.4pt;margin-top:462.6pt;width:186.5pt;height:28.3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" filled="f" stroked="f">
                <v:textbox>
                  <w:txbxContent>
                    <w:p w14:paraId="558AFA40" w14:textId="1E9BD883" w:rsidR="00C37EC7" w:rsidRDefault="00C37EC7" w:rsidP="00C37EC7">
                      <w:pPr>
                        <w:jc w:val="center"/>
                      </w:pPr>
                      <w:r>
                        <w:t>Figura 9 – Creare Tabel Grup</w:t>
                      </w:r>
                    </w:p>
                    <w:p w14:paraId="4FAF3B72" w14:textId="77777777" w:rsidR="00C37EC7" w:rsidRDefault="00C37EC7" w:rsidP="00C37EC7"/>
                  </w:txbxContent>
                </v:textbox>
                <w10:wrap type="square" anchorx="margin" anchory="page"/>
                <w10:anchorlock/>
              </v:shape>
            </w:pict>
          </mc:Fallback>
        </mc:AlternateContent>
      </w:r>
    </w:p>
    <w:p w14:paraId="68F28378" w14:textId="55280A91" w:rsidR="00825AEC" w:rsidRDefault="00825AEC" w:rsidP="00825AEC"/>
    <w:p w14:paraId="39A6B21F" w14:textId="748B5698" w:rsidR="00825AEC" w:rsidRDefault="00825AEC" w:rsidP="00825AEC">
      <w:pPr>
        <w:rPr>
          <w:b/>
          <w:bCs/>
        </w:rPr>
      </w:pPr>
    </w:p>
    <w:p w14:paraId="2D91709C" w14:textId="7B328F72" w:rsidR="00825AEC" w:rsidRDefault="00825AEC" w:rsidP="00825AEC">
      <w:pPr>
        <w:rPr>
          <w:b/>
          <w:bCs/>
        </w:rPr>
      </w:pPr>
    </w:p>
    <w:p w14:paraId="0B7C3B28" w14:textId="77777777" w:rsidR="00825AEC" w:rsidRDefault="00825AEC" w:rsidP="00825AEC">
      <w:pPr>
        <w:rPr>
          <w:b/>
          <w:bCs/>
        </w:rPr>
      </w:pPr>
    </w:p>
    <w:p w14:paraId="7B065CBF" w14:textId="3AFBAE37" w:rsidR="00825AEC" w:rsidRDefault="00825AEC" w:rsidP="00825AEC">
      <w:pPr>
        <w:rPr>
          <w:b/>
          <w:bCs/>
        </w:rPr>
      </w:pPr>
    </w:p>
    <w:p w14:paraId="1211B0D9" w14:textId="77777777" w:rsidR="00825AEC" w:rsidRDefault="00825AEC" w:rsidP="00825AEC">
      <w:pPr>
        <w:rPr>
          <w:b/>
          <w:bCs/>
        </w:rPr>
      </w:pPr>
    </w:p>
    <w:p w14:paraId="410AC077" w14:textId="77777777" w:rsidR="00825AEC" w:rsidRDefault="00825AEC" w:rsidP="00825AEC">
      <w:pPr>
        <w:rPr>
          <w:b/>
          <w:bCs/>
        </w:rPr>
      </w:pPr>
    </w:p>
    <w:p w14:paraId="43154615" w14:textId="7EA0512C" w:rsidR="00825AEC" w:rsidRDefault="00825AEC" w:rsidP="00825AEC">
      <w:pPr>
        <w:rPr>
          <w:b/>
          <w:bCs/>
        </w:rPr>
      </w:pPr>
    </w:p>
    <w:p w14:paraId="6C216FA2" w14:textId="77777777" w:rsidR="00825AEC" w:rsidRDefault="00825AEC" w:rsidP="00825AEC">
      <w:pPr>
        <w:rPr>
          <w:b/>
          <w:bCs/>
        </w:rPr>
      </w:pPr>
    </w:p>
    <w:p w14:paraId="61ADF26D" w14:textId="1BD88DBB" w:rsidR="00825AEC" w:rsidRDefault="00825AEC" w:rsidP="00825AEC">
      <w:pPr>
        <w:rPr>
          <w:b/>
          <w:bCs/>
        </w:rPr>
      </w:pPr>
    </w:p>
    <w:p w14:paraId="783329B9" w14:textId="77777777" w:rsidR="00825AEC" w:rsidRDefault="00825AEC" w:rsidP="00825AEC">
      <w:pPr>
        <w:rPr>
          <w:b/>
          <w:bCs/>
        </w:rPr>
      </w:pPr>
    </w:p>
    <w:p w14:paraId="3F3E65CB" w14:textId="22E65554" w:rsidR="00825AEC" w:rsidRDefault="00825AEC" w:rsidP="00825AEC">
      <w:pPr>
        <w:rPr>
          <w:b/>
          <w:bCs/>
        </w:rPr>
      </w:pPr>
    </w:p>
    <w:p w14:paraId="7931CF77" w14:textId="56085E27" w:rsidR="00825AEC" w:rsidRDefault="00825AEC" w:rsidP="00825AEC">
      <w:pPr>
        <w:rPr>
          <w:b/>
          <w:bCs/>
        </w:rPr>
      </w:pPr>
    </w:p>
    <w:p w14:paraId="5A141563" w14:textId="4C07F0FC" w:rsidR="0001010B" w:rsidRPr="00825AEC" w:rsidRDefault="005768E5" w:rsidP="00825AEC">
      <w:r>
        <w:rPr>
          <w:noProof/>
        </w:rPr>
        <w:lastRenderedPageBreak/>
        <mc:AlternateContent>
          <mc:Choice Requires="wps">
            <w:drawing>
              <wp:anchor distT="45720" distB="45720" distL="114300" distR="114300" simplePos="0" relativeHeight="251702272" behindDoc="0" locked="0" layoutInCell="1" allowOverlap="1" wp14:anchorId="517AFCAE" wp14:editId="712DFC6B">
                <wp:simplePos x="0" y="0"/>
                <wp:positionH relativeFrom="column">
                  <wp:posOffset>3364230</wp:posOffset>
                </wp:positionH>
                <wp:positionV relativeFrom="paragraph">
                  <wp:posOffset>356870</wp:posOffset>
                </wp:positionV>
                <wp:extent cx="3268980" cy="4404360"/>
                <wp:effectExtent l="0" t="0" r="26670" b="15240"/>
                <wp:wrapSquare wrapText="bothSides"/>
                <wp:docPr id="12979284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4404360"/>
                        </a:xfrm>
                        <a:prstGeom prst="rect">
                          <a:avLst/>
                        </a:prstGeom>
                        <a:solidFill>
                          <a:srgbClr val="FFFFFF"/>
                        </a:solidFill>
                        <a:ln w="9525">
                          <a:solidFill>
                            <a:srgbClr val="000000"/>
                          </a:solidFill>
                          <a:miter lim="800000"/>
                          <a:headEnd/>
                          <a:tailEnd/>
                        </a:ln>
                      </wps:spPr>
                      <wps:txbx>
                        <w:txbxContent>
                          <w:p w14:paraId="53B18BE1" w14:textId="670B47BB" w:rsidR="005768E5" w:rsidRPr="005768E5" w:rsidRDefault="005768E5" w:rsidP="005768E5">
                            <w:pPr>
                              <w:rPr>
                                <w:b/>
                                <w:bCs/>
                              </w:rPr>
                            </w:pPr>
                            <w:r w:rsidRPr="005768E5">
                              <w:rPr>
                                <w:b/>
                                <w:bCs/>
                              </w:rPr>
                              <w:t>Constraint ID_FAM foreign key:</w:t>
                            </w:r>
                          </w:p>
                          <w:p w14:paraId="483FB254" w14:textId="404289E9" w:rsidR="005768E5" w:rsidRPr="00213B3B" w:rsidRDefault="005768E5" w:rsidP="005768E5">
                            <w:pPr>
                              <w:ind w:firstLine="720"/>
                            </w:pPr>
                            <w:r w:rsidRPr="00213B3B">
                              <w:t>ALTER TABLE "COPIL" ADD CONSTRAINT "IDFAM_CON_COPIL" FOREIGN KEY ("ID_FAM")</w:t>
                            </w:r>
                          </w:p>
                          <w:p w14:paraId="4EA9200C" w14:textId="77777777" w:rsidR="005768E5" w:rsidRPr="00213B3B" w:rsidRDefault="005768E5" w:rsidP="005768E5">
                            <w:pPr>
                              <w:ind w:firstLine="720"/>
                            </w:pPr>
                            <w:r w:rsidRPr="00213B3B">
                              <w:tab/>
                              <w:t xml:space="preserve">  REFERENCES "FAMILIE" ("ID_FAM") ON DELETE CASCADE ENABLE;</w:t>
                            </w:r>
                          </w:p>
                          <w:p w14:paraId="493F5CE7" w14:textId="77777777" w:rsidR="005768E5" w:rsidRPr="00213B3B" w:rsidRDefault="005768E5" w:rsidP="005768E5">
                            <w:pPr>
                              <w:ind w:firstLine="720"/>
                            </w:pPr>
                          </w:p>
                          <w:p w14:paraId="1EDBDD04" w14:textId="77777777" w:rsidR="005768E5" w:rsidRPr="005768E5" w:rsidRDefault="005768E5" w:rsidP="005768E5">
                            <w:pPr>
                              <w:rPr>
                                <w:b/>
                                <w:bCs/>
                              </w:rPr>
                            </w:pPr>
                            <w:r w:rsidRPr="005768E5">
                              <w:rPr>
                                <w:b/>
                                <w:bCs/>
                              </w:rPr>
                              <w:t>Constraint SCOALA/UNIV:</w:t>
                            </w:r>
                          </w:p>
                          <w:p w14:paraId="73BAA6C9" w14:textId="77777777" w:rsidR="005768E5" w:rsidRPr="00213B3B" w:rsidRDefault="005768E5" w:rsidP="005768E5">
                            <w:pPr>
                              <w:ind w:firstLine="720"/>
                            </w:pPr>
                            <w:r w:rsidRPr="00213B3B">
                              <w:t>ALTER TABLE "COPIL"</w:t>
                            </w:r>
                          </w:p>
                          <w:p w14:paraId="5A9D6008" w14:textId="77777777" w:rsidR="005768E5" w:rsidRPr="00213B3B" w:rsidRDefault="005768E5" w:rsidP="005768E5">
                            <w:pPr>
                              <w:ind w:firstLine="720"/>
                            </w:pPr>
                            <w:r w:rsidRPr="00213B3B">
                              <w:t xml:space="preserve">ADD CONSTRAINT chk_scoalauniv </w:t>
                            </w:r>
                          </w:p>
                          <w:p w14:paraId="627A0C37" w14:textId="77777777" w:rsidR="005768E5" w:rsidRPr="00213B3B" w:rsidRDefault="005768E5" w:rsidP="005768E5">
                            <w:pPr>
                              <w:ind w:firstLine="720"/>
                            </w:pPr>
                            <w:r w:rsidRPr="00213B3B">
                              <w:t>CHECK (</w:t>
                            </w:r>
                          </w:p>
                          <w:p w14:paraId="7F3376BD" w14:textId="77777777" w:rsidR="005768E5" w:rsidRPr="00213B3B" w:rsidRDefault="005768E5" w:rsidP="005768E5">
                            <w:pPr>
                              <w:ind w:firstLine="720"/>
                            </w:pPr>
                            <w:r w:rsidRPr="00213B3B">
                              <w:t xml:space="preserve">    (VARSTA &lt; 18 AND "SCOALA/UNIV" NOT LIKE 'Universitatea%') </w:t>
                            </w:r>
                          </w:p>
                          <w:p w14:paraId="745F2BEA" w14:textId="77777777" w:rsidR="005768E5" w:rsidRPr="00213B3B" w:rsidRDefault="005768E5" w:rsidP="005768E5">
                            <w:pPr>
                              <w:ind w:firstLine="720"/>
                            </w:pPr>
                            <w:r w:rsidRPr="00213B3B">
                              <w:t xml:space="preserve">    OR VARSTA &gt;= 18</w:t>
                            </w:r>
                          </w:p>
                          <w:p w14:paraId="0224A892" w14:textId="77777777" w:rsidR="005768E5" w:rsidRPr="00213B3B" w:rsidRDefault="005768E5" w:rsidP="005768E5">
                            <w:pPr>
                              <w:ind w:firstLine="720"/>
                            </w:pPr>
                            <w:r w:rsidRPr="00213B3B">
                              <w:t>);</w:t>
                            </w:r>
                          </w:p>
                          <w:p w14:paraId="77CEC941" w14:textId="3796DDA6" w:rsidR="005768E5" w:rsidRDefault="005768E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AFCAE" id="_x0000_s1046" type="#_x0000_t202" style="position:absolute;margin-left:264.9pt;margin-top:28.1pt;width:257.4pt;height:346.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l+RFg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">
                <v:textbox>
                  <w:txbxContent>
                    <w:p w14:paraId="53B18BE1" w14:textId="670B47BB" w:rsidR="005768E5" w:rsidRPr="005768E5" w:rsidRDefault="005768E5" w:rsidP="005768E5">
                      <w:pPr>
                        <w:rPr>
                          <w:b/>
                          <w:bCs/>
                        </w:rPr>
                      </w:pPr>
                      <w:r w:rsidRPr="005768E5">
                        <w:rPr>
                          <w:b/>
                          <w:bCs/>
                        </w:rPr>
                        <w:t>Constraint ID_FAM foreign key:</w:t>
                      </w:r>
                    </w:p>
                    <w:p w14:paraId="483FB254" w14:textId="404289E9" w:rsidR="005768E5" w:rsidRPr="00213B3B" w:rsidRDefault="005768E5" w:rsidP="005768E5">
                      <w:pPr>
                        <w:ind w:firstLine="720"/>
                      </w:pPr>
                      <w:r w:rsidRPr="00213B3B">
                        <w:t>ALTER TABLE "COPIL" ADD CONSTRAINT "IDFAM_CON_COPIL" FOREIGN KEY ("ID_FAM")</w:t>
                      </w:r>
                    </w:p>
                    <w:p w14:paraId="4EA9200C" w14:textId="77777777" w:rsidR="005768E5" w:rsidRPr="00213B3B" w:rsidRDefault="005768E5" w:rsidP="005768E5">
                      <w:pPr>
                        <w:ind w:firstLine="720"/>
                      </w:pPr>
                      <w:r w:rsidRPr="00213B3B">
                        <w:tab/>
                        <w:t xml:space="preserve">  REFERENCES "FAMILIE" ("ID_FAM") ON DELETE CASCADE ENABLE;</w:t>
                      </w:r>
                    </w:p>
                    <w:p w14:paraId="493F5CE7" w14:textId="77777777" w:rsidR="005768E5" w:rsidRPr="00213B3B" w:rsidRDefault="005768E5" w:rsidP="005768E5">
                      <w:pPr>
                        <w:ind w:firstLine="720"/>
                      </w:pPr>
                    </w:p>
                    <w:p w14:paraId="1EDBDD04" w14:textId="77777777" w:rsidR="005768E5" w:rsidRPr="005768E5" w:rsidRDefault="005768E5" w:rsidP="005768E5">
                      <w:pPr>
                        <w:rPr>
                          <w:b/>
                          <w:bCs/>
                        </w:rPr>
                      </w:pPr>
                      <w:r w:rsidRPr="005768E5">
                        <w:rPr>
                          <w:b/>
                          <w:bCs/>
                        </w:rPr>
                        <w:t>Constraint SCOALA/UNIV:</w:t>
                      </w:r>
                    </w:p>
                    <w:p w14:paraId="73BAA6C9" w14:textId="77777777" w:rsidR="005768E5" w:rsidRPr="00213B3B" w:rsidRDefault="005768E5" w:rsidP="005768E5">
                      <w:pPr>
                        <w:ind w:firstLine="720"/>
                      </w:pPr>
                      <w:r w:rsidRPr="00213B3B">
                        <w:t>ALTER TABLE "COPIL"</w:t>
                      </w:r>
                    </w:p>
                    <w:p w14:paraId="5A9D6008" w14:textId="77777777" w:rsidR="005768E5" w:rsidRPr="00213B3B" w:rsidRDefault="005768E5" w:rsidP="005768E5">
                      <w:pPr>
                        <w:ind w:firstLine="720"/>
                      </w:pPr>
                      <w:r w:rsidRPr="00213B3B">
                        <w:t xml:space="preserve">ADD CONSTRAINT chk_scoalauniv </w:t>
                      </w:r>
                    </w:p>
                    <w:p w14:paraId="627A0C37" w14:textId="77777777" w:rsidR="005768E5" w:rsidRPr="00213B3B" w:rsidRDefault="005768E5" w:rsidP="005768E5">
                      <w:pPr>
                        <w:ind w:firstLine="720"/>
                      </w:pPr>
                      <w:r w:rsidRPr="00213B3B">
                        <w:t>CHECK (</w:t>
                      </w:r>
                    </w:p>
                    <w:p w14:paraId="7F3376BD" w14:textId="77777777" w:rsidR="005768E5" w:rsidRPr="00213B3B" w:rsidRDefault="005768E5" w:rsidP="005768E5">
                      <w:pPr>
                        <w:ind w:firstLine="720"/>
                      </w:pPr>
                      <w:r w:rsidRPr="00213B3B">
                        <w:t xml:space="preserve">    (VARSTA &lt; 18 AND "SCOALA/UNIV" NOT LIKE 'Universitatea%') </w:t>
                      </w:r>
                    </w:p>
                    <w:p w14:paraId="745F2BEA" w14:textId="77777777" w:rsidR="005768E5" w:rsidRPr="00213B3B" w:rsidRDefault="005768E5" w:rsidP="005768E5">
                      <w:pPr>
                        <w:ind w:firstLine="720"/>
                      </w:pPr>
                      <w:r w:rsidRPr="00213B3B">
                        <w:t xml:space="preserve">    OR VARSTA &gt;= 18</w:t>
                      </w:r>
                    </w:p>
                    <w:p w14:paraId="0224A892" w14:textId="77777777" w:rsidR="005768E5" w:rsidRPr="00213B3B" w:rsidRDefault="005768E5" w:rsidP="005768E5">
                      <w:pPr>
                        <w:ind w:firstLine="720"/>
                      </w:pPr>
                      <w:r w:rsidRPr="00213B3B">
                        <w:t>);</w:t>
                      </w:r>
                    </w:p>
                    <w:p w14:paraId="77CEC941" w14:textId="3796DDA6" w:rsidR="005768E5" w:rsidRDefault="005768E5"/>
                  </w:txbxContent>
                </v:textbox>
                <w10:wrap type="square"/>
              </v:shape>
            </w:pict>
          </mc:Fallback>
        </mc:AlternateContent>
      </w:r>
      <w:r>
        <w:rPr>
          <w:noProof/>
        </w:rPr>
        <mc:AlternateContent>
          <mc:Choice Requires="wps">
            <w:drawing>
              <wp:anchor distT="45720" distB="45720" distL="114300" distR="114300" simplePos="0" relativeHeight="251700224" behindDoc="0" locked="1" layoutInCell="1" allowOverlap="1" wp14:anchorId="744D7F41" wp14:editId="483D48EA">
                <wp:simplePos x="0" y="0"/>
                <wp:positionH relativeFrom="margin">
                  <wp:posOffset>-453390</wp:posOffset>
                </wp:positionH>
                <wp:positionV relativeFrom="page">
                  <wp:posOffset>2090420</wp:posOffset>
                </wp:positionV>
                <wp:extent cx="3672000" cy="2764800"/>
                <wp:effectExtent l="0" t="0" r="24130" b="16510"/>
                <wp:wrapSquare wrapText="bothSides"/>
                <wp:docPr id="16753656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000" cy="2764800"/>
                        </a:xfrm>
                        <a:prstGeom prst="rect">
                          <a:avLst/>
                        </a:prstGeom>
                        <a:solidFill>
                          <a:srgbClr val="FFFFFF"/>
                        </a:solidFill>
                        <a:ln w="9525">
                          <a:solidFill>
                            <a:srgbClr val="000000"/>
                          </a:solidFill>
                          <a:miter lim="800000"/>
                          <a:headEnd/>
                          <a:tailEnd/>
                        </a:ln>
                      </wps:spPr>
                      <wps:txbx>
                        <w:txbxContent>
                          <w:p w14:paraId="47EF1FB3" w14:textId="0AC3733B" w:rsidR="00825AEC" w:rsidRPr="00213B3B" w:rsidRDefault="00825AEC" w:rsidP="00825AEC">
                            <w:pPr>
                              <w:ind w:firstLine="720"/>
                            </w:pPr>
                            <w:r w:rsidRPr="00213B3B">
                              <w:t>CREATE TABLE "COPIL"(</w:t>
                            </w:r>
                          </w:p>
                          <w:p w14:paraId="3B9FED3F" w14:textId="77777777" w:rsidR="00825AEC" w:rsidRPr="00213B3B" w:rsidRDefault="00825AEC" w:rsidP="00825AEC">
                            <w:pPr>
                              <w:ind w:firstLine="720"/>
                            </w:pPr>
                            <w:r w:rsidRPr="00213B3B">
                              <w:t xml:space="preserve">    "NUME" VARCHAR2(50) NOT NULL,</w:t>
                            </w:r>
                          </w:p>
                          <w:p w14:paraId="015D4DDA" w14:textId="77777777" w:rsidR="00825AEC" w:rsidRPr="00213B3B" w:rsidRDefault="00825AEC" w:rsidP="00825AEC">
                            <w:pPr>
                              <w:ind w:firstLine="720"/>
                            </w:pPr>
                            <w:r w:rsidRPr="00213B3B">
                              <w:t xml:space="preserve">    "VARSTA" NUMBER(3),</w:t>
                            </w:r>
                          </w:p>
                          <w:p w14:paraId="73804E01" w14:textId="77777777" w:rsidR="00825AEC" w:rsidRPr="00213B3B" w:rsidRDefault="00825AEC" w:rsidP="00825AEC">
                            <w:pPr>
                              <w:ind w:firstLine="720"/>
                            </w:pPr>
                            <w:r w:rsidRPr="00213B3B">
                              <w:t xml:space="preserve">    "SCOALA/UNIV" VARCHAR2(70),</w:t>
                            </w:r>
                          </w:p>
                          <w:p w14:paraId="1C3D63D8" w14:textId="77777777" w:rsidR="00825AEC" w:rsidRPr="00213B3B" w:rsidRDefault="00825AEC" w:rsidP="00825AEC">
                            <w:pPr>
                              <w:ind w:firstLine="720"/>
                            </w:pPr>
                            <w:r w:rsidRPr="00213B3B">
                              <w:t xml:space="preserve">    "SIT_MED" VARCHAR2(70),</w:t>
                            </w:r>
                          </w:p>
                          <w:p w14:paraId="7A2C0EA3" w14:textId="77777777" w:rsidR="00825AEC" w:rsidRPr="00213B3B" w:rsidRDefault="00825AEC" w:rsidP="00825AEC">
                            <w:pPr>
                              <w:ind w:firstLine="720"/>
                            </w:pPr>
                            <w:r w:rsidRPr="00213B3B">
                              <w:t xml:space="preserve">    "ID_FAM" NUMBER(4),</w:t>
                            </w:r>
                          </w:p>
                          <w:p w14:paraId="073A73C3" w14:textId="77777777" w:rsidR="00825AEC" w:rsidRPr="00213B3B" w:rsidRDefault="00825AEC" w:rsidP="00825AEC">
                            <w:pPr>
                              <w:ind w:firstLine="720"/>
                            </w:pPr>
                            <w:r w:rsidRPr="00213B3B">
                              <w:t xml:space="preserve">    PRIMARY KEY("NUME") USING INDEX ENABLE</w:t>
                            </w:r>
                          </w:p>
                          <w:p w14:paraId="6877ACB8" w14:textId="77777777" w:rsidR="00825AEC" w:rsidRPr="00213B3B" w:rsidRDefault="00825AEC" w:rsidP="00825AEC">
                            <w:pPr>
                              <w:ind w:firstLine="720"/>
                            </w:pPr>
                            <w:r w:rsidRPr="00213B3B">
                              <w:t>);</w:t>
                            </w:r>
                          </w:p>
                          <w:p w14:paraId="3EE1EDA9" w14:textId="7689425A" w:rsidR="00825AEC" w:rsidRDefault="00825AE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D7F41" id="_x0000_s1047" type="#_x0000_t202" style="position:absolute;margin-left:-35.7pt;margin-top:164.6pt;width:289.15pt;height:217.7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">
                <v:textbox>
                  <w:txbxContent>
                    <w:p w14:paraId="47EF1FB3" w14:textId="0AC3733B" w:rsidR="00825AEC" w:rsidRPr="00213B3B" w:rsidRDefault="00825AEC" w:rsidP="00825AEC">
                      <w:pPr>
                        <w:ind w:firstLine="720"/>
                      </w:pPr>
                      <w:r w:rsidRPr="00213B3B">
                        <w:t>CREATE TABLE "COPIL"(</w:t>
                      </w:r>
                    </w:p>
                    <w:p w14:paraId="3B9FED3F" w14:textId="77777777" w:rsidR="00825AEC" w:rsidRPr="00213B3B" w:rsidRDefault="00825AEC" w:rsidP="00825AEC">
                      <w:pPr>
                        <w:ind w:firstLine="720"/>
                      </w:pPr>
                      <w:r w:rsidRPr="00213B3B">
                        <w:t xml:space="preserve">    "NUME" VARCHAR2(50) NOT NULL,</w:t>
                      </w:r>
                    </w:p>
                    <w:p w14:paraId="015D4DDA" w14:textId="77777777" w:rsidR="00825AEC" w:rsidRPr="00213B3B" w:rsidRDefault="00825AEC" w:rsidP="00825AEC">
                      <w:pPr>
                        <w:ind w:firstLine="720"/>
                      </w:pPr>
                      <w:r w:rsidRPr="00213B3B">
                        <w:t xml:space="preserve">    "VARSTA" NUMBER(3),</w:t>
                      </w:r>
                    </w:p>
                    <w:p w14:paraId="73804E01" w14:textId="77777777" w:rsidR="00825AEC" w:rsidRPr="00213B3B" w:rsidRDefault="00825AEC" w:rsidP="00825AEC">
                      <w:pPr>
                        <w:ind w:firstLine="720"/>
                      </w:pPr>
                      <w:r w:rsidRPr="00213B3B">
                        <w:t xml:space="preserve">    "SCOALA/UNIV" VARCHAR2(70),</w:t>
                      </w:r>
                    </w:p>
                    <w:p w14:paraId="1C3D63D8" w14:textId="77777777" w:rsidR="00825AEC" w:rsidRPr="00213B3B" w:rsidRDefault="00825AEC" w:rsidP="00825AEC">
                      <w:pPr>
                        <w:ind w:firstLine="720"/>
                      </w:pPr>
                      <w:r w:rsidRPr="00213B3B">
                        <w:t xml:space="preserve">    "SIT_MED" VARCHAR2(70),</w:t>
                      </w:r>
                    </w:p>
                    <w:p w14:paraId="7A2C0EA3" w14:textId="77777777" w:rsidR="00825AEC" w:rsidRPr="00213B3B" w:rsidRDefault="00825AEC" w:rsidP="00825AEC">
                      <w:pPr>
                        <w:ind w:firstLine="720"/>
                      </w:pPr>
                      <w:r w:rsidRPr="00213B3B">
                        <w:t xml:space="preserve">    "ID_FAM" NUMBER(4),</w:t>
                      </w:r>
                    </w:p>
                    <w:p w14:paraId="073A73C3" w14:textId="77777777" w:rsidR="00825AEC" w:rsidRPr="00213B3B" w:rsidRDefault="00825AEC" w:rsidP="00825AEC">
                      <w:pPr>
                        <w:ind w:firstLine="720"/>
                      </w:pPr>
                      <w:r w:rsidRPr="00213B3B">
                        <w:t xml:space="preserve">    PRIMARY KEY("NUME") USING INDEX ENABLE</w:t>
                      </w:r>
                    </w:p>
                    <w:p w14:paraId="6877ACB8" w14:textId="77777777" w:rsidR="00825AEC" w:rsidRPr="00213B3B" w:rsidRDefault="00825AEC" w:rsidP="00825AEC">
                      <w:pPr>
                        <w:ind w:firstLine="720"/>
                      </w:pPr>
                      <w:r w:rsidRPr="00213B3B">
                        <w:t>);</w:t>
                      </w:r>
                    </w:p>
                    <w:p w14:paraId="3EE1EDA9" w14:textId="7689425A" w:rsidR="00825AEC" w:rsidRDefault="00825AEC"/>
                  </w:txbxContent>
                </v:textbox>
                <w10:wrap type="square" anchorx="margin" anchory="page"/>
                <w10:anchorlock/>
              </v:shape>
            </w:pict>
          </mc:Fallback>
        </mc:AlternateContent>
      </w:r>
      <w:r w:rsidR="0001010B" w:rsidRPr="00213B3B">
        <w:rPr>
          <w:b/>
          <w:bCs/>
        </w:rPr>
        <w:t>COPIL:</w:t>
      </w:r>
    </w:p>
    <w:p w14:paraId="33E137A5" w14:textId="1F1E5CE7" w:rsidR="0001010B" w:rsidRDefault="000918D9" w:rsidP="0001010B">
      <w:pPr>
        <w:ind w:firstLine="720"/>
      </w:pPr>
      <w:r>
        <w:rPr>
          <w:noProof/>
        </w:rPr>
        <mc:AlternateContent>
          <mc:Choice Requires="wps">
            <w:drawing>
              <wp:anchor distT="45720" distB="45720" distL="114300" distR="114300" simplePos="0" relativeHeight="251704320" behindDoc="0" locked="1" layoutInCell="1" allowOverlap="1" wp14:anchorId="1A6C0E8B" wp14:editId="12B1B7FF">
                <wp:simplePos x="0" y="0"/>
                <wp:positionH relativeFrom="margin">
                  <wp:posOffset>213360</wp:posOffset>
                </wp:positionH>
                <wp:positionV relativeFrom="page">
                  <wp:posOffset>4924425</wp:posOffset>
                </wp:positionV>
                <wp:extent cx="2368800" cy="360000"/>
                <wp:effectExtent l="0" t="0" r="0" b="2540"/>
                <wp:wrapSquare wrapText="bothSides"/>
                <wp:docPr id="6812815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800" cy="360000"/>
                        </a:xfrm>
                        <a:prstGeom prst="rect">
                          <a:avLst/>
                        </a:prstGeom>
                        <a:noFill/>
                        <a:ln w="9525">
                          <a:noFill/>
                          <a:miter lim="800000"/>
                          <a:headEnd/>
                          <a:tailEnd/>
                        </a:ln>
                      </wps:spPr>
                      <wps:txbx>
                        <w:txbxContent>
                          <w:p w14:paraId="37332C0A" w14:textId="5394B04B" w:rsidR="000918D9" w:rsidRDefault="000918D9" w:rsidP="000918D9">
                            <w:pPr>
                              <w:jc w:val="center"/>
                            </w:pPr>
                            <w:r>
                              <w:t xml:space="preserve">Figura </w:t>
                            </w:r>
                            <w:r w:rsidR="00543DC4">
                              <w:t>11</w:t>
                            </w:r>
                            <w:r>
                              <w:t xml:space="preserve"> – Creare Tabel Copil</w:t>
                            </w:r>
                          </w:p>
                          <w:p w14:paraId="412D4F67" w14:textId="77777777" w:rsidR="000918D9" w:rsidRDefault="000918D9" w:rsidP="000918D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6C0E8B" id="_x0000_s1048" type="#_x0000_t202" style="position:absolute;left:0;text-align:left;margin-left:16.8pt;margin-top:387.75pt;width:186.5pt;height:28.3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" filled="f" stroked="f">
                <v:textbox>
                  <w:txbxContent>
                    <w:p w14:paraId="37332C0A" w14:textId="5394B04B" w:rsidR="000918D9" w:rsidRDefault="000918D9" w:rsidP="000918D9">
                      <w:pPr>
                        <w:jc w:val="center"/>
                      </w:pPr>
                      <w:r>
                        <w:t xml:space="preserve">Figura </w:t>
                      </w:r>
                      <w:r w:rsidR="00543DC4">
                        <w:t>11</w:t>
                      </w:r>
                      <w:r>
                        <w:t xml:space="preserve"> – Creare Tabel Copil</w:t>
                      </w:r>
                    </w:p>
                    <w:p w14:paraId="412D4F67" w14:textId="77777777" w:rsidR="000918D9" w:rsidRDefault="000918D9" w:rsidP="000918D9"/>
                  </w:txbxContent>
                </v:textbox>
                <w10:wrap type="square" anchorx="margin" anchory="page"/>
                <w10:anchorlock/>
              </v:shape>
            </w:pict>
          </mc:Fallback>
        </mc:AlternateContent>
      </w:r>
    </w:p>
    <w:p w14:paraId="08AA1847" w14:textId="6ADEBF0A" w:rsidR="00825AEC" w:rsidRDefault="009E30FB" w:rsidP="0001010B">
      <w:pPr>
        <w:ind w:firstLine="720"/>
      </w:pPr>
      <w:r>
        <w:rPr>
          <w:noProof/>
        </w:rPr>
        <mc:AlternateContent>
          <mc:Choice Requires="wps">
            <w:drawing>
              <wp:anchor distT="45720" distB="45720" distL="114300" distR="114300" simplePos="0" relativeHeight="251708416" behindDoc="0" locked="1" layoutInCell="1" allowOverlap="1" wp14:anchorId="2757FBE9" wp14:editId="7223152B">
                <wp:simplePos x="0" y="0"/>
                <wp:positionH relativeFrom="column">
                  <wp:posOffset>-363855</wp:posOffset>
                </wp:positionH>
                <wp:positionV relativeFrom="paragraph">
                  <wp:posOffset>241300</wp:posOffset>
                </wp:positionV>
                <wp:extent cx="3376800" cy="1404620"/>
                <wp:effectExtent l="0" t="0" r="14605" b="22225"/>
                <wp:wrapSquare wrapText="bothSides"/>
                <wp:docPr id="1663793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76800" cy="1404620"/>
                        </a:xfrm>
                        <a:prstGeom prst="rect">
                          <a:avLst/>
                        </a:prstGeom>
                        <a:solidFill>
                          <a:srgbClr val="FFFFFF"/>
                        </a:solidFill>
                        <a:ln w="9525">
                          <a:solidFill>
                            <a:srgbClr val="000000"/>
                          </a:solidFill>
                          <a:miter lim="800000"/>
                          <a:headEnd/>
                          <a:tailEnd/>
                        </a:ln>
                      </wps:spPr>
                      <wps:txbx>
                        <w:txbxContent>
                          <w:p w14:paraId="5370BF2F" w14:textId="77777777" w:rsidR="009E30FB" w:rsidRPr="009E30FB" w:rsidRDefault="009E30FB" w:rsidP="009E30FB">
                            <w:pPr>
                              <w:rPr>
                                <w:b/>
                                <w:bCs/>
                              </w:rPr>
                            </w:pPr>
                            <w:r w:rsidRPr="009E30FB">
                              <w:rPr>
                                <w:b/>
                                <w:bCs/>
                              </w:rPr>
                              <w:t>Constraint SIT_MED:</w:t>
                            </w:r>
                          </w:p>
                          <w:p w14:paraId="276361C4" w14:textId="77777777" w:rsidR="009E30FB" w:rsidRPr="00213B3B" w:rsidRDefault="009E30FB" w:rsidP="009E30FB">
                            <w:pPr>
                              <w:ind w:firstLine="720"/>
                            </w:pPr>
                            <w:r w:rsidRPr="00213B3B">
                              <w:t>ALTER TABLE "COPIL"</w:t>
                            </w:r>
                          </w:p>
                          <w:p w14:paraId="2AAA6110" w14:textId="77777777" w:rsidR="009E30FB" w:rsidRPr="00213B3B" w:rsidRDefault="009E30FB" w:rsidP="009E30FB">
                            <w:pPr>
                              <w:ind w:firstLine="720"/>
                            </w:pPr>
                            <w:r w:rsidRPr="00213B3B">
                              <w:t>ADD CONSTRAINT check_sitmed_format_copil</w:t>
                            </w:r>
                          </w:p>
                          <w:p w14:paraId="655A79E1" w14:textId="77777777" w:rsidR="009E30FB" w:rsidRPr="00213B3B" w:rsidRDefault="009E30FB" w:rsidP="009E30FB">
                            <w:pPr>
                              <w:ind w:firstLine="720"/>
                            </w:pPr>
                            <w:r w:rsidRPr="00213B3B">
                              <w:t>CHECK (REGEXP_LIKE(SIT_MED, '^(NU ARE PROBLEME|[A-Za-z ]+)$') AND NOT REGEXP_LIKE(SIT_MED, '^NU ARE PROBLEME .+'));</w:t>
                            </w:r>
                          </w:p>
                          <w:p w14:paraId="13F97648" w14:textId="627C2362" w:rsidR="009E30FB" w:rsidRDefault="009E30FB"/>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57FBE9" id="_x0000_s1049" type="#_x0000_t202" style="position:absolute;left:0;text-align:left;margin-left:-28.65pt;margin-top:19pt;width:265.9pt;height:110.6pt;z-index:2517084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">
                <v:textbox style="mso-fit-shape-to-text:t">
                  <w:txbxContent>
                    <w:p w14:paraId="5370BF2F" w14:textId="77777777" w:rsidR="009E30FB" w:rsidRPr="009E30FB" w:rsidRDefault="009E30FB" w:rsidP="009E30FB">
                      <w:pPr>
                        <w:rPr>
                          <w:b/>
                          <w:bCs/>
                        </w:rPr>
                      </w:pPr>
                      <w:r w:rsidRPr="009E30FB">
                        <w:rPr>
                          <w:b/>
                          <w:bCs/>
                        </w:rPr>
                        <w:t>Constraint SIT_MED:</w:t>
                      </w:r>
                    </w:p>
                    <w:p w14:paraId="276361C4" w14:textId="77777777" w:rsidR="009E30FB" w:rsidRPr="00213B3B" w:rsidRDefault="009E30FB" w:rsidP="009E30FB">
                      <w:pPr>
                        <w:ind w:firstLine="720"/>
                      </w:pPr>
                      <w:r w:rsidRPr="00213B3B">
                        <w:t>ALTER TABLE "COPIL"</w:t>
                      </w:r>
                    </w:p>
                    <w:p w14:paraId="2AAA6110" w14:textId="77777777" w:rsidR="009E30FB" w:rsidRPr="00213B3B" w:rsidRDefault="009E30FB" w:rsidP="009E30FB">
                      <w:pPr>
                        <w:ind w:firstLine="720"/>
                      </w:pPr>
                      <w:r w:rsidRPr="00213B3B">
                        <w:t>ADD CONSTRAINT check_sitmed_format_copil</w:t>
                      </w:r>
                    </w:p>
                    <w:p w14:paraId="655A79E1" w14:textId="77777777" w:rsidR="009E30FB" w:rsidRPr="00213B3B" w:rsidRDefault="009E30FB" w:rsidP="009E30FB">
                      <w:pPr>
                        <w:ind w:firstLine="720"/>
                      </w:pPr>
                      <w:r w:rsidRPr="00213B3B">
                        <w:t>CHECK (REGEXP_LIKE(SIT_MED, '^(NU ARE PROBLEME|[A-Za-z ]+)$') AND NOT REGEXP_LIKE(SIT_MED, '^NU ARE PROBLEME .+'));</w:t>
                      </w:r>
                    </w:p>
                    <w:p w14:paraId="13F97648" w14:textId="627C2362" w:rsidR="009E30FB" w:rsidRDefault="009E30FB"/>
                  </w:txbxContent>
                </v:textbox>
                <w10:wrap type="square"/>
                <w10:anchorlock/>
              </v:shape>
            </w:pict>
          </mc:Fallback>
        </mc:AlternateContent>
      </w:r>
    </w:p>
    <w:p w14:paraId="352A9FEF" w14:textId="2892FAF1" w:rsidR="00825AEC" w:rsidRDefault="00825AEC" w:rsidP="0001010B">
      <w:pPr>
        <w:ind w:firstLine="720"/>
      </w:pPr>
    </w:p>
    <w:p w14:paraId="0B4BD70C" w14:textId="6536D1B5" w:rsidR="00825AEC" w:rsidRDefault="00825AEC" w:rsidP="0001010B">
      <w:pPr>
        <w:ind w:firstLine="720"/>
      </w:pPr>
    </w:p>
    <w:p w14:paraId="5D2CE2EB" w14:textId="7D9A331B" w:rsidR="00825AEC" w:rsidRDefault="00825AEC" w:rsidP="0001010B">
      <w:pPr>
        <w:ind w:firstLine="720"/>
      </w:pPr>
    </w:p>
    <w:p w14:paraId="0AC61EA6" w14:textId="38B68A47" w:rsidR="00825AEC" w:rsidRDefault="00912874" w:rsidP="0001010B">
      <w:pPr>
        <w:ind w:firstLine="720"/>
      </w:pPr>
      <w:r>
        <w:rPr>
          <w:noProof/>
        </w:rPr>
        <mc:AlternateContent>
          <mc:Choice Requires="wps">
            <w:drawing>
              <wp:anchor distT="45720" distB="45720" distL="114300" distR="114300" simplePos="0" relativeHeight="251710464" behindDoc="0" locked="1" layoutInCell="1" allowOverlap="1" wp14:anchorId="6755F337" wp14:editId="2309808A">
                <wp:simplePos x="0" y="0"/>
                <wp:positionH relativeFrom="margin">
                  <wp:align>left</wp:align>
                </wp:positionH>
                <wp:positionV relativeFrom="page">
                  <wp:posOffset>8007350</wp:posOffset>
                </wp:positionV>
                <wp:extent cx="2360930" cy="1404620"/>
                <wp:effectExtent l="0" t="0" r="0" b="1905"/>
                <wp:wrapSquare wrapText="bothSides"/>
                <wp:docPr id="20550840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E53DA84" w14:textId="6B44AB24" w:rsidR="009E30FB" w:rsidRDefault="009E30FB" w:rsidP="00912874">
                            <w:pPr>
                              <w:jc w:val="center"/>
                            </w:pPr>
                            <w:r>
                              <w:t>Figura 13 – Constrângere SIT_MED a tabelei Copil</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6755F337" id="_x0000_s1050" type="#_x0000_t202" style="position:absolute;left:0;text-align:left;margin-left:0;margin-top:630.5pt;width:185.9pt;height:110.6pt;z-index:2517104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page;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" filled="f" stroked="f">
                <v:textbox style="mso-fit-shape-to-text:t">
                  <w:txbxContent>
                    <w:p w14:paraId="7E53DA84" w14:textId="6B44AB24" w:rsidR="009E30FB" w:rsidRDefault="009E30FB" w:rsidP="00912874">
                      <w:pPr>
                        <w:jc w:val="center"/>
                      </w:pPr>
                      <w:r>
                        <w:t>Figura 13 – Constrângere SIT_MED a tabelei Copil</w:t>
                      </w:r>
                    </w:p>
                  </w:txbxContent>
                </v:textbox>
                <w10:wrap type="square" anchorx="margin" anchory="page"/>
                <w10:anchorlock/>
              </v:shape>
            </w:pict>
          </mc:Fallback>
        </mc:AlternateContent>
      </w:r>
      <w:r w:rsidR="006674B0">
        <w:rPr>
          <w:noProof/>
        </w:rPr>
        <mc:AlternateContent>
          <mc:Choice Requires="wps">
            <w:drawing>
              <wp:anchor distT="45720" distB="45720" distL="114300" distR="114300" simplePos="0" relativeHeight="251706368" behindDoc="0" locked="1" layoutInCell="1" allowOverlap="1" wp14:anchorId="62D4C45E" wp14:editId="46EFFC7F">
                <wp:simplePos x="0" y="0"/>
                <wp:positionH relativeFrom="margin">
                  <wp:posOffset>3215640</wp:posOffset>
                </wp:positionH>
                <wp:positionV relativeFrom="page">
                  <wp:posOffset>6624955</wp:posOffset>
                </wp:positionV>
                <wp:extent cx="3567600" cy="525600"/>
                <wp:effectExtent l="0" t="0" r="0" b="0"/>
                <wp:wrapSquare wrapText="bothSides"/>
                <wp:docPr id="1341805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7600" cy="525600"/>
                        </a:xfrm>
                        <a:prstGeom prst="rect">
                          <a:avLst/>
                        </a:prstGeom>
                        <a:noFill/>
                        <a:ln w="9525">
                          <a:noFill/>
                          <a:miter lim="800000"/>
                          <a:headEnd/>
                          <a:tailEnd/>
                        </a:ln>
                      </wps:spPr>
                      <wps:txbx>
                        <w:txbxContent>
                          <w:p w14:paraId="665E6A7F" w14:textId="21F27400" w:rsidR="006674B0" w:rsidRPr="009E402F" w:rsidRDefault="006674B0" w:rsidP="006674B0">
                            <w:pPr>
                              <w:jc w:val="center"/>
                            </w:pPr>
                            <w:r>
                              <w:t>Figura 1</w:t>
                            </w:r>
                            <w:r w:rsidR="00CF4302">
                              <w:t>2</w:t>
                            </w:r>
                            <w:r>
                              <w:t xml:space="preserve"> – Constrângeri ID_FAM &amp; SCOALA/UNIV ale tabelului Copil</w:t>
                            </w:r>
                          </w:p>
                          <w:p w14:paraId="4F286BB1" w14:textId="77777777" w:rsidR="006674B0" w:rsidRDefault="006674B0" w:rsidP="006674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D4C45E" id="_x0000_s1051" type="#_x0000_t202" style="position:absolute;left:0;text-align:left;margin-left:253.2pt;margin-top:521.65pt;width:280.9pt;height:41.4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" filled="f" stroked="f">
                <v:textbox>
                  <w:txbxContent>
                    <w:p w14:paraId="665E6A7F" w14:textId="21F27400" w:rsidR="006674B0" w:rsidRPr="009E402F" w:rsidRDefault="006674B0" w:rsidP="006674B0">
                      <w:pPr>
                        <w:jc w:val="center"/>
                      </w:pPr>
                      <w:r>
                        <w:t>Figura 1</w:t>
                      </w:r>
                      <w:r w:rsidR="00CF4302">
                        <w:t>2</w:t>
                      </w:r>
                      <w:r>
                        <w:t xml:space="preserve"> – Constrângeri ID_FAM &amp; SCOALA/UNIV ale tabelului Copil</w:t>
                      </w:r>
                    </w:p>
                    <w:p w14:paraId="4F286BB1" w14:textId="77777777" w:rsidR="006674B0" w:rsidRDefault="006674B0" w:rsidP="006674B0"/>
                  </w:txbxContent>
                </v:textbox>
                <w10:wrap type="square" anchorx="margin" anchory="page"/>
                <w10:anchorlock/>
              </v:shape>
            </w:pict>
          </mc:Fallback>
        </mc:AlternateContent>
      </w:r>
    </w:p>
    <w:p w14:paraId="29A124F3" w14:textId="07D95C4C" w:rsidR="00825AEC" w:rsidRDefault="00825AEC" w:rsidP="0001010B">
      <w:pPr>
        <w:ind w:firstLine="720"/>
      </w:pPr>
    </w:p>
    <w:p w14:paraId="49DB859D" w14:textId="613B5F55" w:rsidR="00825AEC" w:rsidRDefault="00825AEC" w:rsidP="0001010B">
      <w:pPr>
        <w:ind w:firstLine="720"/>
      </w:pPr>
    </w:p>
    <w:p w14:paraId="256B847B" w14:textId="1A19FE62" w:rsidR="00825AEC" w:rsidRDefault="00825AEC" w:rsidP="0001010B">
      <w:pPr>
        <w:ind w:firstLine="720"/>
      </w:pPr>
    </w:p>
    <w:p w14:paraId="57D334F0" w14:textId="1D0C4B53" w:rsidR="00825AEC" w:rsidRDefault="00825AEC" w:rsidP="0001010B">
      <w:pPr>
        <w:ind w:firstLine="720"/>
      </w:pPr>
    </w:p>
    <w:p w14:paraId="44F629E6" w14:textId="77777777" w:rsidR="00AF3400" w:rsidRPr="00213B3B" w:rsidRDefault="00AF3400" w:rsidP="00F37609"/>
    <w:p w14:paraId="7B983E72" w14:textId="32760D1A" w:rsidR="00AF3400" w:rsidRPr="00213B3B" w:rsidRDefault="00717BEA" w:rsidP="002C6206">
      <w:pPr>
        <w:ind w:firstLine="720"/>
        <w:rPr>
          <w:b/>
          <w:bCs/>
        </w:rPr>
      </w:pPr>
      <w:r w:rsidRPr="00213B3B">
        <w:rPr>
          <w:b/>
          <w:bCs/>
        </w:rPr>
        <w:lastRenderedPageBreak/>
        <w:t>PARINTE:</w:t>
      </w:r>
    </w:p>
    <w:p w14:paraId="04986821" w14:textId="039F3849" w:rsidR="00717BEA" w:rsidRDefault="00F37609" w:rsidP="00505D2A">
      <w:r>
        <w:rPr>
          <w:noProof/>
        </w:rPr>
        <mc:AlternateContent>
          <mc:Choice Requires="wps">
            <w:drawing>
              <wp:anchor distT="45720" distB="45720" distL="114300" distR="114300" simplePos="0" relativeHeight="251714560" behindDoc="0" locked="1" layoutInCell="1" allowOverlap="1" wp14:anchorId="0A042F0B" wp14:editId="166DE3CF">
                <wp:simplePos x="0" y="0"/>
                <wp:positionH relativeFrom="column">
                  <wp:posOffset>2598420</wp:posOffset>
                </wp:positionH>
                <wp:positionV relativeFrom="paragraph">
                  <wp:posOffset>281940</wp:posOffset>
                </wp:positionV>
                <wp:extent cx="4053600" cy="1404620"/>
                <wp:effectExtent l="0" t="0" r="23495" b="23495"/>
                <wp:wrapSquare wrapText="bothSides"/>
                <wp:docPr id="1449359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3600" cy="1404620"/>
                        </a:xfrm>
                        <a:prstGeom prst="rect">
                          <a:avLst/>
                        </a:prstGeom>
                        <a:solidFill>
                          <a:srgbClr val="FFFFFF"/>
                        </a:solidFill>
                        <a:ln w="9525">
                          <a:solidFill>
                            <a:srgbClr val="000000"/>
                          </a:solidFill>
                          <a:miter lim="800000"/>
                          <a:headEnd/>
                          <a:tailEnd/>
                        </a:ln>
                      </wps:spPr>
                      <wps:txbx>
                        <w:txbxContent>
                          <w:p w14:paraId="3A8374DF" w14:textId="04912CA6" w:rsidR="00F37609" w:rsidRPr="00F37609" w:rsidRDefault="00F37609" w:rsidP="00F37609">
                            <w:pPr>
                              <w:rPr>
                                <w:b/>
                                <w:bCs/>
                              </w:rPr>
                            </w:pPr>
                            <w:r w:rsidRPr="00F37609">
                              <w:rPr>
                                <w:b/>
                                <w:bCs/>
                              </w:rPr>
                              <w:t>Constraint CAZIER:</w:t>
                            </w:r>
                          </w:p>
                          <w:p w14:paraId="602757B1" w14:textId="77777777" w:rsidR="00F37609" w:rsidRPr="00213B3B" w:rsidRDefault="00F37609" w:rsidP="00F37609">
                            <w:pPr>
                              <w:ind w:firstLine="720"/>
                            </w:pPr>
                            <w:r w:rsidRPr="00213B3B">
                              <w:t>ALTER TABLE "PARINTE"</w:t>
                            </w:r>
                          </w:p>
                          <w:p w14:paraId="605C027B" w14:textId="77777777" w:rsidR="00F37609" w:rsidRPr="00213B3B" w:rsidRDefault="00F37609" w:rsidP="00F37609">
                            <w:pPr>
                              <w:ind w:firstLine="720"/>
                            </w:pPr>
                            <w:r w:rsidRPr="00213B3B">
                              <w:t>ADD CONSTRAINT check_cazier_format_parinte</w:t>
                            </w:r>
                          </w:p>
                          <w:p w14:paraId="44D81913" w14:textId="77777777" w:rsidR="00F37609" w:rsidRPr="00213B3B" w:rsidRDefault="00F37609" w:rsidP="00F37609">
                            <w:pPr>
                              <w:ind w:firstLine="720"/>
                            </w:pPr>
                            <w:r w:rsidRPr="00213B3B">
                              <w:t>CHECK (REGEXP_LIKE(CAZIER, '^(CURAT|[A-Za-z ]+)$') AND NOT REGEXP_LIKE(CAZIER, '^CURAT .+'));</w:t>
                            </w:r>
                          </w:p>
                          <w:p w14:paraId="3146D96D" w14:textId="77777777" w:rsidR="00F37609" w:rsidRPr="00213B3B" w:rsidRDefault="00F37609" w:rsidP="00F37609"/>
                          <w:p w14:paraId="060FF72E" w14:textId="77777777" w:rsidR="00F37609" w:rsidRPr="00F37609" w:rsidRDefault="00F37609" w:rsidP="00F37609">
                            <w:pPr>
                              <w:rPr>
                                <w:b/>
                                <w:bCs/>
                              </w:rPr>
                            </w:pPr>
                            <w:r w:rsidRPr="00F37609">
                              <w:rPr>
                                <w:b/>
                                <w:bCs/>
                              </w:rPr>
                              <w:t>Constraint SIT_MED:</w:t>
                            </w:r>
                          </w:p>
                          <w:p w14:paraId="2D8A4540" w14:textId="77777777" w:rsidR="00F37609" w:rsidRPr="00213B3B" w:rsidRDefault="00F37609" w:rsidP="00F37609">
                            <w:pPr>
                              <w:ind w:firstLine="720"/>
                            </w:pPr>
                            <w:r w:rsidRPr="00213B3B">
                              <w:t>ALTER TABLE "PARINTE"</w:t>
                            </w:r>
                          </w:p>
                          <w:p w14:paraId="2C8F822A" w14:textId="77777777" w:rsidR="00F37609" w:rsidRPr="00213B3B" w:rsidRDefault="00F37609" w:rsidP="00F37609">
                            <w:pPr>
                              <w:ind w:firstLine="720"/>
                            </w:pPr>
                            <w:r w:rsidRPr="00213B3B">
                              <w:t>ADD CONSTRAINT check_sitmed_format_parinte</w:t>
                            </w:r>
                          </w:p>
                          <w:p w14:paraId="18815DE7" w14:textId="77777777" w:rsidR="00F37609" w:rsidRPr="00213B3B" w:rsidRDefault="00F37609" w:rsidP="00F37609">
                            <w:pPr>
                              <w:ind w:firstLine="720"/>
                            </w:pPr>
                            <w:r w:rsidRPr="00213B3B">
                              <w:t>CHECK (REGEXP_LIKE(SIT_MED, '^(NU ARE PROBLEME|[A-Za-z ]+)$') AND NOT REGEXP_LIKE(SIT_MED, '^NU ARE PROBLEME .+'));</w:t>
                            </w:r>
                          </w:p>
                          <w:p w14:paraId="54AC9B1A" w14:textId="0CC88B35" w:rsidR="00F37609" w:rsidRDefault="00F3760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042F0B" id="_x0000_s1052" type="#_x0000_t202" style="position:absolute;margin-left:204.6pt;margin-top:22.2pt;width:319.2pt;height:110.6pt;z-index:251714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">
                <v:textbox style="mso-fit-shape-to-text:t">
                  <w:txbxContent>
                    <w:p w14:paraId="3A8374DF" w14:textId="04912CA6" w:rsidR="00F37609" w:rsidRPr="00F37609" w:rsidRDefault="00F37609" w:rsidP="00F37609">
                      <w:pPr>
                        <w:rPr>
                          <w:b/>
                          <w:bCs/>
                        </w:rPr>
                      </w:pPr>
                      <w:r w:rsidRPr="00F37609">
                        <w:rPr>
                          <w:b/>
                          <w:bCs/>
                        </w:rPr>
                        <w:t>Constraint CAZIER:</w:t>
                      </w:r>
                    </w:p>
                    <w:p w14:paraId="602757B1" w14:textId="77777777" w:rsidR="00F37609" w:rsidRPr="00213B3B" w:rsidRDefault="00F37609" w:rsidP="00F37609">
                      <w:pPr>
                        <w:ind w:firstLine="720"/>
                      </w:pPr>
                      <w:r w:rsidRPr="00213B3B">
                        <w:t>ALTER TABLE "PARINTE"</w:t>
                      </w:r>
                    </w:p>
                    <w:p w14:paraId="605C027B" w14:textId="77777777" w:rsidR="00F37609" w:rsidRPr="00213B3B" w:rsidRDefault="00F37609" w:rsidP="00F37609">
                      <w:pPr>
                        <w:ind w:firstLine="720"/>
                      </w:pPr>
                      <w:r w:rsidRPr="00213B3B">
                        <w:t>ADD CONSTRAINT check_cazier_format_parinte</w:t>
                      </w:r>
                    </w:p>
                    <w:p w14:paraId="44D81913" w14:textId="77777777" w:rsidR="00F37609" w:rsidRPr="00213B3B" w:rsidRDefault="00F37609" w:rsidP="00F37609">
                      <w:pPr>
                        <w:ind w:firstLine="720"/>
                      </w:pPr>
                      <w:r w:rsidRPr="00213B3B">
                        <w:t>CHECK (REGEXP_LIKE(CAZIER, '^(CURAT|[A-Za-z ]+)$') AND NOT REGEXP_LIKE(CAZIER, '^CURAT .+'));</w:t>
                      </w:r>
                    </w:p>
                    <w:p w14:paraId="3146D96D" w14:textId="77777777" w:rsidR="00F37609" w:rsidRPr="00213B3B" w:rsidRDefault="00F37609" w:rsidP="00F37609"/>
                    <w:p w14:paraId="060FF72E" w14:textId="77777777" w:rsidR="00F37609" w:rsidRPr="00F37609" w:rsidRDefault="00F37609" w:rsidP="00F37609">
                      <w:pPr>
                        <w:rPr>
                          <w:b/>
                          <w:bCs/>
                        </w:rPr>
                      </w:pPr>
                      <w:r w:rsidRPr="00F37609">
                        <w:rPr>
                          <w:b/>
                          <w:bCs/>
                        </w:rPr>
                        <w:t>Constraint SIT_MED:</w:t>
                      </w:r>
                    </w:p>
                    <w:p w14:paraId="2D8A4540" w14:textId="77777777" w:rsidR="00F37609" w:rsidRPr="00213B3B" w:rsidRDefault="00F37609" w:rsidP="00F37609">
                      <w:pPr>
                        <w:ind w:firstLine="720"/>
                      </w:pPr>
                      <w:r w:rsidRPr="00213B3B">
                        <w:t>ALTER TABLE "PARINTE"</w:t>
                      </w:r>
                    </w:p>
                    <w:p w14:paraId="2C8F822A" w14:textId="77777777" w:rsidR="00F37609" w:rsidRPr="00213B3B" w:rsidRDefault="00F37609" w:rsidP="00F37609">
                      <w:pPr>
                        <w:ind w:firstLine="720"/>
                      </w:pPr>
                      <w:r w:rsidRPr="00213B3B">
                        <w:t>ADD CONSTRAINT check_sitmed_format_parinte</w:t>
                      </w:r>
                    </w:p>
                    <w:p w14:paraId="18815DE7" w14:textId="77777777" w:rsidR="00F37609" w:rsidRPr="00213B3B" w:rsidRDefault="00F37609" w:rsidP="00F37609">
                      <w:pPr>
                        <w:ind w:firstLine="720"/>
                      </w:pPr>
                      <w:r w:rsidRPr="00213B3B">
                        <w:t>CHECK (REGEXP_LIKE(SIT_MED, '^(NU ARE PROBLEME|[A-Za-z ]+)$') AND NOT REGEXP_LIKE(SIT_MED, '^NU ARE PROBLEME .+'));</w:t>
                      </w:r>
                    </w:p>
                    <w:p w14:paraId="54AC9B1A" w14:textId="0CC88B35" w:rsidR="00F37609" w:rsidRDefault="00F37609"/>
                  </w:txbxContent>
                </v:textbox>
                <w10:wrap type="square"/>
                <w10:anchorlock/>
              </v:shape>
            </w:pict>
          </mc:Fallback>
        </mc:AlternateContent>
      </w:r>
      <w:r>
        <w:rPr>
          <w:noProof/>
        </w:rPr>
        <mc:AlternateContent>
          <mc:Choice Requires="wps">
            <w:drawing>
              <wp:anchor distT="45720" distB="45720" distL="114300" distR="114300" simplePos="0" relativeHeight="251712512" behindDoc="0" locked="1" layoutInCell="1" allowOverlap="1" wp14:anchorId="29AB8262" wp14:editId="46EC7F30">
                <wp:simplePos x="0" y="0"/>
                <wp:positionH relativeFrom="column">
                  <wp:posOffset>-190500</wp:posOffset>
                </wp:positionH>
                <wp:positionV relativeFrom="paragraph">
                  <wp:posOffset>81280</wp:posOffset>
                </wp:positionV>
                <wp:extent cx="2653200" cy="4428000"/>
                <wp:effectExtent l="0" t="0" r="13970" b="10795"/>
                <wp:wrapSquare wrapText="bothSides"/>
                <wp:docPr id="687892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3200" cy="4428000"/>
                        </a:xfrm>
                        <a:prstGeom prst="rect">
                          <a:avLst/>
                        </a:prstGeom>
                        <a:solidFill>
                          <a:srgbClr val="FFFFFF"/>
                        </a:solidFill>
                        <a:ln w="9525">
                          <a:solidFill>
                            <a:srgbClr val="000000"/>
                          </a:solidFill>
                          <a:miter lim="800000"/>
                          <a:headEnd/>
                          <a:tailEnd/>
                        </a:ln>
                      </wps:spPr>
                      <wps:txbx>
                        <w:txbxContent>
                          <w:p w14:paraId="774570FA" w14:textId="6D276378" w:rsidR="00F37609" w:rsidRPr="00213B3B" w:rsidRDefault="00F37609" w:rsidP="00F37609">
                            <w:pPr>
                              <w:ind w:firstLine="720"/>
                            </w:pPr>
                            <w:r w:rsidRPr="00213B3B">
                              <w:t>CREATE TABLE "PARINTE"(</w:t>
                            </w:r>
                          </w:p>
                          <w:p w14:paraId="3E0C1018" w14:textId="77777777" w:rsidR="00F37609" w:rsidRPr="00213B3B" w:rsidRDefault="00F37609" w:rsidP="00F37609">
                            <w:pPr>
                              <w:ind w:firstLine="720"/>
                            </w:pPr>
                            <w:r w:rsidRPr="00213B3B">
                              <w:t xml:space="preserve">    "CNP" CHAR(13),</w:t>
                            </w:r>
                          </w:p>
                          <w:p w14:paraId="6FD24A7F" w14:textId="77777777" w:rsidR="00F37609" w:rsidRPr="00213B3B" w:rsidRDefault="00F37609" w:rsidP="00F37609">
                            <w:pPr>
                              <w:ind w:firstLine="720"/>
                            </w:pPr>
                            <w:r w:rsidRPr="00213B3B">
                              <w:t xml:space="preserve">    "NUME" VARCHAR2(50) NOT NULL,</w:t>
                            </w:r>
                          </w:p>
                          <w:p w14:paraId="7180EBE9" w14:textId="77777777" w:rsidR="00F37609" w:rsidRPr="00213B3B" w:rsidRDefault="00F37609" w:rsidP="00F37609">
                            <w:pPr>
                              <w:ind w:firstLine="720"/>
                            </w:pPr>
                            <w:r w:rsidRPr="00213B3B">
                              <w:t xml:space="preserve">    "VARSTA" NUMBER(3),</w:t>
                            </w:r>
                          </w:p>
                          <w:p w14:paraId="79E73A8F" w14:textId="77777777" w:rsidR="00F37609" w:rsidRPr="00213B3B" w:rsidRDefault="00F37609" w:rsidP="00F37609">
                            <w:pPr>
                              <w:ind w:firstLine="720"/>
                            </w:pPr>
                            <w:r w:rsidRPr="00213B3B">
                              <w:t xml:space="preserve">    "SEX" CHAR(1),</w:t>
                            </w:r>
                          </w:p>
                          <w:p w14:paraId="36BE75F6" w14:textId="77777777" w:rsidR="00F37609" w:rsidRPr="00213B3B" w:rsidRDefault="00F37609" w:rsidP="00F37609">
                            <w:pPr>
                              <w:ind w:firstLine="720"/>
                            </w:pPr>
                            <w:r w:rsidRPr="00213B3B">
                              <w:t xml:space="preserve">    "OCUPATIE" VARCHAR2(30),</w:t>
                            </w:r>
                          </w:p>
                          <w:p w14:paraId="43C03B81" w14:textId="77777777" w:rsidR="00F37609" w:rsidRPr="00213B3B" w:rsidRDefault="00F37609" w:rsidP="00F37609">
                            <w:pPr>
                              <w:ind w:firstLine="720"/>
                            </w:pPr>
                            <w:r w:rsidRPr="00213B3B">
                              <w:t xml:space="preserve">    "CAZIER" VARCHAR2(70),</w:t>
                            </w:r>
                          </w:p>
                          <w:p w14:paraId="40B7953C" w14:textId="77777777" w:rsidR="00F37609" w:rsidRPr="00213B3B" w:rsidRDefault="00F37609" w:rsidP="00F37609">
                            <w:pPr>
                              <w:ind w:firstLine="720"/>
                            </w:pPr>
                            <w:r w:rsidRPr="00213B3B">
                              <w:t xml:space="preserve">    "SIT_MED" VARCHAR2(70),</w:t>
                            </w:r>
                          </w:p>
                          <w:p w14:paraId="5DE502AD" w14:textId="77777777" w:rsidR="00F37609" w:rsidRPr="00213B3B" w:rsidRDefault="00F37609" w:rsidP="00F37609">
                            <w:pPr>
                              <w:ind w:firstLine="720"/>
                            </w:pPr>
                            <w:r w:rsidRPr="00213B3B">
                              <w:t xml:space="preserve">    "ID_FAM" NUMBER(4),</w:t>
                            </w:r>
                          </w:p>
                          <w:p w14:paraId="35A4858F" w14:textId="77777777" w:rsidR="00F37609" w:rsidRPr="00213B3B" w:rsidRDefault="00F37609" w:rsidP="00F37609">
                            <w:pPr>
                              <w:ind w:firstLine="720"/>
                            </w:pPr>
                            <w:r w:rsidRPr="00213B3B">
                              <w:t xml:space="preserve">    PRIMARY KEY("CNP") USING INDEX ENABLE</w:t>
                            </w:r>
                          </w:p>
                          <w:p w14:paraId="03A48935" w14:textId="77777777" w:rsidR="00F37609" w:rsidRPr="00213B3B" w:rsidRDefault="00F37609" w:rsidP="00F37609">
                            <w:pPr>
                              <w:ind w:firstLine="720"/>
                            </w:pPr>
                            <w:r w:rsidRPr="00213B3B">
                              <w:t>);</w:t>
                            </w:r>
                          </w:p>
                          <w:p w14:paraId="6105EF0A" w14:textId="5EBF54DC" w:rsidR="00F37609" w:rsidRDefault="00F376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AB8262" id="_x0000_s1053" type="#_x0000_t202" style="position:absolute;margin-left:-15pt;margin-top:6.4pt;width:208.9pt;height:348.6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">
                <v:textbox>
                  <w:txbxContent>
                    <w:p w14:paraId="774570FA" w14:textId="6D276378" w:rsidR="00F37609" w:rsidRPr="00213B3B" w:rsidRDefault="00F37609" w:rsidP="00F37609">
                      <w:pPr>
                        <w:ind w:firstLine="720"/>
                      </w:pPr>
                      <w:r w:rsidRPr="00213B3B">
                        <w:t>CREATE TABLE "PARINTE"(</w:t>
                      </w:r>
                    </w:p>
                    <w:p w14:paraId="3E0C1018" w14:textId="77777777" w:rsidR="00F37609" w:rsidRPr="00213B3B" w:rsidRDefault="00F37609" w:rsidP="00F37609">
                      <w:pPr>
                        <w:ind w:firstLine="720"/>
                      </w:pPr>
                      <w:r w:rsidRPr="00213B3B">
                        <w:t xml:space="preserve">    "CNP" CHAR(13),</w:t>
                      </w:r>
                    </w:p>
                    <w:p w14:paraId="6FD24A7F" w14:textId="77777777" w:rsidR="00F37609" w:rsidRPr="00213B3B" w:rsidRDefault="00F37609" w:rsidP="00F37609">
                      <w:pPr>
                        <w:ind w:firstLine="720"/>
                      </w:pPr>
                      <w:r w:rsidRPr="00213B3B">
                        <w:t xml:space="preserve">    "NUME" VARCHAR2(50) NOT NULL,</w:t>
                      </w:r>
                    </w:p>
                    <w:p w14:paraId="7180EBE9" w14:textId="77777777" w:rsidR="00F37609" w:rsidRPr="00213B3B" w:rsidRDefault="00F37609" w:rsidP="00F37609">
                      <w:pPr>
                        <w:ind w:firstLine="720"/>
                      </w:pPr>
                      <w:r w:rsidRPr="00213B3B">
                        <w:t xml:space="preserve">    "VARSTA" NUMBER(3),</w:t>
                      </w:r>
                    </w:p>
                    <w:p w14:paraId="79E73A8F" w14:textId="77777777" w:rsidR="00F37609" w:rsidRPr="00213B3B" w:rsidRDefault="00F37609" w:rsidP="00F37609">
                      <w:pPr>
                        <w:ind w:firstLine="720"/>
                      </w:pPr>
                      <w:r w:rsidRPr="00213B3B">
                        <w:t xml:space="preserve">    "SEX" CHAR(1),</w:t>
                      </w:r>
                    </w:p>
                    <w:p w14:paraId="36BE75F6" w14:textId="77777777" w:rsidR="00F37609" w:rsidRPr="00213B3B" w:rsidRDefault="00F37609" w:rsidP="00F37609">
                      <w:pPr>
                        <w:ind w:firstLine="720"/>
                      </w:pPr>
                      <w:r w:rsidRPr="00213B3B">
                        <w:t xml:space="preserve">    "OCUPATIE" VARCHAR2(30),</w:t>
                      </w:r>
                    </w:p>
                    <w:p w14:paraId="43C03B81" w14:textId="77777777" w:rsidR="00F37609" w:rsidRPr="00213B3B" w:rsidRDefault="00F37609" w:rsidP="00F37609">
                      <w:pPr>
                        <w:ind w:firstLine="720"/>
                      </w:pPr>
                      <w:r w:rsidRPr="00213B3B">
                        <w:t xml:space="preserve">    "CAZIER" VARCHAR2(70),</w:t>
                      </w:r>
                    </w:p>
                    <w:p w14:paraId="40B7953C" w14:textId="77777777" w:rsidR="00F37609" w:rsidRPr="00213B3B" w:rsidRDefault="00F37609" w:rsidP="00F37609">
                      <w:pPr>
                        <w:ind w:firstLine="720"/>
                      </w:pPr>
                      <w:r w:rsidRPr="00213B3B">
                        <w:t xml:space="preserve">    "SIT_MED" VARCHAR2(70),</w:t>
                      </w:r>
                    </w:p>
                    <w:p w14:paraId="5DE502AD" w14:textId="77777777" w:rsidR="00F37609" w:rsidRPr="00213B3B" w:rsidRDefault="00F37609" w:rsidP="00F37609">
                      <w:pPr>
                        <w:ind w:firstLine="720"/>
                      </w:pPr>
                      <w:r w:rsidRPr="00213B3B">
                        <w:t xml:space="preserve">    "ID_FAM" NUMBER(4),</w:t>
                      </w:r>
                    </w:p>
                    <w:p w14:paraId="35A4858F" w14:textId="77777777" w:rsidR="00F37609" w:rsidRPr="00213B3B" w:rsidRDefault="00F37609" w:rsidP="00F37609">
                      <w:pPr>
                        <w:ind w:firstLine="720"/>
                      </w:pPr>
                      <w:r w:rsidRPr="00213B3B">
                        <w:t xml:space="preserve">    PRIMARY KEY("CNP") USING INDEX ENABLE</w:t>
                      </w:r>
                    </w:p>
                    <w:p w14:paraId="03A48935" w14:textId="77777777" w:rsidR="00F37609" w:rsidRPr="00213B3B" w:rsidRDefault="00F37609" w:rsidP="00F37609">
                      <w:pPr>
                        <w:ind w:firstLine="720"/>
                      </w:pPr>
                      <w:r w:rsidRPr="00213B3B">
                        <w:t>);</w:t>
                      </w:r>
                    </w:p>
                    <w:p w14:paraId="6105EF0A" w14:textId="5EBF54DC" w:rsidR="00F37609" w:rsidRDefault="00F37609"/>
                  </w:txbxContent>
                </v:textbox>
                <w10:wrap type="square"/>
                <w10:anchorlock/>
              </v:shape>
            </w:pict>
          </mc:Fallback>
        </mc:AlternateContent>
      </w:r>
    </w:p>
    <w:p w14:paraId="795BFAEA" w14:textId="708D1AAE" w:rsidR="00F37609" w:rsidRDefault="00F37609" w:rsidP="00505D2A">
      <w:r>
        <w:rPr>
          <w:noProof/>
        </w:rPr>
        <mc:AlternateContent>
          <mc:Choice Requires="wps">
            <w:drawing>
              <wp:anchor distT="45720" distB="45720" distL="114300" distR="114300" simplePos="0" relativeHeight="251718656" behindDoc="0" locked="1" layoutInCell="1" allowOverlap="1" wp14:anchorId="70456677" wp14:editId="75714B97">
                <wp:simplePos x="0" y="0"/>
                <wp:positionH relativeFrom="margin">
                  <wp:posOffset>2804160</wp:posOffset>
                </wp:positionH>
                <wp:positionV relativeFrom="page">
                  <wp:posOffset>6421120</wp:posOffset>
                </wp:positionV>
                <wp:extent cx="3567600" cy="525600"/>
                <wp:effectExtent l="0" t="0" r="0" b="0"/>
                <wp:wrapSquare wrapText="bothSides"/>
                <wp:docPr id="5223805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7600" cy="525600"/>
                        </a:xfrm>
                        <a:prstGeom prst="rect">
                          <a:avLst/>
                        </a:prstGeom>
                        <a:noFill/>
                        <a:ln w="9525">
                          <a:noFill/>
                          <a:miter lim="800000"/>
                          <a:headEnd/>
                          <a:tailEnd/>
                        </a:ln>
                      </wps:spPr>
                      <wps:txbx>
                        <w:txbxContent>
                          <w:p w14:paraId="079BD0D6" w14:textId="2B225E76" w:rsidR="00F37609" w:rsidRPr="009E402F" w:rsidRDefault="00F37609" w:rsidP="00F37609">
                            <w:pPr>
                              <w:jc w:val="center"/>
                            </w:pPr>
                            <w:r>
                              <w:t>Figura 1</w:t>
                            </w:r>
                            <w:r w:rsidR="00424111">
                              <w:t>5</w:t>
                            </w:r>
                            <w:r>
                              <w:t xml:space="preserve"> – Constrângeri CAZIER &amp; SIT_MED ale tabele Parinte</w:t>
                            </w:r>
                          </w:p>
                          <w:p w14:paraId="7FA749AD" w14:textId="77777777" w:rsidR="00F37609" w:rsidRDefault="00F37609" w:rsidP="00F376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56677" id="_x0000_s1054" type="#_x0000_t202" style="position:absolute;margin-left:220.8pt;margin-top:505.6pt;width:280.9pt;height:41.4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" filled="f" stroked="f">
                <v:textbox>
                  <w:txbxContent>
                    <w:p w14:paraId="079BD0D6" w14:textId="2B225E76" w:rsidR="00F37609" w:rsidRPr="009E402F" w:rsidRDefault="00F37609" w:rsidP="00F37609">
                      <w:pPr>
                        <w:jc w:val="center"/>
                      </w:pPr>
                      <w:r>
                        <w:t>Figura 1</w:t>
                      </w:r>
                      <w:r w:rsidR="00424111">
                        <w:t>5</w:t>
                      </w:r>
                      <w:r>
                        <w:t xml:space="preserve"> – Constrângeri CAZIER &amp; SIT_MED ale tabele Parinte</w:t>
                      </w:r>
                    </w:p>
                    <w:p w14:paraId="7FA749AD" w14:textId="77777777" w:rsidR="00F37609" w:rsidRDefault="00F37609" w:rsidP="00F37609"/>
                  </w:txbxContent>
                </v:textbox>
                <w10:wrap type="square" anchorx="margin" anchory="page"/>
                <w10:anchorlock/>
              </v:shape>
            </w:pict>
          </mc:Fallback>
        </mc:AlternateContent>
      </w:r>
      <w:r>
        <w:t xml:space="preserve">  </w:t>
      </w:r>
    </w:p>
    <w:p w14:paraId="5217402D" w14:textId="7F912C10" w:rsidR="00F37609" w:rsidRPr="00213B3B" w:rsidRDefault="00F37609" w:rsidP="00505D2A"/>
    <w:p w14:paraId="628E1AF9" w14:textId="024B7E8D" w:rsidR="00717BEA" w:rsidRPr="00213B3B" w:rsidRDefault="00F37609" w:rsidP="00505D2A">
      <w:r>
        <w:rPr>
          <w:noProof/>
        </w:rPr>
        <mc:AlternateContent>
          <mc:Choice Requires="wps">
            <w:drawing>
              <wp:anchor distT="45720" distB="45720" distL="114300" distR="114300" simplePos="0" relativeHeight="251716608" behindDoc="0" locked="1" layoutInCell="1" allowOverlap="1" wp14:anchorId="1D1C7C2F" wp14:editId="79D82E33">
                <wp:simplePos x="0" y="0"/>
                <wp:positionH relativeFrom="margin">
                  <wp:posOffset>-41910</wp:posOffset>
                </wp:positionH>
                <wp:positionV relativeFrom="page">
                  <wp:posOffset>6720840</wp:posOffset>
                </wp:positionV>
                <wp:extent cx="2368800" cy="504000"/>
                <wp:effectExtent l="0" t="0" r="0" b="0"/>
                <wp:wrapSquare wrapText="bothSides"/>
                <wp:docPr id="149034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8800" cy="504000"/>
                        </a:xfrm>
                        <a:prstGeom prst="rect">
                          <a:avLst/>
                        </a:prstGeom>
                        <a:noFill/>
                        <a:ln w="9525">
                          <a:noFill/>
                          <a:miter lim="800000"/>
                          <a:headEnd/>
                          <a:tailEnd/>
                        </a:ln>
                      </wps:spPr>
                      <wps:txbx>
                        <w:txbxContent>
                          <w:p w14:paraId="1D3C480A" w14:textId="11568CDA" w:rsidR="00F37609" w:rsidRDefault="00F37609" w:rsidP="00F37609">
                            <w:pPr>
                              <w:jc w:val="center"/>
                            </w:pPr>
                            <w:r>
                              <w:t>Figura 1</w:t>
                            </w:r>
                            <w:r w:rsidR="00424111">
                              <w:t>4</w:t>
                            </w:r>
                            <w:r>
                              <w:t xml:space="preserve"> – Creare Tabel Parinte</w:t>
                            </w:r>
                          </w:p>
                          <w:p w14:paraId="2CA4575B" w14:textId="77777777" w:rsidR="00F37609" w:rsidRDefault="00F37609" w:rsidP="00F376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1C7C2F" id="_x0000_s1055" type="#_x0000_t202" style="position:absolute;margin-left:-3.3pt;margin-top:529.2pt;width:186.5pt;height:39.7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" filled="f" stroked="f">
                <v:textbox>
                  <w:txbxContent>
                    <w:p w14:paraId="1D3C480A" w14:textId="11568CDA" w:rsidR="00F37609" w:rsidRDefault="00F37609" w:rsidP="00F37609">
                      <w:pPr>
                        <w:jc w:val="center"/>
                      </w:pPr>
                      <w:r>
                        <w:t>Figura 1</w:t>
                      </w:r>
                      <w:r w:rsidR="00424111">
                        <w:t>4</w:t>
                      </w:r>
                      <w:r>
                        <w:t xml:space="preserve"> – Creare Tabel Parinte</w:t>
                      </w:r>
                    </w:p>
                    <w:p w14:paraId="2CA4575B" w14:textId="77777777" w:rsidR="00F37609" w:rsidRDefault="00F37609" w:rsidP="00F37609"/>
                  </w:txbxContent>
                </v:textbox>
                <w10:wrap type="square" anchorx="margin" anchory="page"/>
                <w10:anchorlock/>
              </v:shape>
            </w:pict>
          </mc:Fallback>
        </mc:AlternateContent>
      </w:r>
    </w:p>
    <w:p w14:paraId="7CB6847E" w14:textId="482B787D" w:rsidR="00F37609" w:rsidRDefault="00F37609" w:rsidP="00717BEA">
      <w:pPr>
        <w:ind w:firstLine="720"/>
      </w:pPr>
    </w:p>
    <w:p w14:paraId="5927FB65" w14:textId="77777777" w:rsidR="00F37609" w:rsidRDefault="00F37609" w:rsidP="00717BEA">
      <w:pPr>
        <w:ind w:firstLine="720"/>
      </w:pPr>
    </w:p>
    <w:p w14:paraId="6701EB0C" w14:textId="77777777" w:rsidR="00F37609" w:rsidRDefault="00F37609" w:rsidP="00717BEA">
      <w:pPr>
        <w:ind w:firstLine="720"/>
      </w:pPr>
    </w:p>
    <w:p w14:paraId="3E782B44" w14:textId="77777777" w:rsidR="00F37609" w:rsidRDefault="00F37609" w:rsidP="00717BEA">
      <w:pPr>
        <w:ind w:firstLine="720"/>
      </w:pPr>
    </w:p>
    <w:p w14:paraId="35D8D965" w14:textId="77777777" w:rsidR="00F37609" w:rsidRDefault="00F37609" w:rsidP="00717BEA">
      <w:pPr>
        <w:ind w:firstLine="720"/>
      </w:pPr>
    </w:p>
    <w:p w14:paraId="610BAD02" w14:textId="5CEF4257" w:rsidR="00F37609" w:rsidRDefault="00F37609" w:rsidP="00717BEA">
      <w:pPr>
        <w:ind w:firstLine="720"/>
      </w:pPr>
    </w:p>
    <w:p w14:paraId="4AA43EFB" w14:textId="77777777" w:rsidR="00F37609" w:rsidRDefault="00F37609" w:rsidP="00717BEA">
      <w:pPr>
        <w:ind w:firstLine="720"/>
      </w:pPr>
    </w:p>
    <w:p w14:paraId="17B3AD45" w14:textId="1E201294" w:rsidR="00F37609" w:rsidRDefault="00F37609" w:rsidP="00717BEA">
      <w:pPr>
        <w:ind w:firstLine="720"/>
      </w:pPr>
    </w:p>
    <w:p w14:paraId="3582C941" w14:textId="62A3B5EA" w:rsidR="00F37609" w:rsidRDefault="007764AB" w:rsidP="00717BEA">
      <w:pPr>
        <w:ind w:firstLine="720"/>
      </w:pPr>
      <w:r>
        <w:rPr>
          <w:noProof/>
        </w:rPr>
        <w:lastRenderedPageBreak/>
        <mc:AlternateContent>
          <mc:Choice Requires="wps">
            <w:drawing>
              <wp:anchor distT="45720" distB="45720" distL="114300" distR="114300" simplePos="0" relativeHeight="251724800" behindDoc="0" locked="1" layoutInCell="1" allowOverlap="1" wp14:anchorId="01349642" wp14:editId="10791A0F">
                <wp:simplePos x="0" y="0"/>
                <wp:positionH relativeFrom="margin">
                  <wp:posOffset>3448050</wp:posOffset>
                </wp:positionH>
                <wp:positionV relativeFrom="paragraph">
                  <wp:posOffset>0</wp:posOffset>
                </wp:positionV>
                <wp:extent cx="3178800" cy="3369600"/>
                <wp:effectExtent l="0" t="0" r="22225" b="21590"/>
                <wp:wrapSquare wrapText="bothSides"/>
                <wp:docPr id="18699319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8800" cy="3369600"/>
                        </a:xfrm>
                        <a:prstGeom prst="rect">
                          <a:avLst/>
                        </a:prstGeom>
                        <a:solidFill>
                          <a:srgbClr val="FFFFFF"/>
                        </a:solidFill>
                        <a:ln w="9525">
                          <a:solidFill>
                            <a:srgbClr val="000000"/>
                          </a:solidFill>
                          <a:miter lim="800000"/>
                          <a:headEnd/>
                          <a:tailEnd/>
                        </a:ln>
                      </wps:spPr>
                      <wps:txbx>
                        <w:txbxContent>
                          <w:p w14:paraId="6455161C" w14:textId="6E6F3122" w:rsidR="007764AB" w:rsidRPr="007764AB" w:rsidRDefault="007764AB" w:rsidP="007764AB">
                            <w:pPr>
                              <w:rPr>
                                <w:b/>
                                <w:bCs/>
                              </w:rPr>
                            </w:pPr>
                            <w:r w:rsidRPr="007764AB">
                              <w:rPr>
                                <w:b/>
                                <w:bCs/>
                              </w:rPr>
                              <w:t>Constraint SEX:</w:t>
                            </w:r>
                          </w:p>
                          <w:p w14:paraId="2F3E2F1A" w14:textId="77777777" w:rsidR="007764AB" w:rsidRPr="00213B3B" w:rsidRDefault="007764AB" w:rsidP="007764AB">
                            <w:pPr>
                              <w:ind w:firstLine="720"/>
                            </w:pPr>
                            <w:r w:rsidRPr="00213B3B">
                              <w:t>ALTER TABLE "PARINTE"</w:t>
                            </w:r>
                          </w:p>
                          <w:p w14:paraId="7FA1C6BE" w14:textId="77777777" w:rsidR="007764AB" w:rsidRPr="00213B3B" w:rsidRDefault="007764AB" w:rsidP="007764AB">
                            <w:pPr>
                              <w:ind w:firstLine="720"/>
                            </w:pPr>
                            <w:r w:rsidRPr="00213B3B">
                              <w:t xml:space="preserve">ADD CONSTRAINT chk_sex_parinte </w:t>
                            </w:r>
                          </w:p>
                          <w:p w14:paraId="02E21FE1" w14:textId="34411768" w:rsidR="007764AB" w:rsidRDefault="007764AB" w:rsidP="007764AB">
                            <w:pPr>
                              <w:ind w:firstLine="720"/>
                            </w:pPr>
                            <w:r w:rsidRPr="00213B3B">
                              <w:t>CHECK (SEX = 'M' OR SEX = 'F');</w:t>
                            </w:r>
                          </w:p>
                          <w:p w14:paraId="6BD7FE1F" w14:textId="77777777" w:rsidR="007764AB" w:rsidRPr="00213B3B" w:rsidRDefault="007764AB" w:rsidP="007764AB">
                            <w:pPr>
                              <w:ind w:firstLine="720"/>
                            </w:pPr>
                          </w:p>
                          <w:p w14:paraId="37EDAC6B" w14:textId="77777777" w:rsidR="007764AB" w:rsidRPr="007764AB" w:rsidRDefault="007764AB" w:rsidP="007764AB">
                            <w:pPr>
                              <w:rPr>
                                <w:b/>
                                <w:bCs/>
                              </w:rPr>
                            </w:pPr>
                            <w:r w:rsidRPr="007764AB">
                              <w:rPr>
                                <w:b/>
                                <w:bCs/>
                              </w:rPr>
                              <w:t>Constraint ID_FAM foreign key:</w:t>
                            </w:r>
                          </w:p>
                          <w:p w14:paraId="33FC48C2" w14:textId="77777777" w:rsidR="007764AB" w:rsidRPr="00213B3B" w:rsidRDefault="007764AB" w:rsidP="007764AB">
                            <w:pPr>
                              <w:ind w:firstLine="720"/>
                            </w:pPr>
                            <w:r w:rsidRPr="00213B3B">
                              <w:t>ALTER TABLE "PARINTE" ADD CONSTRAINT "IDFAM_CON_PARINTE" FOREIGN KEY ("ID_FAM")</w:t>
                            </w:r>
                          </w:p>
                          <w:p w14:paraId="70801AAF" w14:textId="77777777" w:rsidR="007764AB" w:rsidRPr="00213B3B" w:rsidRDefault="007764AB" w:rsidP="007764AB">
                            <w:pPr>
                              <w:ind w:firstLine="720"/>
                            </w:pPr>
                            <w:r w:rsidRPr="00213B3B">
                              <w:tab/>
                              <w:t xml:space="preserve">  REFERENCES "FAMILIE" ("ID_FAM") ON DELETE CASCADE ENABLE;</w:t>
                            </w:r>
                          </w:p>
                          <w:p w14:paraId="4DC44BCF" w14:textId="6D6247F3" w:rsidR="007764AB" w:rsidRDefault="007764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49642" id="_x0000_s1056" type="#_x0000_t202" style="position:absolute;left:0;text-align:left;margin-left:271.5pt;margin-top:0;width:250.3pt;height:265.3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">
                <v:textbox>
                  <w:txbxContent>
                    <w:p w14:paraId="6455161C" w14:textId="6E6F3122" w:rsidR="007764AB" w:rsidRPr="007764AB" w:rsidRDefault="007764AB" w:rsidP="007764AB">
                      <w:pPr>
                        <w:rPr>
                          <w:b/>
                          <w:bCs/>
                        </w:rPr>
                      </w:pPr>
                      <w:r w:rsidRPr="007764AB">
                        <w:rPr>
                          <w:b/>
                          <w:bCs/>
                        </w:rPr>
                        <w:t>Constraint SEX:</w:t>
                      </w:r>
                    </w:p>
                    <w:p w14:paraId="2F3E2F1A" w14:textId="77777777" w:rsidR="007764AB" w:rsidRPr="00213B3B" w:rsidRDefault="007764AB" w:rsidP="007764AB">
                      <w:pPr>
                        <w:ind w:firstLine="720"/>
                      </w:pPr>
                      <w:r w:rsidRPr="00213B3B">
                        <w:t>ALTER TABLE "PARINTE"</w:t>
                      </w:r>
                    </w:p>
                    <w:p w14:paraId="7FA1C6BE" w14:textId="77777777" w:rsidR="007764AB" w:rsidRPr="00213B3B" w:rsidRDefault="007764AB" w:rsidP="007764AB">
                      <w:pPr>
                        <w:ind w:firstLine="720"/>
                      </w:pPr>
                      <w:r w:rsidRPr="00213B3B">
                        <w:t xml:space="preserve">ADD CONSTRAINT chk_sex_parinte </w:t>
                      </w:r>
                    </w:p>
                    <w:p w14:paraId="02E21FE1" w14:textId="34411768" w:rsidR="007764AB" w:rsidRDefault="007764AB" w:rsidP="007764AB">
                      <w:pPr>
                        <w:ind w:firstLine="720"/>
                      </w:pPr>
                      <w:r w:rsidRPr="00213B3B">
                        <w:t>CHECK (SEX = 'M' OR SEX = 'F');</w:t>
                      </w:r>
                    </w:p>
                    <w:p w14:paraId="6BD7FE1F" w14:textId="77777777" w:rsidR="007764AB" w:rsidRPr="00213B3B" w:rsidRDefault="007764AB" w:rsidP="007764AB">
                      <w:pPr>
                        <w:ind w:firstLine="720"/>
                      </w:pPr>
                    </w:p>
                    <w:p w14:paraId="37EDAC6B" w14:textId="77777777" w:rsidR="007764AB" w:rsidRPr="007764AB" w:rsidRDefault="007764AB" w:rsidP="007764AB">
                      <w:pPr>
                        <w:rPr>
                          <w:b/>
                          <w:bCs/>
                        </w:rPr>
                      </w:pPr>
                      <w:r w:rsidRPr="007764AB">
                        <w:rPr>
                          <w:b/>
                          <w:bCs/>
                        </w:rPr>
                        <w:t>Constraint ID_FAM foreign key:</w:t>
                      </w:r>
                    </w:p>
                    <w:p w14:paraId="33FC48C2" w14:textId="77777777" w:rsidR="007764AB" w:rsidRPr="00213B3B" w:rsidRDefault="007764AB" w:rsidP="007764AB">
                      <w:pPr>
                        <w:ind w:firstLine="720"/>
                      </w:pPr>
                      <w:r w:rsidRPr="00213B3B">
                        <w:t>ALTER TABLE "PARINTE" ADD CONSTRAINT "IDFAM_CON_PARINTE" FOREIGN KEY ("ID_FAM")</w:t>
                      </w:r>
                    </w:p>
                    <w:p w14:paraId="70801AAF" w14:textId="77777777" w:rsidR="007764AB" w:rsidRPr="00213B3B" w:rsidRDefault="007764AB" w:rsidP="007764AB">
                      <w:pPr>
                        <w:ind w:firstLine="720"/>
                      </w:pPr>
                      <w:r w:rsidRPr="00213B3B">
                        <w:tab/>
                        <w:t xml:space="preserve">  REFERENCES "FAMILIE" ("ID_FAM") ON DELETE CASCADE ENABLE;</w:t>
                      </w:r>
                    </w:p>
                    <w:p w14:paraId="4DC44BCF" w14:textId="6D6247F3" w:rsidR="007764AB" w:rsidRDefault="007764AB"/>
                  </w:txbxContent>
                </v:textbox>
                <w10:wrap type="square" anchorx="margin"/>
                <w10:anchorlock/>
              </v:shape>
            </w:pict>
          </mc:Fallback>
        </mc:AlternateContent>
      </w:r>
      <w:r>
        <w:rPr>
          <w:noProof/>
        </w:rPr>
        <mc:AlternateContent>
          <mc:Choice Requires="wps">
            <w:drawing>
              <wp:anchor distT="45720" distB="45720" distL="114300" distR="114300" simplePos="0" relativeHeight="251722752" behindDoc="0" locked="1" layoutInCell="1" allowOverlap="1" wp14:anchorId="5FD96AB3" wp14:editId="061E0E28">
                <wp:simplePos x="0" y="0"/>
                <wp:positionH relativeFrom="column">
                  <wp:posOffset>266065</wp:posOffset>
                </wp:positionH>
                <wp:positionV relativeFrom="page">
                  <wp:posOffset>4099560</wp:posOffset>
                </wp:positionV>
                <wp:extent cx="2360930" cy="1404620"/>
                <wp:effectExtent l="0" t="0" r="0" b="1905"/>
                <wp:wrapSquare wrapText="bothSides"/>
                <wp:docPr id="5542463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652A972C" w14:textId="533DED98" w:rsidR="00424111" w:rsidRDefault="00424111" w:rsidP="00424111">
                            <w:pPr>
                              <w:jc w:val="center"/>
                            </w:pPr>
                            <w:r>
                              <w:t>Figura 16 – Constrângere CNP a tabelei Parinte</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5FD96AB3" id="_x0000_s1057" type="#_x0000_t202" style="position:absolute;left:0;text-align:left;margin-left:20.95pt;margin-top:322.8pt;width:185.9pt;height:110.6pt;z-index:2517227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page;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" filled="f" stroked="f">
                <v:textbox style="mso-fit-shape-to-text:t">
                  <w:txbxContent>
                    <w:p w14:paraId="652A972C" w14:textId="533DED98" w:rsidR="00424111" w:rsidRDefault="00424111" w:rsidP="00424111">
                      <w:pPr>
                        <w:jc w:val="center"/>
                      </w:pPr>
                      <w:r>
                        <w:t>Figura 16 – Constrângere CNP a tabelei Parinte</w:t>
                      </w:r>
                    </w:p>
                  </w:txbxContent>
                </v:textbox>
                <w10:wrap type="square" anchory="page"/>
                <w10:anchorlock/>
              </v:shape>
            </w:pict>
          </mc:Fallback>
        </mc:AlternateContent>
      </w:r>
      <w:r w:rsidR="00F37609">
        <w:rPr>
          <w:noProof/>
        </w:rPr>
        <mc:AlternateContent>
          <mc:Choice Requires="wps">
            <w:drawing>
              <wp:anchor distT="45720" distB="45720" distL="114300" distR="114300" simplePos="0" relativeHeight="251720704" behindDoc="0" locked="1" layoutInCell="1" allowOverlap="1" wp14:anchorId="5108800A" wp14:editId="10C92ABC">
                <wp:simplePos x="0" y="0"/>
                <wp:positionH relativeFrom="column">
                  <wp:posOffset>-201930</wp:posOffset>
                </wp:positionH>
                <wp:positionV relativeFrom="paragraph">
                  <wp:posOffset>0</wp:posOffset>
                </wp:positionV>
                <wp:extent cx="3549600" cy="2170800"/>
                <wp:effectExtent l="0" t="0" r="13335" b="20320"/>
                <wp:wrapSquare wrapText="bothSides"/>
                <wp:docPr id="17917505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9600" cy="2170800"/>
                        </a:xfrm>
                        <a:prstGeom prst="rect">
                          <a:avLst/>
                        </a:prstGeom>
                        <a:solidFill>
                          <a:srgbClr val="FFFFFF"/>
                        </a:solidFill>
                        <a:ln w="9525">
                          <a:solidFill>
                            <a:srgbClr val="000000"/>
                          </a:solidFill>
                          <a:miter lim="800000"/>
                          <a:headEnd/>
                          <a:tailEnd/>
                        </a:ln>
                      </wps:spPr>
                      <wps:txbx>
                        <w:txbxContent>
                          <w:p w14:paraId="269BA2B4" w14:textId="583B95A5" w:rsidR="00F37609" w:rsidRPr="00F37609" w:rsidRDefault="00F37609" w:rsidP="00F37609">
                            <w:pPr>
                              <w:rPr>
                                <w:b/>
                                <w:bCs/>
                              </w:rPr>
                            </w:pPr>
                            <w:r w:rsidRPr="00F37609">
                              <w:rPr>
                                <w:b/>
                                <w:bCs/>
                              </w:rPr>
                              <w:t>Constraint CNP:</w:t>
                            </w:r>
                          </w:p>
                          <w:p w14:paraId="3BBD8DAF" w14:textId="77777777" w:rsidR="00F37609" w:rsidRPr="00213B3B" w:rsidRDefault="00F37609" w:rsidP="00F37609">
                            <w:pPr>
                              <w:ind w:firstLine="720"/>
                            </w:pPr>
                            <w:r w:rsidRPr="00213B3B">
                              <w:t>ALTER TABLE "PARINTE"</w:t>
                            </w:r>
                          </w:p>
                          <w:p w14:paraId="71F1588D" w14:textId="77777777" w:rsidR="00F37609" w:rsidRPr="00213B3B" w:rsidRDefault="00F37609" w:rsidP="00F37609">
                            <w:pPr>
                              <w:ind w:firstLine="720"/>
                            </w:pPr>
                            <w:r w:rsidRPr="00213B3B">
                              <w:t>ADD CONSTRAINT check_cnp_format_parinte</w:t>
                            </w:r>
                          </w:p>
                          <w:p w14:paraId="52DEFB3A" w14:textId="77777777" w:rsidR="00F37609" w:rsidRPr="00213B3B" w:rsidRDefault="00F37609" w:rsidP="00F37609">
                            <w:pPr>
                              <w:ind w:firstLine="720"/>
                            </w:pPr>
                            <w:r w:rsidRPr="00213B3B">
                              <w:t>CHECK ((SUBSTR(CNP, 1, 1) IN ('1', '2') AND VARSTA &gt;= 25) OR</w:t>
                            </w:r>
                          </w:p>
                          <w:p w14:paraId="4F58D063" w14:textId="77777777" w:rsidR="00F37609" w:rsidRPr="00213B3B" w:rsidRDefault="00F37609" w:rsidP="00F37609">
                            <w:pPr>
                              <w:ind w:firstLine="720"/>
                            </w:pPr>
                            <w:r w:rsidRPr="00213B3B">
                              <w:t xml:space="preserve">    (SUBSTR(CNP, 1, 1) IN ('5', '6') AND VARSTA &lt; 25))</w:t>
                            </w:r>
                          </w:p>
                          <w:p w14:paraId="6FF26C05" w14:textId="68AD379E" w:rsidR="00F37609" w:rsidRDefault="00F3760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08800A" id="_x0000_s1058" type="#_x0000_t202" style="position:absolute;left:0;text-align:left;margin-left:-15.9pt;margin-top:0;width:279.5pt;height:170.9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">
                <v:textbox>
                  <w:txbxContent>
                    <w:p w14:paraId="269BA2B4" w14:textId="583B95A5" w:rsidR="00F37609" w:rsidRPr="00F37609" w:rsidRDefault="00F37609" w:rsidP="00F37609">
                      <w:pPr>
                        <w:rPr>
                          <w:b/>
                          <w:bCs/>
                        </w:rPr>
                      </w:pPr>
                      <w:r w:rsidRPr="00F37609">
                        <w:rPr>
                          <w:b/>
                          <w:bCs/>
                        </w:rPr>
                        <w:t>Constraint CNP:</w:t>
                      </w:r>
                    </w:p>
                    <w:p w14:paraId="3BBD8DAF" w14:textId="77777777" w:rsidR="00F37609" w:rsidRPr="00213B3B" w:rsidRDefault="00F37609" w:rsidP="00F37609">
                      <w:pPr>
                        <w:ind w:firstLine="720"/>
                      </w:pPr>
                      <w:r w:rsidRPr="00213B3B">
                        <w:t>ALTER TABLE "PARINTE"</w:t>
                      </w:r>
                    </w:p>
                    <w:p w14:paraId="71F1588D" w14:textId="77777777" w:rsidR="00F37609" w:rsidRPr="00213B3B" w:rsidRDefault="00F37609" w:rsidP="00F37609">
                      <w:pPr>
                        <w:ind w:firstLine="720"/>
                      </w:pPr>
                      <w:r w:rsidRPr="00213B3B">
                        <w:t>ADD CONSTRAINT check_cnp_format_parinte</w:t>
                      </w:r>
                    </w:p>
                    <w:p w14:paraId="52DEFB3A" w14:textId="77777777" w:rsidR="00F37609" w:rsidRPr="00213B3B" w:rsidRDefault="00F37609" w:rsidP="00F37609">
                      <w:pPr>
                        <w:ind w:firstLine="720"/>
                      </w:pPr>
                      <w:r w:rsidRPr="00213B3B">
                        <w:t>CHECK ((SUBSTR(CNP, 1, 1) IN ('1', '2') AND VARSTA &gt;= 25) OR</w:t>
                      </w:r>
                    </w:p>
                    <w:p w14:paraId="4F58D063" w14:textId="77777777" w:rsidR="00F37609" w:rsidRPr="00213B3B" w:rsidRDefault="00F37609" w:rsidP="00F37609">
                      <w:pPr>
                        <w:ind w:firstLine="720"/>
                      </w:pPr>
                      <w:r w:rsidRPr="00213B3B">
                        <w:t xml:space="preserve">    (SUBSTR(CNP, 1, 1) IN ('5', '6') AND VARSTA &lt; 25))</w:t>
                      </w:r>
                    </w:p>
                    <w:p w14:paraId="6FF26C05" w14:textId="68AD379E" w:rsidR="00F37609" w:rsidRDefault="00F37609"/>
                  </w:txbxContent>
                </v:textbox>
                <w10:wrap type="square"/>
                <w10:anchorlock/>
              </v:shape>
            </w:pict>
          </mc:Fallback>
        </mc:AlternateContent>
      </w:r>
    </w:p>
    <w:p w14:paraId="52A1848A" w14:textId="21F544A7" w:rsidR="00F37609" w:rsidRDefault="00320474" w:rsidP="00717BEA">
      <w:pPr>
        <w:ind w:firstLine="720"/>
      </w:pPr>
      <w:r>
        <w:rPr>
          <w:noProof/>
        </w:rPr>
        <mc:AlternateContent>
          <mc:Choice Requires="wps">
            <w:drawing>
              <wp:anchor distT="45720" distB="45720" distL="114300" distR="114300" simplePos="0" relativeHeight="251726848" behindDoc="0" locked="1" layoutInCell="1" allowOverlap="1" wp14:anchorId="1049FAA9" wp14:editId="047E5F3C">
                <wp:simplePos x="0" y="0"/>
                <wp:positionH relativeFrom="column">
                  <wp:posOffset>3862705</wp:posOffset>
                </wp:positionH>
                <wp:positionV relativeFrom="page">
                  <wp:posOffset>5278120</wp:posOffset>
                </wp:positionV>
                <wp:extent cx="2360930" cy="1404620"/>
                <wp:effectExtent l="0" t="0" r="0" b="1905"/>
                <wp:wrapSquare wrapText="bothSides"/>
                <wp:docPr id="18217615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3396CDD" w14:textId="04A52560" w:rsidR="007764AB" w:rsidRDefault="007764AB" w:rsidP="00320474">
                            <w:pPr>
                              <w:jc w:val="center"/>
                            </w:pPr>
                            <w:r>
                              <w:t>Figura 17 – Constrângeri SEX și ID_FAM a tabele Parinte</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1049FAA9" id="_x0000_s1059" type="#_x0000_t202" style="position:absolute;left:0;text-align:left;margin-left:304.15pt;margin-top:415.6pt;width:185.9pt;height:110.6pt;z-index:2517268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page;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" filled="f" stroked="f">
                <v:textbox style="mso-fit-shape-to-text:t">
                  <w:txbxContent>
                    <w:p w14:paraId="13396CDD" w14:textId="04A52560" w:rsidR="007764AB" w:rsidRDefault="007764AB" w:rsidP="00320474">
                      <w:pPr>
                        <w:jc w:val="center"/>
                      </w:pPr>
                      <w:r>
                        <w:t>Figura 17 – Constrângeri SEX și ID_FAM a tabele Parinte</w:t>
                      </w:r>
                    </w:p>
                  </w:txbxContent>
                </v:textbox>
                <w10:wrap type="square" anchory="page"/>
                <w10:anchorlock/>
              </v:shape>
            </w:pict>
          </mc:Fallback>
        </mc:AlternateContent>
      </w:r>
    </w:p>
    <w:p w14:paraId="0E8EB006" w14:textId="03C8F720" w:rsidR="00F37609" w:rsidRDefault="00F37609" w:rsidP="00717BEA">
      <w:pPr>
        <w:ind w:firstLine="720"/>
      </w:pPr>
    </w:p>
    <w:p w14:paraId="0C936360" w14:textId="73691089" w:rsidR="00F37609" w:rsidRDefault="00F37609" w:rsidP="00717BEA">
      <w:pPr>
        <w:ind w:firstLine="720"/>
      </w:pPr>
    </w:p>
    <w:p w14:paraId="06C87E94" w14:textId="3AEF7D87" w:rsidR="00F37609" w:rsidRDefault="00F37609" w:rsidP="00717BEA">
      <w:pPr>
        <w:ind w:firstLine="720"/>
      </w:pPr>
    </w:p>
    <w:p w14:paraId="5395B399" w14:textId="609B4569" w:rsidR="00717BEA" w:rsidRPr="00213B3B" w:rsidRDefault="00717BEA" w:rsidP="00717BEA">
      <w:pPr>
        <w:ind w:firstLine="720"/>
      </w:pPr>
    </w:p>
    <w:p w14:paraId="1B4E72E0" w14:textId="456CD30B" w:rsidR="00AF3400" w:rsidRPr="00213B3B" w:rsidRDefault="00AF3400" w:rsidP="008E0081"/>
    <w:p w14:paraId="36CAD35F" w14:textId="77777777" w:rsidR="008E0081" w:rsidRDefault="008E0081" w:rsidP="002C6206">
      <w:pPr>
        <w:ind w:firstLine="720"/>
        <w:rPr>
          <w:b/>
          <w:bCs/>
        </w:rPr>
      </w:pPr>
    </w:p>
    <w:p w14:paraId="293077E3" w14:textId="77777777" w:rsidR="008E0081" w:rsidRDefault="008E0081" w:rsidP="002C6206">
      <w:pPr>
        <w:ind w:firstLine="720"/>
        <w:rPr>
          <w:b/>
          <w:bCs/>
        </w:rPr>
      </w:pPr>
    </w:p>
    <w:p w14:paraId="54A2FD8C" w14:textId="77777777" w:rsidR="008E0081" w:rsidRDefault="008E0081" w:rsidP="002C6206">
      <w:pPr>
        <w:ind w:firstLine="720"/>
        <w:rPr>
          <w:b/>
          <w:bCs/>
        </w:rPr>
      </w:pPr>
    </w:p>
    <w:p w14:paraId="07AB4DB4" w14:textId="77777777" w:rsidR="008E0081" w:rsidRDefault="008E0081" w:rsidP="002C6206">
      <w:pPr>
        <w:ind w:firstLine="720"/>
        <w:rPr>
          <w:b/>
          <w:bCs/>
        </w:rPr>
      </w:pPr>
    </w:p>
    <w:p w14:paraId="4C66C819" w14:textId="77777777" w:rsidR="008E0081" w:rsidRDefault="008E0081" w:rsidP="002C6206">
      <w:pPr>
        <w:ind w:firstLine="720"/>
        <w:rPr>
          <w:b/>
          <w:bCs/>
        </w:rPr>
      </w:pPr>
    </w:p>
    <w:p w14:paraId="7B0607B7" w14:textId="77777777" w:rsidR="008E0081" w:rsidRDefault="008E0081" w:rsidP="002C6206">
      <w:pPr>
        <w:ind w:firstLine="720"/>
        <w:rPr>
          <w:b/>
          <w:bCs/>
        </w:rPr>
      </w:pPr>
    </w:p>
    <w:p w14:paraId="3DD2FA2A" w14:textId="77777777" w:rsidR="008E0081" w:rsidRDefault="008E0081" w:rsidP="002C6206">
      <w:pPr>
        <w:ind w:firstLine="720"/>
        <w:rPr>
          <w:b/>
          <w:bCs/>
        </w:rPr>
      </w:pPr>
    </w:p>
    <w:p w14:paraId="1C25A6F9" w14:textId="77777777" w:rsidR="008E0081" w:rsidRDefault="008E0081" w:rsidP="002C6206">
      <w:pPr>
        <w:ind w:firstLine="720"/>
        <w:rPr>
          <w:b/>
          <w:bCs/>
        </w:rPr>
      </w:pPr>
    </w:p>
    <w:p w14:paraId="27FF2E98" w14:textId="77777777" w:rsidR="008E0081" w:rsidRDefault="008E0081" w:rsidP="002C6206">
      <w:pPr>
        <w:ind w:firstLine="720"/>
        <w:rPr>
          <w:b/>
          <w:bCs/>
        </w:rPr>
      </w:pPr>
    </w:p>
    <w:p w14:paraId="5AD69E8F" w14:textId="77777777" w:rsidR="008E0081" w:rsidRDefault="008E0081" w:rsidP="002C6206">
      <w:pPr>
        <w:ind w:firstLine="720"/>
        <w:rPr>
          <w:b/>
          <w:bCs/>
        </w:rPr>
      </w:pPr>
    </w:p>
    <w:p w14:paraId="33A477D1" w14:textId="77777777" w:rsidR="008E0081" w:rsidRDefault="008E0081" w:rsidP="002C6206">
      <w:pPr>
        <w:ind w:firstLine="720"/>
        <w:rPr>
          <w:b/>
          <w:bCs/>
        </w:rPr>
      </w:pPr>
    </w:p>
    <w:p w14:paraId="4658641F" w14:textId="77777777" w:rsidR="008E0081" w:rsidRDefault="008E0081" w:rsidP="002C6206">
      <w:pPr>
        <w:ind w:firstLine="720"/>
        <w:rPr>
          <w:b/>
          <w:bCs/>
        </w:rPr>
      </w:pPr>
    </w:p>
    <w:p w14:paraId="45BB25FE" w14:textId="77FC437A" w:rsidR="00AF3400" w:rsidRDefault="00717BEA" w:rsidP="002C6206">
      <w:pPr>
        <w:ind w:firstLine="720"/>
        <w:rPr>
          <w:b/>
          <w:bCs/>
        </w:rPr>
      </w:pPr>
      <w:r w:rsidRPr="00213B3B">
        <w:rPr>
          <w:b/>
          <w:bCs/>
        </w:rPr>
        <w:lastRenderedPageBreak/>
        <w:t>FAMILIE:</w:t>
      </w:r>
    </w:p>
    <w:p w14:paraId="2202D6C5" w14:textId="0C559A60" w:rsidR="008E0081" w:rsidRPr="00213B3B" w:rsidRDefault="008E0081" w:rsidP="002C6206">
      <w:pPr>
        <w:ind w:firstLine="720"/>
        <w:rPr>
          <w:b/>
          <w:bCs/>
        </w:rPr>
      </w:pPr>
      <w:r>
        <w:rPr>
          <w:noProof/>
        </w:rPr>
        <mc:AlternateContent>
          <mc:Choice Requires="wps">
            <w:drawing>
              <wp:anchor distT="45720" distB="45720" distL="114300" distR="114300" simplePos="0" relativeHeight="251730944" behindDoc="0" locked="1" layoutInCell="1" allowOverlap="1" wp14:anchorId="3BE5D782" wp14:editId="6544A498">
                <wp:simplePos x="0" y="0"/>
                <wp:positionH relativeFrom="column">
                  <wp:posOffset>2636520</wp:posOffset>
                </wp:positionH>
                <wp:positionV relativeFrom="paragraph">
                  <wp:posOffset>396240</wp:posOffset>
                </wp:positionV>
                <wp:extent cx="3877200" cy="1404620"/>
                <wp:effectExtent l="0" t="0" r="28575" b="10160"/>
                <wp:wrapSquare wrapText="bothSides"/>
                <wp:docPr id="3400018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7200" cy="1404620"/>
                        </a:xfrm>
                        <a:prstGeom prst="rect">
                          <a:avLst/>
                        </a:prstGeom>
                        <a:solidFill>
                          <a:srgbClr val="FFFFFF"/>
                        </a:solidFill>
                        <a:ln w="9525">
                          <a:solidFill>
                            <a:srgbClr val="000000"/>
                          </a:solidFill>
                          <a:miter lim="800000"/>
                          <a:headEnd/>
                          <a:tailEnd/>
                        </a:ln>
                      </wps:spPr>
                      <wps:txbx>
                        <w:txbxContent>
                          <w:p w14:paraId="714A6B73" w14:textId="2E9F87C1" w:rsidR="008E0081" w:rsidRPr="008E0081" w:rsidRDefault="008E0081" w:rsidP="008E0081">
                            <w:pPr>
                              <w:rPr>
                                <w:b/>
                                <w:bCs/>
                              </w:rPr>
                            </w:pPr>
                            <w:r w:rsidRPr="008E0081">
                              <w:rPr>
                                <w:b/>
                                <w:bCs/>
                              </w:rPr>
                              <w:t>Constraint ID_PV foreign key:</w:t>
                            </w:r>
                          </w:p>
                          <w:p w14:paraId="4F09022E" w14:textId="77777777" w:rsidR="008E0081" w:rsidRPr="00213B3B" w:rsidRDefault="008E0081" w:rsidP="008E0081">
                            <w:pPr>
                              <w:ind w:firstLine="720"/>
                            </w:pPr>
                            <w:r w:rsidRPr="00213B3B">
                              <w:t>ALTER TABLE "FAMILIE" ADD CONSTRAINT "IDPV_CON_FAMILIE" FOREIGN KEY ("ID_PV")</w:t>
                            </w:r>
                          </w:p>
                          <w:p w14:paraId="27A56BAA" w14:textId="77777777" w:rsidR="008E0081" w:rsidRPr="00213B3B" w:rsidRDefault="008E0081" w:rsidP="008E0081">
                            <w:pPr>
                              <w:ind w:firstLine="720"/>
                            </w:pPr>
                            <w:r w:rsidRPr="00213B3B">
                              <w:tab/>
                              <w:t xml:space="preserve">  REFERENCES "PUNCT VAMAL" ("ID_PV") ON DELETE CASCADE ENABLE;</w:t>
                            </w:r>
                          </w:p>
                          <w:p w14:paraId="10202124" w14:textId="77777777" w:rsidR="008E0081" w:rsidRPr="00213B3B" w:rsidRDefault="008E0081" w:rsidP="008E0081">
                            <w:pPr>
                              <w:ind w:firstLine="720"/>
                            </w:pPr>
                          </w:p>
                          <w:p w14:paraId="3BA42763" w14:textId="77777777" w:rsidR="008E0081" w:rsidRPr="008E0081" w:rsidRDefault="008E0081" w:rsidP="008E0081">
                            <w:pPr>
                              <w:rPr>
                                <w:b/>
                                <w:bCs/>
                              </w:rPr>
                            </w:pPr>
                            <w:r w:rsidRPr="008E0081">
                              <w:rPr>
                                <w:b/>
                                <w:bCs/>
                              </w:rPr>
                              <w:t>Constraint ID_MASINA foreign key:</w:t>
                            </w:r>
                          </w:p>
                          <w:p w14:paraId="2387DB7B" w14:textId="77777777" w:rsidR="008E0081" w:rsidRPr="00213B3B" w:rsidRDefault="008E0081" w:rsidP="008E0081">
                            <w:pPr>
                              <w:ind w:firstLine="720"/>
                            </w:pPr>
                            <w:r w:rsidRPr="00213B3B">
                              <w:t>ALTER TABLE "FAMILIE" ADD CONSTRAINT "IDMASINA_CON_FAMILIE" FOREIGN KEY ("ID_MASINA")</w:t>
                            </w:r>
                          </w:p>
                          <w:p w14:paraId="2DFBC158" w14:textId="77777777" w:rsidR="008E0081" w:rsidRPr="00213B3B" w:rsidRDefault="008E0081" w:rsidP="008E0081">
                            <w:pPr>
                              <w:ind w:firstLine="720"/>
                            </w:pPr>
                            <w:r w:rsidRPr="00213B3B">
                              <w:tab/>
                              <w:t xml:space="preserve">  REFERENCES "MASINA" ("ID_MASINA") ON DELETE CASCADE ENABLE;</w:t>
                            </w:r>
                          </w:p>
                          <w:p w14:paraId="2A59C701" w14:textId="186D27E0" w:rsidR="008E0081" w:rsidRDefault="008E0081"/>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E5D782" id="_x0000_s1060" type="#_x0000_t202" style="position:absolute;left:0;text-align:left;margin-left:207.6pt;margin-top:31.2pt;width:305.3pt;height:110.6pt;z-index:251730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">
                <v:textbox style="mso-fit-shape-to-text:t">
                  <w:txbxContent>
                    <w:p w14:paraId="714A6B73" w14:textId="2E9F87C1" w:rsidR="008E0081" w:rsidRPr="008E0081" w:rsidRDefault="008E0081" w:rsidP="008E0081">
                      <w:pPr>
                        <w:rPr>
                          <w:b/>
                          <w:bCs/>
                        </w:rPr>
                      </w:pPr>
                      <w:r w:rsidRPr="008E0081">
                        <w:rPr>
                          <w:b/>
                          <w:bCs/>
                        </w:rPr>
                        <w:t>Constraint ID_PV foreign key:</w:t>
                      </w:r>
                    </w:p>
                    <w:p w14:paraId="4F09022E" w14:textId="77777777" w:rsidR="008E0081" w:rsidRPr="00213B3B" w:rsidRDefault="008E0081" w:rsidP="008E0081">
                      <w:pPr>
                        <w:ind w:firstLine="720"/>
                      </w:pPr>
                      <w:r w:rsidRPr="00213B3B">
                        <w:t>ALTER TABLE "FAMILIE" ADD CONSTRAINT "IDPV_CON_FAMILIE" FOREIGN KEY ("ID_PV")</w:t>
                      </w:r>
                    </w:p>
                    <w:p w14:paraId="27A56BAA" w14:textId="77777777" w:rsidR="008E0081" w:rsidRPr="00213B3B" w:rsidRDefault="008E0081" w:rsidP="008E0081">
                      <w:pPr>
                        <w:ind w:firstLine="720"/>
                      </w:pPr>
                      <w:r w:rsidRPr="00213B3B">
                        <w:tab/>
                        <w:t xml:space="preserve">  REFERENCES "PUNCT VAMAL" ("ID_PV") ON DELETE CASCADE ENABLE;</w:t>
                      </w:r>
                    </w:p>
                    <w:p w14:paraId="10202124" w14:textId="77777777" w:rsidR="008E0081" w:rsidRPr="00213B3B" w:rsidRDefault="008E0081" w:rsidP="008E0081">
                      <w:pPr>
                        <w:ind w:firstLine="720"/>
                      </w:pPr>
                    </w:p>
                    <w:p w14:paraId="3BA42763" w14:textId="77777777" w:rsidR="008E0081" w:rsidRPr="008E0081" w:rsidRDefault="008E0081" w:rsidP="008E0081">
                      <w:pPr>
                        <w:rPr>
                          <w:b/>
                          <w:bCs/>
                        </w:rPr>
                      </w:pPr>
                      <w:r w:rsidRPr="008E0081">
                        <w:rPr>
                          <w:b/>
                          <w:bCs/>
                        </w:rPr>
                        <w:t>Constraint ID_MASINA foreign key:</w:t>
                      </w:r>
                    </w:p>
                    <w:p w14:paraId="2387DB7B" w14:textId="77777777" w:rsidR="008E0081" w:rsidRPr="00213B3B" w:rsidRDefault="008E0081" w:rsidP="008E0081">
                      <w:pPr>
                        <w:ind w:firstLine="720"/>
                      </w:pPr>
                      <w:r w:rsidRPr="00213B3B">
                        <w:t>ALTER TABLE "FAMILIE" ADD CONSTRAINT "IDMASINA_CON_FAMILIE" FOREIGN KEY ("ID_MASINA")</w:t>
                      </w:r>
                    </w:p>
                    <w:p w14:paraId="2DFBC158" w14:textId="77777777" w:rsidR="008E0081" w:rsidRPr="00213B3B" w:rsidRDefault="008E0081" w:rsidP="008E0081">
                      <w:pPr>
                        <w:ind w:firstLine="720"/>
                      </w:pPr>
                      <w:r w:rsidRPr="00213B3B">
                        <w:tab/>
                        <w:t xml:space="preserve">  REFERENCES "MASINA" ("ID_MASINA") ON DELETE CASCADE ENABLE;</w:t>
                      </w:r>
                    </w:p>
                    <w:p w14:paraId="2A59C701" w14:textId="186D27E0" w:rsidR="008E0081" w:rsidRDefault="008E0081"/>
                  </w:txbxContent>
                </v:textbox>
                <w10:wrap type="square"/>
                <w10:anchorlock/>
              </v:shape>
            </w:pict>
          </mc:Fallback>
        </mc:AlternateContent>
      </w:r>
      <w:r>
        <w:rPr>
          <w:noProof/>
        </w:rPr>
        <mc:AlternateContent>
          <mc:Choice Requires="wps">
            <w:drawing>
              <wp:anchor distT="45720" distB="45720" distL="114300" distR="114300" simplePos="0" relativeHeight="251728896" behindDoc="0" locked="1" layoutInCell="1" allowOverlap="1" wp14:anchorId="7AB0D962" wp14:editId="10E967ED">
                <wp:simplePos x="0" y="0"/>
                <wp:positionH relativeFrom="column">
                  <wp:posOffset>-49530</wp:posOffset>
                </wp:positionH>
                <wp:positionV relativeFrom="paragraph">
                  <wp:posOffset>100965</wp:posOffset>
                </wp:positionV>
                <wp:extent cx="2360930" cy="4230000"/>
                <wp:effectExtent l="0" t="0" r="28575" b="18415"/>
                <wp:wrapSquare wrapText="bothSides"/>
                <wp:docPr id="5565936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230000"/>
                        </a:xfrm>
                        <a:prstGeom prst="rect">
                          <a:avLst/>
                        </a:prstGeom>
                        <a:solidFill>
                          <a:srgbClr val="FFFFFF"/>
                        </a:solidFill>
                        <a:ln w="9525">
                          <a:solidFill>
                            <a:srgbClr val="000000"/>
                          </a:solidFill>
                          <a:miter lim="800000"/>
                          <a:headEnd/>
                          <a:tailEnd/>
                        </a:ln>
                      </wps:spPr>
                      <wps:txbx>
                        <w:txbxContent>
                          <w:p w14:paraId="168A32DF" w14:textId="454DB1AF" w:rsidR="008E0081" w:rsidRPr="00213B3B" w:rsidRDefault="008E0081" w:rsidP="008E0081">
                            <w:pPr>
                              <w:ind w:firstLine="720"/>
                            </w:pPr>
                            <w:r w:rsidRPr="00213B3B">
                              <w:t>CREATE TABLE "FAMILIE"(</w:t>
                            </w:r>
                          </w:p>
                          <w:p w14:paraId="4ECE5201" w14:textId="77777777" w:rsidR="008E0081" w:rsidRPr="00213B3B" w:rsidRDefault="008E0081" w:rsidP="008E0081">
                            <w:pPr>
                              <w:ind w:firstLine="720"/>
                            </w:pPr>
                            <w:r w:rsidRPr="00213B3B">
                              <w:t xml:space="preserve">    "ID_FAM" NUMBER(4),</w:t>
                            </w:r>
                          </w:p>
                          <w:p w14:paraId="5C2CC4A8" w14:textId="77777777" w:rsidR="008E0081" w:rsidRPr="00213B3B" w:rsidRDefault="008E0081" w:rsidP="008E0081">
                            <w:pPr>
                              <w:ind w:firstLine="720"/>
                            </w:pPr>
                            <w:r w:rsidRPr="00213B3B">
                              <w:t xml:space="preserve">    "NUME" VARCHAR2(30) NOT NULL,</w:t>
                            </w:r>
                          </w:p>
                          <w:p w14:paraId="3C814822" w14:textId="77777777" w:rsidR="008E0081" w:rsidRPr="00213B3B" w:rsidRDefault="008E0081" w:rsidP="008E0081">
                            <w:pPr>
                              <w:ind w:firstLine="720"/>
                            </w:pPr>
                            <w:r w:rsidRPr="00213B3B">
                              <w:t xml:space="preserve">    "ADRESA" VARCHAR2(70) NOT NULL,</w:t>
                            </w:r>
                          </w:p>
                          <w:p w14:paraId="46B917CB" w14:textId="77777777" w:rsidR="008E0081" w:rsidRPr="00213B3B" w:rsidRDefault="008E0081" w:rsidP="008E0081">
                            <w:pPr>
                              <w:ind w:firstLine="720"/>
                            </w:pPr>
                            <w:r w:rsidRPr="00213B3B">
                              <w:t xml:space="preserve">    "NR_MEM" NUMBER(3),   </w:t>
                            </w:r>
                          </w:p>
                          <w:p w14:paraId="45D29F9C" w14:textId="77777777" w:rsidR="008E0081" w:rsidRPr="00213B3B" w:rsidRDefault="008E0081" w:rsidP="008E0081">
                            <w:pPr>
                              <w:ind w:firstLine="720"/>
                            </w:pPr>
                            <w:r w:rsidRPr="00213B3B">
                              <w:t xml:space="preserve">    "ID_PV" NUMBER(4),</w:t>
                            </w:r>
                          </w:p>
                          <w:p w14:paraId="3C420DD9" w14:textId="77777777" w:rsidR="008E0081" w:rsidRPr="00213B3B" w:rsidRDefault="008E0081" w:rsidP="008E0081">
                            <w:pPr>
                              <w:ind w:firstLine="720"/>
                            </w:pPr>
                            <w:r w:rsidRPr="00213B3B">
                              <w:t xml:space="preserve">    "ID_MASINA" NUMBER(4),</w:t>
                            </w:r>
                          </w:p>
                          <w:p w14:paraId="4D1A0011" w14:textId="77777777" w:rsidR="008E0081" w:rsidRPr="00213B3B" w:rsidRDefault="008E0081" w:rsidP="008E0081">
                            <w:pPr>
                              <w:ind w:firstLine="720"/>
                            </w:pPr>
                            <w:r w:rsidRPr="00213B3B">
                              <w:t xml:space="preserve">    PRIMARY KEY("ID_FAM") USING INDEX ENABLE</w:t>
                            </w:r>
                          </w:p>
                          <w:p w14:paraId="79817BE4" w14:textId="77777777" w:rsidR="008E0081" w:rsidRPr="00213B3B" w:rsidRDefault="008E0081" w:rsidP="008E0081">
                            <w:pPr>
                              <w:ind w:firstLine="720"/>
                            </w:pPr>
                            <w:r w:rsidRPr="00213B3B">
                              <w:t>);</w:t>
                            </w:r>
                          </w:p>
                          <w:p w14:paraId="07589F1A" w14:textId="71898F5C" w:rsidR="008E0081" w:rsidRDefault="008E0081"/>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AB0D962" id="_x0000_s1061" type="#_x0000_t202" style="position:absolute;left:0;text-align:left;margin-left:-3.9pt;margin-top:7.95pt;width:185.9pt;height:333.05pt;z-index:2517288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">
                <v:textbox>
                  <w:txbxContent>
                    <w:p w14:paraId="168A32DF" w14:textId="454DB1AF" w:rsidR="008E0081" w:rsidRPr="00213B3B" w:rsidRDefault="008E0081" w:rsidP="008E0081">
                      <w:pPr>
                        <w:ind w:firstLine="720"/>
                      </w:pPr>
                      <w:r w:rsidRPr="00213B3B">
                        <w:t>CREATE TABLE "FAMILIE"(</w:t>
                      </w:r>
                    </w:p>
                    <w:p w14:paraId="4ECE5201" w14:textId="77777777" w:rsidR="008E0081" w:rsidRPr="00213B3B" w:rsidRDefault="008E0081" w:rsidP="008E0081">
                      <w:pPr>
                        <w:ind w:firstLine="720"/>
                      </w:pPr>
                      <w:r w:rsidRPr="00213B3B">
                        <w:t xml:space="preserve">    "ID_FAM" NUMBER(4),</w:t>
                      </w:r>
                    </w:p>
                    <w:p w14:paraId="5C2CC4A8" w14:textId="77777777" w:rsidR="008E0081" w:rsidRPr="00213B3B" w:rsidRDefault="008E0081" w:rsidP="008E0081">
                      <w:pPr>
                        <w:ind w:firstLine="720"/>
                      </w:pPr>
                      <w:r w:rsidRPr="00213B3B">
                        <w:t xml:space="preserve">    "NUME" VARCHAR2(30) NOT NULL,</w:t>
                      </w:r>
                    </w:p>
                    <w:p w14:paraId="3C814822" w14:textId="77777777" w:rsidR="008E0081" w:rsidRPr="00213B3B" w:rsidRDefault="008E0081" w:rsidP="008E0081">
                      <w:pPr>
                        <w:ind w:firstLine="720"/>
                      </w:pPr>
                      <w:r w:rsidRPr="00213B3B">
                        <w:t xml:space="preserve">    "ADRESA" VARCHAR2(70) NOT NULL,</w:t>
                      </w:r>
                    </w:p>
                    <w:p w14:paraId="46B917CB" w14:textId="77777777" w:rsidR="008E0081" w:rsidRPr="00213B3B" w:rsidRDefault="008E0081" w:rsidP="008E0081">
                      <w:pPr>
                        <w:ind w:firstLine="720"/>
                      </w:pPr>
                      <w:r w:rsidRPr="00213B3B">
                        <w:t xml:space="preserve">    "NR_MEM" NUMBER(3),   </w:t>
                      </w:r>
                    </w:p>
                    <w:p w14:paraId="45D29F9C" w14:textId="77777777" w:rsidR="008E0081" w:rsidRPr="00213B3B" w:rsidRDefault="008E0081" w:rsidP="008E0081">
                      <w:pPr>
                        <w:ind w:firstLine="720"/>
                      </w:pPr>
                      <w:r w:rsidRPr="00213B3B">
                        <w:t xml:space="preserve">    "ID_PV" NUMBER(4),</w:t>
                      </w:r>
                    </w:p>
                    <w:p w14:paraId="3C420DD9" w14:textId="77777777" w:rsidR="008E0081" w:rsidRPr="00213B3B" w:rsidRDefault="008E0081" w:rsidP="008E0081">
                      <w:pPr>
                        <w:ind w:firstLine="720"/>
                      </w:pPr>
                      <w:r w:rsidRPr="00213B3B">
                        <w:t xml:space="preserve">    "ID_MASINA" NUMBER(4),</w:t>
                      </w:r>
                    </w:p>
                    <w:p w14:paraId="4D1A0011" w14:textId="77777777" w:rsidR="008E0081" w:rsidRPr="00213B3B" w:rsidRDefault="008E0081" w:rsidP="008E0081">
                      <w:pPr>
                        <w:ind w:firstLine="720"/>
                      </w:pPr>
                      <w:r w:rsidRPr="00213B3B">
                        <w:t xml:space="preserve">    PRIMARY KEY("ID_FAM") USING INDEX ENABLE</w:t>
                      </w:r>
                    </w:p>
                    <w:p w14:paraId="79817BE4" w14:textId="77777777" w:rsidR="008E0081" w:rsidRPr="00213B3B" w:rsidRDefault="008E0081" w:rsidP="008E0081">
                      <w:pPr>
                        <w:ind w:firstLine="720"/>
                      </w:pPr>
                      <w:r w:rsidRPr="00213B3B">
                        <w:t>);</w:t>
                      </w:r>
                    </w:p>
                    <w:p w14:paraId="07589F1A" w14:textId="71898F5C" w:rsidR="008E0081" w:rsidRDefault="008E0081"/>
                  </w:txbxContent>
                </v:textbox>
                <w10:wrap type="square"/>
                <w10:anchorlock/>
              </v:shape>
            </w:pict>
          </mc:Fallback>
        </mc:AlternateContent>
      </w:r>
    </w:p>
    <w:p w14:paraId="66C21857" w14:textId="4B100940" w:rsidR="00717BEA" w:rsidRDefault="00E10545" w:rsidP="00717BEA">
      <w:pPr>
        <w:ind w:firstLine="720"/>
      </w:pPr>
      <w:r>
        <w:rPr>
          <w:noProof/>
        </w:rPr>
        <mc:AlternateContent>
          <mc:Choice Requires="wps">
            <w:drawing>
              <wp:anchor distT="45720" distB="45720" distL="114300" distR="114300" simplePos="0" relativeHeight="251735040" behindDoc="0" locked="1" layoutInCell="1" allowOverlap="1" wp14:anchorId="3D96B6E6" wp14:editId="156B4F96">
                <wp:simplePos x="0" y="0"/>
                <wp:positionH relativeFrom="column">
                  <wp:posOffset>3181350</wp:posOffset>
                </wp:positionH>
                <wp:positionV relativeFrom="paragraph">
                  <wp:posOffset>3740150</wp:posOffset>
                </wp:positionV>
                <wp:extent cx="2818800" cy="1404620"/>
                <wp:effectExtent l="0" t="0" r="0" b="1905"/>
                <wp:wrapSquare wrapText="bothSides"/>
                <wp:docPr id="11882266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8800" cy="1404620"/>
                        </a:xfrm>
                        <a:prstGeom prst="rect">
                          <a:avLst/>
                        </a:prstGeom>
                        <a:noFill/>
                        <a:ln w="9525">
                          <a:noFill/>
                          <a:miter lim="800000"/>
                          <a:headEnd/>
                          <a:tailEnd/>
                        </a:ln>
                      </wps:spPr>
                      <wps:txbx>
                        <w:txbxContent>
                          <w:p w14:paraId="08D65CAA" w14:textId="6B0B09BE" w:rsidR="002570E0" w:rsidRDefault="00E10545" w:rsidP="00E10545">
                            <w:pPr>
                              <w:jc w:val="center"/>
                            </w:pPr>
                            <w:r>
                              <w:t>Figura 19 – Constrângeri ID_PV &amp; ID_MASINA ale tabelei Familie</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3D96B6E6" id="_x0000_s1062" type="#_x0000_t202" style="position:absolute;left:0;text-align:left;margin-left:250.5pt;margin-top:294.5pt;width:221.95pt;height:110.6pt;z-index:2517350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" filled="f" stroked="f">
                <v:textbox style="mso-fit-shape-to-text:t">
                  <w:txbxContent>
                    <w:p w14:paraId="08D65CAA" w14:textId="6B0B09BE" w:rsidR="002570E0" w:rsidRDefault="00E10545" w:rsidP="00E10545">
                      <w:pPr>
                        <w:jc w:val="center"/>
                      </w:pPr>
                      <w:r>
                        <w:t>Figura 19 – Constrângeri ID_PV &amp; ID_MASINA ale tabelei Familie</w:t>
                      </w:r>
                    </w:p>
                  </w:txbxContent>
                </v:textbox>
                <w10:wrap type="square"/>
                <w10:anchorlock/>
              </v:shape>
            </w:pict>
          </mc:Fallback>
        </mc:AlternateContent>
      </w:r>
    </w:p>
    <w:p w14:paraId="56791506" w14:textId="6A702056" w:rsidR="008E0081" w:rsidRDefault="002570E0" w:rsidP="00717BEA">
      <w:pPr>
        <w:ind w:firstLine="720"/>
      </w:pPr>
      <w:r>
        <w:rPr>
          <w:noProof/>
        </w:rPr>
        <mc:AlternateContent>
          <mc:Choice Requires="wps">
            <w:drawing>
              <wp:anchor distT="45720" distB="45720" distL="114300" distR="114300" simplePos="0" relativeHeight="251732992" behindDoc="0" locked="1" layoutInCell="1" allowOverlap="1" wp14:anchorId="0A416A2B" wp14:editId="50D8E457">
                <wp:simplePos x="0" y="0"/>
                <wp:positionH relativeFrom="column">
                  <wp:posOffset>-53975</wp:posOffset>
                </wp:positionH>
                <wp:positionV relativeFrom="paragraph">
                  <wp:posOffset>159385</wp:posOffset>
                </wp:positionV>
                <wp:extent cx="2360930" cy="1404620"/>
                <wp:effectExtent l="0" t="0" r="0" b="0"/>
                <wp:wrapSquare wrapText="bothSides"/>
                <wp:docPr id="1529034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F2EB654" w14:textId="7904E93C" w:rsidR="002570E0" w:rsidRDefault="002570E0" w:rsidP="002570E0">
                            <w:pPr>
                              <w:jc w:val="center"/>
                            </w:pPr>
                            <w:r>
                              <w:t>Figura 18 – Creare Tabel Familie</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0A416A2B" id="_x0000_s1063" type="#_x0000_t202" style="position:absolute;left:0;text-align:left;margin-left:-4.25pt;margin-top:12.55pt;width:185.9pt;height:110.6pt;z-index:25173299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" filled="f" stroked="f">
                <v:textbox style="mso-fit-shape-to-text:t">
                  <w:txbxContent>
                    <w:p w14:paraId="3F2EB654" w14:textId="7904E93C" w:rsidR="002570E0" w:rsidRDefault="002570E0" w:rsidP="002570E0">
                      <w:pPr>
                        <w:jc w:val="center"/>
                      </w:pPr>
                      <w:r>
                        <w:t>Figura 18 – Creare Tabel Familie</w:t>
                      </w:r>
                    </w:p>
                  </w:txbxContent>
                </v:textbox>
                <w10:wrap type="square"/>
                <w10:anchorlock/>
              </v:shape>
            </w:pict>
          </mc:Fallback>
        </mc:AlternateContent>
      </w:r>
    </w:p>
    <w:p w14:paraId="7223E030" w14:textId="2A75679E" w:rsidR="008E0081" w:rsidRDefault="008E0081" w:rsidP="00717BEA">
      <w:pPr>
        <w:ind w:firstLine="720"/>
      </w:pPr>
    </w:p>
    <w:p w14:paraId="289A315D" w14:textId="2391DC0F" w:rsidR="008E0081" w:rsidRDefault="008E0081" w:rsidP="00717BEA">
      <w:pPr>
        <w:ind w:firstLine="720"/>
      </w:pPr>
    </w:p>
    <w:p w14:paraId="33AB6D08" w14:textId="1ED3953B" w:rsidR="008E0081" w:rsidRDefault="008E0081" w:rsidP="00717BEA">
      <w:pPr>
        <w:ind w:firstLine="720"/>
      </w:pPr>
    </w:p>
    <w:p w14:paraId="773D57A7" w14:textId="77777777" w:rsidR="008E0081" w:rsidRPr="00213B3B" w:rsidRDefault="008E0081" w:rsidP="00717BEA">
      <w:pPr>
        <w:ind w:firstLine="720"/>
      </w:pPr>
    </w:p>
    <w:p w14:paraId="3F2CB97E" w14:textId="77777777" w:rsidR="00717BEA" w:rsidRPr="00213B3B" w:rsidRDefault="00717BEA" w:rsidP="00717BEA">
      <w:pPr>
        <w:ind w:firstLine="720"/>
      </w:pPr>
    </w:p>
    <w:p w14:paraId="4E66AC20" w14:textId="77777777" w:rsidR="00717BEA" w:rsidRDefault="00717BEA" w:rsidP="00717BEA">
      <w:pPr>
        <w:ind w:firstLine="720"/>
      </w:pPr>
    </w:p>
    <w:p w14:paraId="736D740D" w14:textId="77777777" w:rsidR="008E0081" w:rsidRDefault="008E0081" w:rsidP="00717BEA">
      <w:pPr>
        <w:ind w:firstLine="720"/>
      </w:pPr>
    </w:p>
    <w:p w14:paraId="243DC6EA" w14:textId="77777777" w:rsidR="008E0081" w:rsidRDefault="008E0081" w:rsidP="00717BEA">
      <w:pPr>
        <w:ind w:firstLine="720"/>
      </w:pPr>
    </w:p>
    <w:p w14:paraId="5EB59465" w14:textId="77777777" w:rsidR="008E0081" w:rsidRDefault="008E0081" w:rsidP="00717BEA">
      <w:pPr>
        <w:ind w:firstLine="720"/>
      </w:pPr>
    </w:p>
    <w:p w14:paraId="7535144C" w14:textId="77777777" w:rsidR="008E0081" w:rsidRDefault="008E0081" w:rsidP="00717BEA">
      <w:pPr>
        <w:ind w:firstLine="720"/>
      </w:pPr>
    </w:p>
    <w:p w14:paraId="30D7CE97" w14:textId="77777777" w:rsidR="008E0081" w:rsidRDefault="008E0081" w:rsidP="00717BEA">
      <w:pPr>
        <w:ind w:firstLine="720"/>
      </w:pPr>
    </w:p>
    <w:p w14:paraId="197CB08A" w14:textId="4E02B808" w:rsidR="008E0081" w:rsidRDefault="00DA6B0A" w:rsidP="00717BEA">
      <w:pPr>
        <w:ind w:firstLine="720"/>
      </w:pPr>
      <w:r>
        <w:rPr>
          <w:noProof/>
        </w:rPr>
        <w:lastRenderedPageBreak/>
        <mc:AlternateContent>
          <mc:Choice Requires="wps">
            <w:drawing>
              <wp:anchor distT="45720" distB="45720" distL="114300" distR="114300" simplePos="0" relativeHeight="251739136" behindDoc="0" locked="1" layoutInCell="1" allowOverlap="1" wp14:anchorId="595AFB13" wp14:editId="019CE4AD">
                <wp:simplePos x="0" y="0"/>
                <wp:positionH relativeFrom="margin">
                  <wp:posOffset>1835785</wp:posOffset>
                </wp:positionH>
                <wp:positionV relativeFrom="paragraph">
                  <wp:posOffset>5486400</wp:posOffset>
                </wp:positionV>
                <wp:extent cx="2425065" cy="1419860"/>
                <wp:effectExtent l="0" t="0" r="0" b="1905"/>
                <wp:wrapSquare wrapText="bothSides"/>
                <wp:docPr id="1275464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065" cy="1419860"/>
                        </a:xfrm>
                        <a:prstGeom prst="rect">
                          <a:avLst/>
                        </a:prstGeom>
                        <a:noFill/>
                        <a:ln w="9525">
                          <a:noFill/>
                          <a:miter lim="800000"/>
                          <a:headEnd/>
                          <a:tailEnd/>
                        </a:ln>
                      </wps:spPr>
                      <wps:txbx>
                        <w:txbxContent>
                          <w:p w14:paraId="67710AAA" w14:textId="77F86E56" w:rsidR="00DA6B0A" w:rsidRDefault="00DA6B0A" w:rsidP="00DA6B0A">
                            <w:pPr>
                              <w:jc w:val="center"/>
                            </w:pPr>
                            <w:r>
                              <w:t>Figura 20 – Trigger pentru tabela Familie</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595AFB13" id="_x0000_s1064" type="#_x0000_t202" style="position:absolute;left:0;text-align:left;margin-left:144.55pt;margin-top:6in;width:190.95pt;height:111.8pt;z-index:251739136;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" filled="f" stroked="f">
                <v:textbox style="mso-fit-shape-to-text:t">
                  <w:txbxContent>
                    <w:p w14:paraId="67710AAA" w14:textId="77F86E56" w:rsidR="00DA6B0A" w:rsidRDefault="00DA6B0A" w:rsidP="00DA6B0A">
                      <w:pPr>
                        <w:jc w:val="center"/>
                      </w:pPr>
                      <w:r>
                        <w:t>Figura 20 – Trigger pentru tabela Familie</w:t>
                      </w:r>
                    </w:p>
                  </w:txbxContent>
                </v:textbox>
                <w10:wrap type="square" anchorx="margin"/>
                <w10:anchorlock/>
              </v:shape>
            </w:pict>
          </mc:Fallback>
        </mc:AlternateContent>
      </w:r>
      <w:r>
        <w:rPr>
          <w:noProof/>
        </w:rPr>
        <mc:AlternateContent>
          <mc:Choice Requires="wps">
            <w:drawing>
              <wp:anchor distT="45720" distB="45720" distL="114300" distR="114300" simplePos="0" relativeHeight="251737088" behindDoc="0" locked="1" layoutInCell="1" allowOverlap="1" wp14:anchorId="2B6E92A0" wp14:editId="2BBCB5F3">
                <wp:simplePos x="0" y="0"/>
                <wp:positionH relativeFrom="margin">
                  <wp:align>center</wp:align>
                </wp:positionH>
                <wp:positionV relativeFrom="paragraph">
                  <wp:posOffset>181610</wp:posOffset>
                </wp:positionV>
                <wp:extent cx="5806800" cy="5104800"/>
                <wp:effectExtent l="0" t="0" r="22860" b="19685"/>
                <wp:wrapSquare wrapText="bothSides"/>
                <wp:docPr id="15619478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800" cy="5104800"/>
                        </a:xfrm>
                        <a:prstGeom prst="rect">
                          <a:avLst/>
                        </a:prstGeom>
                        <a:solidFill>
                          <a:srgbClr val="FFFFFF"/>
                        </a:solidFill>
                        <a:ln w="9525">
                          <a:solidFill>
                            <a:srgbClr val="000000"/>
                          </a:solidFill>
                          <a:miter lim="800000"/>
                          <a:headEnd/>
                          <a:tailEnd/>
                        </a:ln>
                      </wps:spPr>
                      <wps:txbx>
                        <w:txbxContent>
                          <w:p w14:paraId="1DB2514C" w14:textId="392585AA" w:rsidR="00DA6B0A" w:rsidRPr="00DA6B0A" w:rsidRDefault="00DA6B0A" w:rsidP="00DA6B0A">
                            <w:pPr>
                              <w:rPr>
                                <w:b/>
                                <w:bCs/>
                              </w:rPr>
                            </w:pPr>
                            <w:r w:rsidRPr="00DA6B0A">
                              <w:rPr>
                                <w:b/>
                                <w:bCs/>
                              </w:rPr>
                              <w:t>Trigger sa fie doar max 2 părinți per familie:</w:t>
                            </w:r>
                          </w:p>
                          <w:p w14:paraId="5CE58129" w14:textId="77777777" w:rsidR="00DA6B0A" w:rsidRPr="00213B3B" w:rsidRDefault="00DA6B0A" w:rsidP="00DA6B0A">
                            <w:pPr>
                              <w:ind w:firstLine="720"/>
                            </w:pPr>
                            <w:r w:rsidRPr="00213B3B">
                              <w:t>CREATE OR REPLACE TRIGGER chk_family_parents</w:t>
                            </w:r>
                          </w:p>
                          <w:p w14:paraId="6B98F6B5" w14:textId="77777777" w:rsidR="00DA6B0A" w:rsidRPr="00213B3B" w:rsidRDefault="00DA6B0A" w:rsidP="00DA6B0A">
                            <w:pPr>
                              <w:ind w:firstLine="720"/>
                            </w:pPr>
                            <w:r w:rsidRPr="00213B3B">
                              <w:t>BEFORE INSERT OR UPDATE ON PARINTE</w:t>
                            </w:r>
                          </w:p>
                          <w:p w14:paraId="663D5E69" w14:textId="77777777" w:rsidR="00DA6B0A" w:rsidRPr="00213B3B" w:rsidRDefault="00DA6B0A" w:rsidP="00DA6B0A">
                            <w:pPr>
                              <w:ind w:firstLine="720"/>
                            </w:pPr>
                            <w:r w:rsidRPr="00213B3B">
                              <w:t>FOR EACH ROW</w:t>
                            </w:r>
                          </w:p>
                          <w:p w14:paraId="5B5BC845" w14:textId="77777777" w:rsidR="00DA6B0A" w:rsidRPr="00213B3B" w:rsidRDefault="00DA6B0A" w:rsidP="00DA6B0A">
                            <w:pPr>
                              <w:ind w:firstLine="720"/>
                            </w:pPr>
                            <w:r w:rsidRPr="00213B3B">
                              <w:t>DECLARE</w:t>
                            </w:r>
                          </w:p>
                          <w:p w14:paraId="6B1EEF02" w14:textId="77777777" w:rsidR="00DA6B0A" w:rsidRPr="00213B3B" w:rsidRDefault="00DA6B0A" w:rsidP="00DA6B0A">
                            <w:pPr>
                              <w:ind w:firstLine="720"/>
                            </w:pPr>
                            <w:r w:rsidRPr="00213B3B">
                              <w:t xml:space="preserve">    parent_count NUMBER;</w:t>
                            </w:r>
                          </w:p>
                          <w:p w14:paraId="1CC407CE" w14:textId="77777777" w:rsidR="00DA6B0A" w:rsidRPr="00213B3B" w:rsidRDefault="00DA6B0A" w:rsidP="00DA6B0A">
                            <w:pPr>
                              <w:ind w:firstLine="720"/>
                            </w:pPr>
                            <w:r w:rsidRPr="00213B3B">
                              <w:t>BEGIN</w:t>
                            </w:r>
                          </w:p>
                          <w:p w14:paraId="276C28DA" w14:textId="77777777" w:rsidR="00DA6B0A" w:rsidRPr="00213B3B" w:rsidRDefault="00DA6B0A" w:rsidP="00DA6B0A">
                            <w:pPr>
                              <w:ind w:firstLine="720"/>
                            </w:pPr>
                            <w:r w:rsidRPr="00213B3B">
                              <w:t xml:space="preserve">    SELECT COUNT(*) INTO parent_count</w:t>
                            </w:r>
                          </w:p>
                          <w:p w14:paraId="7B6803D1" w14:textId="77777777" w:rsidR="00DA6B0A" w:rsidRPr="00213B3B" w:rsidRDefault="00DA6B0A" w:rsidP="00DA6B0A">
                            <w:pPr>
                              <w:ind w:firstLine="720"/>
                            </w:pPr>
                            <w:r w:rsidRPr="00213B3B">
                              <w:t xml:space="preserve">    FROM PARINTE</w:t>
                            </w:r>
                          </w:p>
                          <w:p w14:paraId="606753D9" w14:textId="77777777" w:rsidR="00DA6B0A" w:rsidRPr="00213B3B" w:rsidRDefault="00DA6B0A" w:rsidP="00DA6B0A">
                            <w:pPr>
                              <w:ind w:firstLine="720"/>
                            </w:pPr>
                            <w:r w:rsidRPr="00213B3B">
                              <w:t xml:space="preserve">    WHERE ID_FAM = :NEW.ID_FAM;</w:t>
                            </w:r>
                          </w:p>
                          <w:p w14:paraId="77088D76" w14:textId="77777777" w:rsidR="00DA6B0A" w:rsidRPr="00213B3B" w:rsidRDefault="00DA6B0A" w:rsidP="00DA6B0A">
                            <w:pPr>
                              <w:ind w:firstLine="720"/>
                            </w:pPr>
                          </w:p>
                          <w:p w14:paraId="1E27DBB5" w14:textId="77777777" w:rsidR="00DA6B0A" w:rsidRPr="00213B3B" w:rsidRDefault="00DA6B0A" w:rsidP="00DA6B0A">
                            <w:pPr>
                              <w:ind w:firstLine="720"/>
                            </w:pPr>
                            <w:r w:rsidRPr="00213B3B">
                              <w:t xml:space="preserve">    IF parent_count &gt;= 2 THEN</w:t>
                            </w:r>
                          </w:p>
                          <w:p w14:paraId="7A2481B2" w14:textId="77777777" w:rsidR="00DA6B0A" w:rsidRPr="00213B3B" w:rsidRDefault="00DA6B0A" w:rsidP="00DA6B0A">
                            <w:pPr>
                              <w:ind w:firstLine="720"/>
                            </w:pPr>
                            <w:r w:rsidRPr="00213B3B">
                              <w:t xml:space="preserve">        RAISE_APPLICATION_ERROR(-20001, 'A family cannot have more than 2 parents.');</w:t>
                            </w:r>
                          </w:p>
                          <w:p w14:paraId="65908CC9" w14:textId="77777777" w:rsidR="00DA6B0A" w:rsidRPr="00213B3B" w:rsidRDefault="00DA6B0A" w:rsidP="00DA6B0A">
                            <w:pPr>
                              <w:ind w:firstLine="720"/>
                            </w:pPr>
                            <w:r w:rsidRPr="00213B3B">
                              <w:t xml:space="preserve">    END IF;</w:t>
                            </w:r>
                          </w:p>
                          <w:p w14:paraId="7575F66C" w14:textId="77777777" w:rsidR="00DA6B0A" w:rsidRPr="00213B3B" w:rsidRDefault="00DA6B0A" w:rsidP="00DA6B0A">
                            <w:pPr>
                              <w:ind w:firstLine="720"/>
                            </w:pPr>
                            <w:r w:rsidRPr="00213B3B">
                              <w:t>END;</w:t>
                            </w:r>
                          </w:p>
                          <w:p w14:paraId="497B93A8" w14:textId="77777777" w:rsidR="00DA6B0A" w:rsidRPr="00213B3B" w:rsidRDefault="00DA6B0A" w:rsidP="00DA6B0A">
                            <w:pPr>
                              <w:ind w:firstLine="720"/>
                            </w:pPr>
                            <w:r w:rsidRPr="00213B3B">
                              <w:t>/</w:t>
                            </w:r>
                          </w:p>
                          <w:p w14:paraId="272C71E6" w14:textId="66D94B2A" w:rsidR="00DA6B0A" w:rsidRDefault="00DA6B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6E92A0" id="_x0000_s1065" type="#_x0000_t202" style="position:absolute;left:0;text-align:left;margin-left:0;margin-top:14.3pt;width:457.25pt;height:401.95pt;z-index:2517370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">
                <v:textbox>
                  <w:txbxContent>
                    <w:p w14:paraId="1DB2514C" w14:textId="392585AA" w:rsidR="00DA6B0A" w:rsidRPr="00DA6B0A" w:rsidRDefault="00DA6B0A" w:rsidP="00DA6B0A">
                      <w:pPr>
                        <w:rPr>
                          <w:b/>
                          <w:bCs/>
                        </w:rPr>
                      </w:pPr>
                      <w:r w:rsidRPr="00DA6B0A">
                        <w:rPr>
                          <w:b/>
                          <w:bCs/>
                        </w:rPr>
                        <w:t>Trigger sa fie doar max 2 părinți per familie:</w:t>
                      </w:r>
                    </w:p>
                    <w:p w14:paraId="5CE58129" w14:textId="77777777" w:rsidR="00DA6B0A" w:rsidRPr="00213B3B" w:rsidRDefault="00DA6B0A" w:rsidP="00DA6B0A">
                      <w:pPr>
                        <w:ind w:firstLine="720"/>
                      </w:pPr>
                      <w:r w:rsidRPr="00213B3B">
                        <w:t>CREATE OR REPLACE TRIGGER chk_family_parents</w:t>
                      </w:r>
                    </w:p>
                    <w:p w14:paraId="6B98F6B5" w14:textId="77777777" w:rsidR="00DA6B0A" w:rsidRPr="00213B3B" w:rsidRDefault="00DA6B0A" w:rsidP="00DA6B0A">
                      <w:pPr>
                        <w:ind w:firstLine="720"/>
                      </w:pPr>
                      <w:r w:rsidRPr="00213B3B">
                        <w:t>BEFORE INSERT OR UPDATE ON PARINTE</w:t>
                      </w:r>
                    </w:p>
                    <w:p w14:paraId="663D5E69" w14:textId="77777777" w:rsidR="00DA6B0A" w:rsidRPr="00213B3B" w:rsidRDefault="00DA6B0A" w:rsidP="00DA6B0A">
                      <w:pPr>
                        <w:ind w:firstLine="720"/>
                      </w:pPr>
                      <w:r w:rsidRPr="00213B3B">
                        <w:t>FOR EACH ROW</w:t>
                      </w:r>
                    </w:p>
                    <w:p w14:paraId="5B5BC845" w14:textId="77777777" w:rsidR="00DA6B0A" w:rsidRPr="00213B3B" w:rsidRDefault="00DA6B0A" w:rsidP="00DA6B0A">
                      <w:pPr>
                        <w:ind w:firstLine="720"/>
                      </w:pPr>
                      <w:r w:rsidRPr="00213B3B">
                        <w:t>DECLARE</w:t>
                      </w:r>
                    </w:p>
                    <w:p w14:paraId="6B1EEF02" w14:textId="77777777" w:rsidR="00DA6B0A" w:rsidRPr="00213B3B" w:rsidRDefault="00DA6B0A" w:rsidP="00DA6B0A">
                      <w:pPr>
                        <w:ind w:firstLine="720"/>
                      </w:pPr>
                      <w:r w:rsidRPr="00213B3B">
                        <w:t xml:space="preserve">    parent_count NUMBER;</w:t>
                      </w:r>
                    </w:p>
                    <w:p w14:paraId="1CC407CE" w14:textId="77777777" w:rsidR="00DA6B0A" w:rsidRPr="00213B3B" w:rsidRDefault="00DA6B0A" w:rsidP="00DA6B0A">
                      <w:pPr>
                        <w:ind w:firstLine="720"/>
                      </w:pPr>
                      <w:r w:rsidRPr="00213B3B">
                        <w:t>BEGIN</w:t>
                      </w:r>
                    </w:p>
                    <w:p w14:paraId="276C28DA" w14:textId="77777777" w:rsidR="00DA6B0A" w:rsidRPr="00213B3B" w:rsidRDefault="00DA6B0A" w:rsidP="00DA6B0A">
                      <w:pPr>
                        <w:ind w:firstLine="720"/>
                      </w:pPr>
                      <w:r w:rsidRPr="00213B3B">
                        <w:t xml:space="preserve">    SELECT COUNT(*) INTO parent_count</w:t>
                      </w:r>
                    </w:p>
                    <w:p w14:paraId="7B6803D1" w14:textId="77777777" w:rsidR="00DA6B0A" w:rsidRPr="00213B3B" w:rsidRDefault="00DA6B0A" w:rsidP="00DA6B0A">
                      <w:pPr>
                        <w:ind w:firstLine="720"/>
                      </w:pPr>
                      <w:r w:rsidRPr="00213B3B">
                        <w:t xml:space="preserve">    FROM PARINTE</w:t>
                      </w:r>
                    </w:p>
                    <w:p w14:paraId="606753D9" w14:textId="77777777" w:rsidR="00DA6B0A" w:rsidRPr="00213B3B" w:rsidRDefault="00DA6B0A" w:rsidP="00DA6B0A">
                      <w:pPr>
                        <w:ind w:firstLine="720"/>
                      </w:pPr>
                      <w:r w:rsidRPr="00213B3B">
                        <w:t xml:space="preserve">    WHERE ID_FAM = :NEW.ID_FAM;</w:t>
                      </w:r>
                    </w:p>
                    <w:p w14:paraId="77088D76" w14:textId="77777777" w:rsidR="00DA6B0A" w:rsidRPr="00213B3B" w:rsidRDefault="00DA6B0A" w:rsidP="00DA6B0A">
                      <w:pPr>
                        <w:ind w:firstLine="720"/>
                      </w:pPr>
                    </w:p>
                    <w:p w14:paraId="1E27DBB5" w14:textId="77777777" w:rsidR="00DA6B0A" w:rsidRPr="00213B3B" w:rsidRDefault="00DA6B0A" w:rsidP="00DA6B0A">
                      <w:pPr>
                        <w:ind w:firstLine="720"/>
                      </w:pPr>
                      <w:r w:rsidRPr="00213B3B">
                        <w:t xml:space="preserve">    IF parent_count &gt;= 2 THEN</w:t>
                      </w:r>
                    </w:p>
                    <w:p w14:paraId="7A2481B2" w14:textId="77777777" w:rsidR="00DA6B0A" w:rsidRPr="00213B3B" w:rsidRDefault="00DA6B0A" w:rsidP="00DA6B0A">
                      <w:pPr>
                        <w:ind w:firstLine="720"/>
                      </w:pPr>
                      <w:r w:rsidRPr="00213B3B">
                        <w:t xml:space="preserve">        RAISE_APPLICATION_ERROR(-20001, 'A family cannot have more than 2 parents.');</w:t>
                      </w:r>
                    </w:p>
                    <w:p w14:paraId="65908CC9" w14:textId="77777777" w:rsidR="00DA6B0A" w:rsidRPr="00213B3B" w:rsidRDefault="00DA6B0A" w:rsidP="00DA6B0A">
                      <w:pPr>
                        <w:ind w:firstLine="720"/>
                      </w:pPr>
                      <w:r w:rsidRPr="00213B3B">
                        <w:t xml:space="preserve">    END IF;</w:t>
                      </w:r>
                    </w:p>
                    <w:p w14:paraId="7575F66C" w14:textId="77777777" w:rsidR="00DA6B0A" w:rsidRPr="00213B3B" w:rsidRDefault="00DA6B0A" w:rsidP="00DA6B0A">
                      <w:pPr>
                        <w:ind w:firstLine="720"/>
                      </w:pPr>
                      <w:r w:rsidRPr="00213B3B">
                        <w:t>END;</w:t>
                      </w:r>
                    </w:p>
                    <w:p w14:paraId="497B93A8" w14:textId="77777777" w:rsidR="00DA6B0A" w:rsidRPr="00213B3B" w:rsidRDefault="00DA6B0A" w:rsidP="00DA6B0A">
                      <w:pPr>
                        <w:ind w:firstLine="720"/>
                      </w:pPr>
                      <w:r w:rsidRPr="00213B3B">
                        <w:t>/</w:t>
                      </w:r>
                    </w:p>
                    <w:p w14:paraId="272C71E6" w14:textId="66D94B2A" w:rsidR="00DA6B0A" w:rsidRDefault="00DA6B0A"/>
                  </w:txbxContent>
                </v:textbox>
                <w10:wrap type="square" anchorx="margin"/>
                <w10:anchorlock/>
              </v:shape>
            </w:pict>
          </mc:Fallback>
        </mc:AlternateContent>
      </w:r>
    </w:p>
    <w:p w14:paraId="4A6F8BA1" w14:textId="77777777" w:rsidR="008E0081" w:rsidRDefault="008E0081" w:rsidP="00717BEA">
      <w:pPr>
        <w:ind w:firstLine="720"/>
      </w:pPr>
    </w:p>
    <w:p w14:paraId="2E8555C8" w14:textId="77777777" w:rsidR="00DA6B0A" w:rsidRDefault="00DA6B0A" w:rsidP="00717BEA">
      <w:pPr>
        <w:ind w:firstLine="720"/>
      </w:pPr>
    </w:p>
    <w:p w14:paraId="32656DB0" w14:textId="77777777" w:rsidR="00DA6B0A" w:rsidRDefault="00DA6B0A" w:rsidP="00717BEA">
      <w:pPr>
        <w:ind w:firstLine="720"/>
      </w:pPr>
    </w:p>
    <w:p w14:paraId="0CC03EB9" w14:textId="77777777" w:rsidR="00DA6B0A" w:rsidRDefault="00DA6B0A" w:rsidP="00717BEA">
      <w:pPr>
        <w:ind w:firstLine="720"/>
      </w:pPr>
    </w:p>
    <w:p w14:paraId="2E6394EA" w14:textId="77777777" w:rsidR="00DA6B0A" w:rsidRDefault="00DA6B0A" w:rsidP="00717BEA">
      <w:pPr>
        <w:ind w:firstLine="720"/>
      </w:pPr>
    </w:p>
    <w:p w14:paraId="758803B5" w14:textId="77777777" w:rsidR="00DA6B0A" w:rsidRDefault="00DA6B0A" w:rsidP="00717BEA">
      <w:pPr>
        <w:ind w:firstLine="720"/>
      </w:pPr>
    </w:p>
    <w:p w14:paraId="5A8E7BB3" w14:textId="77777777" w:rsidR="00DA6B0A" w:rsidRDefault="00DA6B0A" w:rsidP="00717BEA">
      <w:pPr>
        <w:ind w:firstLine="720"/>
      </w:pPr>
    </w:p>
    <w:p w14:paraId="75F3F062" w14:textId="77777777" w:rsidR="008E0081" w:rsidRPr="00213B3B" w:rsidRDefault="008E0081" w:rsidP="00717BEA">
      <w:pPr>
        <w:ind w:firstLine="720"/>
      </w:pPr>
    </w:p>
    <w:p w14:paraId="09904B32" w14:textId="5B9FD92D" w:rsidR="00717BEA" w:rsidRPr="00213B3B" w:rsidRDefault="00A15A84" w:rsidP="00717BEA">
      <w:pPr>
        <w:ind w:firstLine="720"/>
        <w:rPr>
          <w:b/>
          <w:bCs/>
        </w:rPr>
      </w:pPr>
      <w:r w:rsidRPr="00213B3B">
        <w:rPr>
          <w:b/>
          <w:bCs/>
        </w:rPr>
        <w:lastRenderedPageBreak/>
        <w:t>MASINA:</w:t>
      </w:r>
    </w:p>
    <w:p w14:paraId="597D0B6A" w14:textId="300E911E" w:rsidR="00A15A84" w:rsidRDefault="009704A6" w:rsidP="00A15A84">
      <w:pPr>
        <w:ind w:firstLine="720"/>
      </w:pPr>
      <w:r>
        <w:rPr>
          <w:noProof/>
        </w:rPr>
        <mc:AlternateContent>
          <mc:Choice Requires="wps">
            <w:drawing>
              <wp:anchor distT="45720" distB="45720" distL="114300" distR="114300" simplePos="0" relativeHeight="251743232" behindDoc="0" locked="1" layoutInCell="1" allowOverlap="1" wp14:anchorId="18EE51EC" wp14:editId="692D9CC5">
                <wp:simplePos x="0" y="0"/>
                <wp:positionH relativeFrom="margin">
                  <wp:align>center</wp:align>
                </wp:positionH>
                <wp:positionV relativeFrom="paragraph">
                  <wp:posOffset>4060190</wp:posOffset>
                </wp:positionV>
                <wp:extent cx="3178800" cy="1404620"/>
                <wp:effectExtent l="0" t="0" r="0" b="1905"/>
                <wp:wrapSquare wrapText="bothSides"/>
                <wp:docPr id="7563000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8800" cy="1404620"/>
                        </a:xfrm>
                        <a:prstGeom prst="rect">
                          <a:avLst/>
                        </a:prstGeom>
                        <a:noFill/>
                        <a:ln w="9525">
                          <a:noFill/>
                          <a:miter lim="800000"/>
                          <a:headEnd/>
                          <a:tailEnd/>
                        </a:ln>
                      </wps:spPr>
                      <wps:txbx>
                        <w:txbxContent>
                          <w:p w14:paraId="56171A8F" w14:textId="58C65F45" w:rsidR="009704A6" w:rsidRDefault="009704A6" w:rsidP="009704A6">
                            <w:pPr>
                              <w:jc w:val="center"/>
                            </w:pPr>
                            <w:r>
                              <w:t>Figura 21 – Creare Tabel Masina și constrângerea anului de fabricație</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18EE51EC" id="_x0000_s1066" type="#_x0000_t202" style="position:absolute;left:0;text-align:left;margin-left:0;margin-top:319.7pt;width:250.3pt;height:110.6pt;z-index:251743232;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" filled="f" stroked="f">
                <v:textbox style="mso-fit-shape-to-text:t">
                  <w:txbxContent>
                    <w:p w14:paraId="56171A8F" w14:textId="58C65F45" w:rsidR="009704A6" w:rsidRDefault="009704A6" w:rsidP="009704A6">
                      <w:pPr>
                        <w:jc w:val="center"/>
                      </w:pPr>
                      <w:r>
                        <w:t>Figura 21 – Creare Tabel Masina și constrângerea anului de fabricație</w:t>
                      </w:r>
                    </w:p>
                  </w:txbxContent>
                </v:textbox>
                <w10:wrap type="square" anchorx="margin"/>
                <w10:anchorlock/>
              </v:shape>
            </w:pict>
          </mc:Fallback>
        </mc:AlternateContent>
      </w:r>
      <w:r>
        <w:rPr>
          <w:noProof/>
        </w:rPr>
        <mc:AlternateContent>
          <mc:Choice Requires="wps">
            <w:drawing>
              <wp:anchor distT="45720" distB="45720" distL="114300" distR="114300" simplePos="0" relativeHeight="251741184" behindDoc="0" locked="1" layoutInCell="1" allowOverlap="1" wp14:anchorId="26B21FA1" wp14:editId="7AFD7991">
                <wp:simplePos x="0" y="0"/>
                <wp:positionH relativeFrom="margin">
                  <wp:align>center</wp:align>
                </wp:positionH>
                <wp:positionV relativeFrom="paragraph">
                  <wp:posOffset>181610</wp:posOffset>
                </wp:positionV>
                <wp:extent cx="5198400" cy="1404620"/>
                <wp:effectExtent l="0" t="0" r="21590" b="16510"/>
                <wp:wrapSquare wrapText="bothSides"/>
                <wp:docPr id="17372911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8400" cy="1404620"/>
                        </a:xfrm>
                        <a:prstGeom prst="rect">
                          <a:avLst/>
                        </a:prstGeom>
                        <a:solidFill>
                          <a:srgbClr val="FFFFFF"/>
                        </a:solidFill>
                        <a:ln w="9525">
                          <a:solidFill>
                            <a:srgbClr val="000000"/>
                          </a:solidFill>
                          <a:miter lim="800000"/>
                          <a:headEnd/>
                          <a:tailEnd/>
                        </a:ln>
                      </wps:spPr>
                      <wps:txbx>
                        <w:txbxContent>
                          <w:p w14:paraId="5CC844F9" w14:textId="72E0E72A" w:rsidR="009704A6" w:rsidRPr="00213B3B" w:rsidRDefault="009704A6" w:rsidP="009704A6">
                            <w:pPr>
                              <w:ind w:firstLine="720"/>
                            </w:pPr>
                            <w:r w:rsidRPr="00213B3B">
                              <w:t>CREATE TABLE "MASINA"(</w:t>
                            </w:r>
                          </w:p>
                          <w:p w14:paraId="0A0AE1F9" w14:textId="77777777" w:rsidR="009704A6" w:rsidRPr="00213B3B" w:rsidRDefault="009704A6" w:rsidP="009704A6">
                            <w:pPr>
                              <w:ind w:firstLine="720"/>
                            </w:pPr>
                            <w:r w:rsidRPr="00213B3B">
                              <w:t xml:space="preserve">    "ID_MASINA" NUMBER(4),</w:t>
                            </w:r>
                          </w:p>
                          <w:p w14:paraId="5E8BB4F1" w14:textId="77777777" w:rsidR="009704A6" w:rsidRPr="00213B3B" w:rsidRDefault="009704A6" w:rsidP="009704A6">
                            <w:pPr>
                              <w:ind w:firstLine="720"/>
                            </w:pPr>
                            <w:r w:rsidRPr="00213B3B">
                              <w:t xml:space="preserve">    "NR_INMATR" VARCHAR2(20) NOT NULL,</w:t>
                            </w:r>
                          </w:p>
                          <w:p w14:paraId="30A97731" w14:textId="77777777" w:rsidR="009704A6" w:rsidRPr="00213B3B" w:rsidRDefault="009704A6" w:rsidP="009704A6">
                            <w:pPr>
                              <w:ind w:firstLine="720"/>
                            </w:pPr>
                            <w:r w:rsidRPr="00213B3B">
                              <w:t xml:space="preserve">    "MODEL" VARCHAR2(70),</w:t>
                            </w:r>
                          </w:p>
                          <w:p w14:paraId="704E4D04" w14:textId="77777777" w:rsidR="009704A6" w:rsidRPr="00213B3B" w:rsidRDefault="009704A6" w:rsidP="009704A6">
                            <w:pPr>
                              <w:ind w:firstLine="720"/>
                            </w:pPr>
                            <w:r w:rsidRPr="00213B3B">
                              <w:t xml:space="preserve">    "AN_FABR" NUMBER(4),</w:t>
                            </w:r>
                          </w:p>
                          <w:p w14:paraId="06ED97D4" w14:textId="77777777" w:rsidR="009704A6" w:rsidRPr="00213B3B" w:rsidRDefault="009704A6" w:rsidP="009704A6">
                            <w:pPr>
                              <w:ind w:firstLine="720"/>
                            </w:pPr>
                            <w:r w:rsidRPr="00213B3B">
                              <w:t xml:space="preserve">    PRIMARY KEY("ID_MASINA") USING INDEX ENABLE</w:t>
                            </w:r>
                          </w:p>
                          <w:p w14:paraId="63E65FC7" w14:textId="77777777" w:rsidR="009704A6" w:rsidRPr="00213B3B" w:rsidRDefault="009704A6" w:rsidP="009704A6">
                            <w:pPr>
                              <w:ind w:firstLine="720"/>
                            </w:pPr>
                            <w:r w:rsidRPr="00213B3B">
                              <w:t>);</w:t>
                            </w:r>
                          </w:p>
                          <w:p w14:paraId="17F5453D" w14:textId="77777777" w:rsidR="009704A6" w:rsidRPr="00213B3B" w:rsidRDefault="009704A6" w:rsidP="009704A6"/>
                          <w:p w14:paraId="376DF6E0" w14:textId="77777777" w:rsidR="009704A6" w:rsidRPr="00213B3B" w:rsidRDefault="009704A6" w:rsidP="009704A6">
                            <w:pPr>
                              <w:ind w:firstLine="720"/>
                            </w:pPr>
                            <w:r w:rsidRPr="00213B3B">
                              <w:t>ALTER TABLE MASINA</w:t>
                            </w:r>
                          </w:p>
                          <w:p w14:paraId="10A4AE51" w14:textId="77777777" w:rsidR="009704A6" w:rsidRPr="00213B3B" w:rsidRDefault="009704A6" w:rsidP="009704A6">
                            <w:pPr>
                              <w:ind w:firstLine="720"/>
                            </w:pPr>
                            <w:r w:rsidRPr="00213B3B">
                              <w:t>ADD CONSTRAINT chk_an_fabr_range</w:t>
                            </w:r>
                          </w:p>
                          <w:p w14:paraId="18C02315" w14:textId="77777777" w:rsidR="009704A6" w:rsidRPr="00213B3B" w:rsidRDefault="009704A6" w:rsidP="009704A6">
                            <w:pPr>
                              <w:ind w:firstLine="720"/>
                            </w:pPr>
                            <w:r w:rsidRPr="00213B3B">
                              <w:t>CHECK (AN_FABR BETWEEN 1885 AND 2024);</w:t>
                            </w:r>
                          </w:p>
                          <w:p w14:paraId="28007773" w14:textId="7CA8CD82" w:rsidR="009704A6" w:rsidRDefault="009704A6"/>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B21FA1" id="_x0000_s1067" type="#_x0000_t202" style="position:absolute;left:0;text-align:left;margin-left:0;margin-top:14.3pt;width:409.3pt;height:110.6pt;z-index:2517411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">
                <v:textbox style="mso-fit-shape-to-text:t">
                  <w:txbxContent>
                    <w:p w14:paraId="5CC844F9" w14:textId="72E0E72A" w:rsidR="009704A6" w:rsidRPr="00213B3B" w:rsidRDefault="009704A6" w:rsidP="009704A6">
                      <w:pPr>
                        <w:ind w:firstLine="720"/>
                      </w:pPr>
                      <w:r w:rsidRPr="00213B3B">
                        <w:t>CREATE TABLE "MASINA"(</w:t>
                      </w:r>
                    </w:p>
                    <w:p w14:paraId="0A0AE1F9" w14:textId="77777777" w:rsidR="009704A6" w:rsidRPr="00213B3B" w:rsidRDefault="009704A6" w:rsidP="009704A6">
                      <w:pPr>
                        <w:ind w:firstLine="720"/>
                      </w:pPr>
                      <w:r w:rsidRPr="00213B3B">
                        <w:t xml:space="preserve">    "ID_MASINA" NUMBER(4),</w:t>
                      </w:r>
                    </w:p>
                    <w:p w14:paraId="5E8BB4F1" w14:textId="77777777" w:rsidR="009704A6" w:rsidRPr="00213B3B" w:rsidRDefault="009704A6" w:rsidP="009704A6">
                      <w:pPr>
                        <w:ind w:firstLine="720"/>
                      </w:pPr>
                      <w:r w:rsidRPr="00213B3B">
                        <w:t xml:space="preserve">    "NR_INMATR" VARCHAR2(20) NOT NULL,</w:t>
                      </w:r>
                    </w:p>
                    <w:p w14:paraId="30A97731" w14:textId="77777777" w:rsidR="009704A6" w:rsidRPr="00213B3B" w:rsidRDefault="009704A6" w:rsidP="009704A6">
                      <w:pPr>
                        <w:ind w:firstLine="720"/>
                      </w:pPr>
                      <w:r w:rsidRPr="00213B3B">
                        <w:t xml:space="preserve">    "MODEL" VARCHAR2(70),</w:t>
                      </w:r>
                    </w:p>
                    <w:p w14:paraId="704E4D04" w14:textId="77777777" w:rsidR="009704A6" w:rsidRPr="00213B3B" w:rsidRDefault="009704A6" w:rsidP="009704A6">
                      <w:pPr>
                        <w:ind w:firstLine="720"/>
                      </w:pPr>
                      <w:r w:rsidRPr="00213B3B">
                        <w:t xml:space="preserve">    "AN_FABR" NUMBER(4),</w:t>
                      </w:r>
                    </w:p>
                    <w:p w14:paraId="06ED97D4" w14:textId="77777777" w:rsidR="009704A6" w:rsidRPr="00213B3B" w:rsidRDefault="009704A6" w:rsidP="009704A6">
                      <w:pPr>
                        <w:ind w:firstLine="720"/>
                      </w:pPr>
                      <w:r w:rsidRPr="00213B3B">
                        <w:t xml:space="preserve">    PRIMARY KEY("ID_MASINA") USING INDEX ENABLE</w:t>
                      </w:r>
                    </w:p>
                    <w:p w14:paraId="63E65FC7" w14:textId="77777777" w:rsidR="009704A6" w:rsidRPr="00213B3B" w:rsidRDefault="009704A6" w:rsidP="009704A6">
                      <w:pPr>
                        <w:ind w:firstLine="720"/>
                      </w:pPr>
                      <w:r w:rsidRPr="00213B3B">
                        <w:t>);</w:t>
                      </w:r>
                    </w:p>
                    <w:p w14:paraId="17F5453D" w14:textId="77777777" w:rsidR="009704A6" w:rsidRPr="00213B3B" w:rsidRDefault="009704A6" w:rsidP="009704A6"/>
                    <w:p w14:paraId="376DF6E0" w14:textId="77777777" w:rsidR="009704A6" w:rsidRPr="00213B3B" w:rsidRDefault="009704A6" w:rsidP="009704A6">
                      <w:pPr>
                        <w:ind w:firstLine="720"/>
                      </w:pPr>
                      <w:r w:rsidRPr="00213B3B">
                        <w:t>ALTER TABLE MASINA</w:t>
                      </w:r>
                    </w:p>
                    <w:p w14:paraId="10A4AE51" w14:textId="77777777" w:rsidR="009704A6" w:rsidRPr="00213B3B" w:rsidRDefault="009704A6" w:rsidP="009704A6">
                      <w:pPr>
                        <w:ind w:firstLine="720"/>
                      </w:pPr>
                      <w:r w:rsidRPr="00213B3B">
                        <w:t>ADD CONSTRAINT chk_an_fabr_range</w:t>
                      </w:r>
                    </w:p>
                    <w:p w14:paraId="18C02315" w14:textId="77777777" w:rsidR="009704A6" w:rsidRPr="00213B3B" w:rsidRDefault="009704A6" w:rsidP="009704A6">
                      <w:pPr>
                        <w:ind w:firstLine="720"/>
                      </w:pPr>
                      <w:r w:rsidRPr="00213B3B">
                        <w:t>CHECK (AN_FABR BETWEEN 1885 AND 2024);</w:t>
                      </w:r>
                    </w:p>
                    <w:p w14:paraId="28007773" w14:textId="7CA8CD82" w:rsidR="009704A6" w:rsidRDefault="009704A6"/>
                  </w:txbxContent>
                </v:textbox>
                <w10:wrap type="square" anchorx="margin"/>
                <w10:anchorlock/>
              </v:shape>
            </w:pict>
          </mc:Fallback>
        </mc:AlternateContent>
      </w:r>
    </w:p>
    <w:p w14:paraId="37D444A8" w14:textId="1015D164" w:rsidR="009704A6" w:rsidRDefault="009704A6" w:rsidP="00A15A84">
      <w:pPr>
        <w:ind w:firstLine="720"/>
      </w:pPr>
    </w:p>
    <w:p w14:paraId="2B36FE4C" w14:textId="77777777" w:rsidR="009704A6" w:rsidRDefault="009704A6" w:rsidP="00A15A84">
      <w:pPr>
        <w:ind w:firstLine="720"/>
      </w:pPr>
    </w:p>
    <w:p w14:paraId="654408BC" w14:textId="77777777" w:rsidR="009704A6" w:rsidRDefault="009704A6" w:rsidP="00A15A84">
      <w:pPr>
        <w:ind w:firstLine="720"/>
      </w:pPr>
    </w:p>
    <w:p w14:paraId="44748348" w14:textId="77777777" w:rsidR="009704A6" w:rsidRDefault="009704A6" w:rsidP="00A15A84">
      <w:pPr>
        <w:ind w:firstLine="720"/>
      </w:pPr>
    </w:p>
    <w:p w14:paraId="788E7EE3" w14:textId="77777777" w:rsidR="009704A6" w:rsidRDefault="009704A6" w:rsidP="00A15A84">
      <w:pPr>
        <w:ind w:firstLine="720"/>
      </w:pPr>
    </w:p>
    <w:p w14:paraId="53F605A4" w14:textId="77777777" w:rsidR="009704A6" w:rsidRDefault="009704A6" w:rsidP="00A15A84">
      <w:pPr>
        <w:ind w:firstLine="720"/>
      </w:pPr>
    </w:p>
    <w:p w14:paraId="50C6A922" w14:textId="77777777" w:rsidR="009704A6" w:rsidRDefault="009704A6" w:rsidP="00A15A84">
      <w:pPr>
        <w:ind w:firstLine="720"/>
      </w:pPr>
    </w:p>
    <w:p w14:paraId="4B66C064" w14:textId="77777777" w:rsidR="009704A6" w:rsidRDefault="009704A6" w:rsidP="00A15A84">
      <w:pPr>
        <w:ind w:firstLine="720"/>
      </w:pPr>
    </w:p>
    <w:p w14:paraId="657D7FFF" w14:textId="77777777" w:rsidR="009704A6" w:rsidRDefault="009704A6" w:rsidP="00A15A84">
      <w:pPr>
        <w:ind w:firstLine="720"/>
      </w:pPr>
    </w:p>
    <w:p w14:paraId="2D98E478" w14:textId="77777777" w:rsidR="009704A6" w:rsidRDefault="009704A6" w:rsidP="00A15A84">
      <w:pPr>
        <w:ind w:firstLine="720"/>
      </w:pPr>
    </w:p>
    <w:p w14:paraId="50AA2BE0" w14:textId="77777777" w:rsidR="009704A6" w:rsidRDefault="009704A6" w:rsidP="00A15A84">
      <w:pPr>
        <w:ind w:firstLine="720"/>
      </w:pPr>
    </w:p>
    <w:p w14:paraId="6B79E8A3" w14:textId="77777777" w:rsidR="00716E0B" w:rsidRDefault="00716E0B" w:rsidP="00505D2A">
      <w:pPr>
        <w:ind w:firstLine="720"/>
      </w:pPr>
    </w:p>
    <w:p w14:paraId="60BA37DF" w14:textId="63443CD8" w:rsidR="00505D2A" w:rsidRPr="00213B3B" w:rsidRDefault="00A72BFE" w:rsidP="00A72BFE">
      <w:pPr>
        <w:rPr>
          <w:b/>
          <w:bCs/>
        </w:rPr>
      </w:pPr>
      <w:r>
        <w:rPr>
          <w:noProof/>
        </w:rPr>
        <w:lastRenderedPageBreak/>
        <mc:AlternateContent>
          <mc:Choice Requires="wps">
            <w:drawing>
              <wp:anchor distT="45720" distB="45720" distL="114300" distR="114300" simplePos="0" relativeHeight="251745280" behindDoc="0" locked="1" layoutInCell="1" allowOverlap="1" wp14:anchorId="650DB0FF" wp14:editId="46B62499">
                <wp:simplePos x="0" y="0"/>
                <wp:positionH relativeFrom="margin">
                  <wp:posOffset>-259080</wp:posOffset>
                </wp:positionH>
                <wp:positionV relativeFrom="paragraph">
                  <wp:posOffset>377825</wp:posOffset>
                </wp:positionV>
                <wp:extent cx="2700000" cy="2415600"/>
                <wp:effectExtent l="0" t="0" r="24765" b="22860"/>
                <wp:wrapSquare wrapText="bothSides"/>
                <wp:docPr id="1584033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0000" cy="2415600"/>
                        </a:xfrm>
                        <a:prstGeom prst="rect">
                          <a:avLst/>
                        </a:prstGeom>
                        <a:solidFill>
                          <a:srgbClr val="FFFFFF"/>
                        </a:solidFill>
                        <a:ln w="9525">
                          <a:solidFill>
                            <a:srgbClr val="000000"/>
                          </a:solidFill>
                          <a:miter lim="800000"/>
                          <a:headEnd/>
                          <a:tailEnd/>
                        </a:ln>
                      </wps:spPr>
                      <wps:txbx>
                        <w:txbxContent>
                          <w:p w14:paraId="534A9CEE" w14:textId="06AED402" w:rsidR="00716E0B" w:rsidRPr="00213B3B" w:rsidRDefault="00716E0B" w:rsidP="00716E0B">
                            <w:pPr>
                              <w:ind w:firstLine="720"/>
                            </w:pPr>
                            <w:r w:rsidRPr="00213B3B">
                              <w:t>CREATE TABLE "DESTINATIE"(</w:t>
                            </w:r>
                          </w:p>
                          <w:p w14:paraId="70733C96" w14:textId="77777777" w:rsidR="00716E0B" w:rsidRPr="00213B3B" w:rsidRDefault="00716E0B" w:rsidP="00716E0B">
                            <w:pPr>
                              <w:ind w:firstLine="720"/>
                            </w:pPr>
                            <w:r w:rsidRPr="00213B3B">
                              <w:t xml:space="preserve">    "ID_DEST" NUMBER(4),</w:t>
                            </w:r>
                          </w:p>
                          <w:p w14:paraId="0FE83670" w14:textId="77777777" w:rsidR="00716E0B" w:rsidRPr="00213B3B" w:rsidRDefault="00716E0B" w:rsidP="00716E0B">
                            <w:pPr>
                              <w:ind w:firstLine="720"/>
                            </w:pPr>
                            <w:r w:rsidRPr="00213B3B">
                              <w:t xml:space="preserve">    "LOCATIE" VARCHAR2(70),</w:t>
                            </w:r>
                          </w:p>
                          <w:p w14:paraId="5A7D288C" w14:textId="77777777" w:rsidR="00716E0B" w:rsidRPr="00213B3B" w:rsidRDefault="00716E0B" w:rsidP="00716E0B">
                            <w:pPr>
                              <w:ind w:firstLine="720"/>
                            </w:pPr>
                            <w:r w:rsidRPr="00213B3B">
                              <w:t xml:space="preserve">    PRIMARY KEY ("ID_DEST") USING INDEX ENABLE</w:t>
                            </w:r>
                          </w:p>
                          <w:p w14:paraId="0E89761A" w14:textId="77777777" w:rsidR="00716E0B" w:rsidRPr="00213B3B" w:rsidRDefault="00716E0B" w:rsidP="00716E0B">
                            <w:pPr>
                              <w:ind w:firstLine="720"/>
                            </w:pPr>
                            <w:r w:rsidRPr="00213B3B">
                              <w:t>);</w:t>
                            </w:r>
                          </w:p>
                          <w:p w14:paraId="4BBD25F1" w14:textId="41A233ED" w:rsidR="00716E0B" w:rsidRDefault="00716E0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DB0FF" id="_x0000_s1068" type="#_x0000_t202" style="position:absolute;margin-left:-20.4pt;margin-top:29.75pt;width:212.6pt;height:190.2pt;z-index:2517452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">
                <v:textbox>
                  <w:txbxContent>
                    <w:p w14:paraId="534A9CEE" w14:textId="06AED402" w:rsidR="00716E0B" w:rsidRPr="00213B3B" w:rsidRDefault="00716E0B" w:rsidP="00716E0B">
                      <w:pPr>
                        <w:ind w:firstLine="720"/>
                      </w:pPr>
                      <w:r w:rsidRPr="00213B3B">
                        <w:t>CREATE TABLE "DESTINATIE"(</w:t>
                      </w:r>
                    </w:p>
                    <w:p w14:paraId="70733C96" w14:textId="77777777" w:rsidR="00716E0B" w:rsidRPr="00213B3B" w:rsidRDefault="00716E0B" w:rsidP="00716E0B">
                      <w:pPr>
                        <w:ind w:firstLine="720"/>
                      </w:pPr>
                      <w:r w:rsidRPr="00213B3B">
                        <w:t xml:space="preserve">    "ID_DEST" NUMBER(4),</w:t>
                      </w:r>
                    </w:p>
                    <w:p w14:paraId="0FE83670" w14:textId="77777777" w:rsidR="00716E0B" w:rsidRPr="00213B3B" w:rsidRDefault="00716E0B" w:rsidP="00716E0B">
                      <w:pPr>
                        <w:ind w:firstLine="720"/>
                      </w:pPr>
                      <w:r w:rsidRPr="00213B3B">
                        <w:t xml:space="preserve">    "LOCATIE" VARCHAR2(70),</w:t>
                      </w:r>
                    </w:p>
                    <w:p w14:paraId="5A7D288C" w14:textId="77777777" w:rsidR="00716E0B" w:rsidRPr="00213B3B" w:rsidRDefault="00716E0B" w:rsidP="00716E0B">
                      <w:pPr>
                        <w:ind w:firstLine="720"/>
                      </w:pPr>
                      <w:r w:rsidRPr="00213B3B">
                        <w:t xml:space="preserve">    PRIMARY KEY ("ID_DEST") USING INDEX ENABLE</w:t>
                      </w:r>
                    </w:p>
                    <w:p w14:paraId="0E89761A" w14:textId="77777777" w:rsidR="00716E0B" w:rsidRPr="00213B3B" w:rsidRDefault="00716E0B" w:rsidP="00716E0B">
                      <w:pPr>
                        <w:ind w:firstLine="720"/>
                      </w:pPr>
                      <w:r w:rsidRPr="00213B3B">
                        <w:t>);</w:t>
                      </w:r>
                    </w:p>
                    <w:p w14:paraId="4BBD25F1" w14:textId="41A233ED" w:rsidR="00716E0B" w:rsidRDefault="00716E0B"/>
                  </w:txbxContent>
                </v:textbox>
                <w10:wrap type="square" anchorx="margin"/>
                <w10:anchorlock/>
              </v:shape>
            </w:pict>
          </mc:Fallback>
        </mc:AlternateContent>
      </w:r>
      <w:r w:rsidR="00A15A84" w:rsidRPr="00213B3B">
        <w:rPr>
          <w:b/>
          <w:bCs/>
        </w:rPr>
        <w:t>DESTINATIE:</w:t>
      </w:r>
    </w:p>
    <w:p w14:paraId="53045D97" w14:textId="77777777" w:rsidR="00A4744B" w:rsidRPr="00213B3B" w:rsidRDefault="00A4744B" w:rsidP="00A4744B">
      <w:pPr>
        <w:ind w:firstLine="720"/>
        <w:rPr>
          <w:b/>
          <w:bCs/>
        </w:rPr>
      </w:pPr>
      <w:r w:rsidRPr="00213B3B">
        <w:rPr>
          <w:b/>
          <w:bCs/>
        </w:rPr>
        <w:t>DETALII_DESTINATIE:</w:t>
      </w:r>
    </w:p>
    <w:p w14:paraId="228F7DC4" w14:textId="4BDF134B" w:rsidR="00716E0B" w:rsidRDefault="00A72BFE" w:rsidP="00A4744B">
      <w:r w:rsidRPr="00716E0B">
        <w:rPr>
          <w:b/>
          <w:bCs/>
          <w:noProof/>
        </w:rPr>
        <mc:AlternateContent>
          <mc:Choice Requires="wps">
            <w:drawing>
              <wp:anchor distT="45720" distB="45720" distL="114300" distR="114300" simplePos="0" relativeHeight="251747328" behindDoc="0" locked="1" layoutInCell="1" allowOverlap="1" wp14:anchorId="79566A99" wp14:editId="15E428EE">
                <wp:simplePos x="0" y="0"/>
                <wp:positionH relativeFrom="column">
                  <wp:posOffset>-175895</wp:posOffset>
                </wp:positionH>
                <wp:positionV relativeFrom="paragraph">
                  <wp:posOffset>2298065</wp:posOffset>
                </wp:positionV>
                <wp:extent cx="2360930" cy="1404620"/>
                <wp:effectExtent l="0" t="0" r="0" b="1905"/>
                <wp:wrapSquare wrapText="bothSides"/>
                <wp:docPr id="15023228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7790F38" w14:textId="035F29CC" w:rsidR="00716E0B" w:rsidRDefault="00716E0B" w:rsidP="00716E0B">
                            <w:pPr>
                              <w:jc w:val="center"/>
                            </w:pPr>
                            <w:r>
                              <w:t>Figura 22 – Creare Tabel Destinatie</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79566A99" id="_x0000_s1069" type="#_x0000_t202" style="position:absolute;margin-left:-13.85pt;margin-top:180.95pt;width:185.9pt;height:110.6pt;z-index:2517473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" filled="f" stroked="f">
                <v:textbox style="mso-fit-shape-to-text:t">
                  <w:txbxContent>
                    <w:p w14:paraId="37790F38" w14:textId="035F29CC" w:rsidR="00716E0B" w:rsidRDefault="00716E0B" w:rsidP="00716E0B">
                      <w:pPr>
                        <w:jc w:val="center"/>
                      </w:pPr>
                      <w:r>
                        <w:t>Figura 22 – Creare Tabel Destinatie</w:t>
                      </w:r>
                    </w:p>
                  </w:txbxContent>
                </v:textbox>
                <w10:wrap type="square"/>
                <w10:anchorlock/>
              </v:shape>
            </w:pict>
          </mc:Fallback>
        </mc:AlternateContent>
      </w:r>
      <w:r>
        <w:rPr>
          <w:noProof/>
        </w:rPr>
        <mc:AlternateContent>
          <mc:Choice Requires="wps">
            <w:drawing>
              <wp:anchor distT="45720" distB="45720" distL="114300" distR="114300" simplePos="0" relativeHeight="251749376" behindDoc="0" locked="1" layoutInCell="1" allowOverlap="1" wp14:anchorId="7866E3B9" wp14:editId="25444274">
                <wp:simplePos x="0" y="0"/>
                <wp:positionH relativeFrom="column">
                  <wp:posOffset>2594610</wp:posOffset>
                </wp:positionH>
                <wp:positionV relativeFrom="paragraph">
                  <wp:posOffset>265430</wp:posOffset>
                </wp:positionV>
                <wp:extent cx="4039200" cy="1404620"/>
                <wp:effectExtent l="0" t="0" r="19050" b="23495"/>
                <wp:wrapSquare wrapText="bothSides"/>
                <wp:docPr id="8229176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9200" cy="1404620"/>
                        </a:xfrm>
                        <a:prstGeom prst="rect">
                          <a:avLst/>
                        </a:prstGeom>
                        <a:solidFill>
                          <a:srgbClr val="FFFFFF"/>
                        </a:solidFill>
                        <a:ln w="9525">
                          <a:solidFill>
                            <a:srgbClr val="000000"/>
                          </a:solidFill>
                          <a:miter lim="800000"/>
                          <a:headEnd/>
                          <a:tailEnd/>
                        </a:ln>
                      </wps:spPr>
                      <wps:txbx>
                        <w:txbxContent>
                          <w:p w14:paraId="4CE2977A" w14:textId="64FDC00E" w:rsidR="00A72BFE" w:rsidRPr="00213B3B" w:rsidRDefault="00A72BFE" w:rsidP="00A72BFE">
                            <w:pPr>
                              <w:ind w:firstLine="720"/>
                            </w:pPr>
                            <w:r w:rsidRPr="00213B3B">
                              <w:t>CREATE TABLE "DETALII_DESTINATIE"(</w:t>
                            </w:r>
                          </w:p>
                          <w:p w14:paraId="2BDA12D1" w14:textId="77777777" w:rsidR="00A72BFE" w:rsidRPr="00213B3B" w:rsidRDefault="00A72BFE" w:rsidP="00A72BFE">
                            <w:pPr>
                              <w:ind w:firstLine="720"/>
                            </w:pPr>
                            <w:r w:rsidRPr="00213B3B">
                              <w:t xml:space="preserve">    "ID_DET_DEST" NUMBER(4),</w:t>
                            </w:r>
                          </w:p>
                          <w:p w14:paraId="68109A30" w14:textId="77777777" w:rsidR="00A72BFE" w:rsidRPr="00213B3B" w:rsidRDefault="00A72BFE" w:rsidP="00A72BFE">
                            <w:pPr>
                              <w:ind w:firstLine="720"/>
                            </w:pPr>
                            <w:r w:rsidRPr="00213B3B">
                              <w:t xml:space="preserve">    "TIP" VARCHAR2(30),</w:t>
                            </w:r>
                          </w:p>
                          <w:p w14:paraId="5FF82177" w14:textId="77777777" w:rsidR="00A72BFE" w:rsidRPr="00213B3B" w:rsidRDefault="00A72BFE" w:rsidP="00A72BFE">
                            <w:pPr>
                              <w:ind w:firstLine="720"/>
                            </w:pPr>
                            <w:r w:rsidRPr="00213B3B">
                              <w:t xml:space="preserve">    "ID_DEST" NUMBER(4),</w:t>
                            </w:r>
                          </w:p>
                          <w:p w14:paraId="4D28C000" w14:textId="77777777" w:rsidR="00A72BFE" w:rsidRPr="00213B3B" w:rsidRDefault="00A72BFE" w:rsidP="00A72BFE">
                            <w:pPr>
                              <w:ind w:firstLine="720"/>
                            </w:pPr>
                            <w:r w:rsidRPr="00213B3B">
                              <w:t xml:space="preserve">    PRIMARY KEY ("ID_DET_DEST") USING INDEX ENABLE</w:t>
                            </w:r>
                          </w:p>
                          <w:p w14:paraId="2F5A9DD0" w14:textId="77777777" w:rsidR="00A72BFE" w:rsidRPr="00213B3B" w:rsidRDefault="00A72BFE" w:rsidP="00A72BFE">
                            <w:pPr>
                              <w:ind w:firstLine="720"/>
                            </w:pPr>
                            <w:r w:rsidRPr="00213B3B">
                              <w:t>);</w:t>
                            </w:r>
                          </w:p>
                          <w:p w14:paraId="4264F7EC" w14:textId="77777777" w:rsidR="00A72BFE" w:rsidRPr="00213B3B" w:rsidRDefault="00A72BFE" w:rsidP="00A72BFE">
                            <w:pPr>
                              <w:ind w:firstLine="720"/>
                            </w:pPr>
                          </w:p>
                          <w:p w14:paraId="3687FDE3" w14:textId="77777777" w:rsidR="00A72BFE" w:rsidRPr="00213B3B" w:rsidRDefault="00A72BFE" w:rsidP="00A72BFE">
                            <w:pPr>
                              <w:ind w:firstLine="720"/>
                            </w:pPr>
                            <w:r w:rsidRPr="00213B3B">
                              <w:t>Constraint ID_DEST foreign key:</w:t>
                            </w:r>
                          </w:p>
                          <w:p w14:paraId="1A23CF8C" w14:textId="77777777" w:rsidR="00A72BFE" w:rsidRPr="00213B3B" w:rsidRDefault="00A72BFE" w:rsidP="00A72BFE">
                            <w:pPr>
                              <w:ind w:firstLine="720"/>
                            </w:pPr>
                            <w:r w:rsidRPr="00213B3B">
                              <w:t>ALTER TABLE "DETALII_DESTINATIE" ADD CONSTRAINT "IDDEST_CON" FOREIGN KEY ("ID_DEST")</w:t>
                            </w:r>
                          </w:p>
                          <w:p w14:paraId="6ADDFEC8" w14:textId="77777777" w:rsidR="00A72BFE" w:rsidRPr="00213B3B" w:rsidRDefault="00A72BFE" w:rsidP="00A72BFE">
                            <w:pPr>
                              <w:ind w:firstLine="720"/>
                            </w:pPr>
                            <w:r w:rsidRPr="00213B3B">
                              <w:tab/>
                              <w:t xml:space="preserve">  REFERENCES "DESTINATIE" ("ID_DEST") ON DELETE CASCADE ENABLE;</w:t>
                            </w:r>
                          </w:p>
                          <w:p w14:paraId="002F106C" w14:textId="2613E9D1" w:rsidR="00A72BFE" w:rsidRDefault="00A72BF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66E3B9" id="_x0000_s1070" type="#_x0000_t202" style="position:absolute;margin-left:204.3pt;margin-top:20.9pt;width:318.05pt;height:110.6pt;z-index:2517493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">
                <v:textbox style="mso-fit-shape-to-text:t">
                  <w:txbxContent>
                    <w:p w14:paraId="4CE2977A" w14:textId="64FDC00E" w:rsidR="00A72BFE" w:rsidRPr="00213B3B" w:rsidRDefault="00A72BFE" w:rsidP="00A72BFE">
                      <w:pPr>
                        <w:ind w:firstLine="720"/>
                      </w:pPr>
                      <w:r w:rsidRPr="00213B3B">
                        <w:t>CREATE TABLE "DETALII_DESTINATIE"(</w:t>
                      </w:r>
                    </w:p>
                    <w:p w14:paraId="2BDA12D1" w14:textId="77777777" w:rsidR="00A72BFE" w:rsidRPr="00213B3B" w:rsidRDefault="00A72BFE" w:rsidP="00A72BFE">
                      <w:pPr>
                        <w:ind w:firstLine="720"/>
                      </w:pPr>
                      <w:r w:rsidRPr="00213B3B">
                        <w:t xml:space="preserve">    "ID_DET_DEST" NUMBER(4),</w:t>
                      </w:r>
                    </w:p>
                    <w:p w14:paraId="68109A30" w14:textId="77777777" w:rsidR="00A72BFE" w:rsidRPr="00213B3B" w:rsidRDefault="00A72BFE" w:rsidP="00A72BFE">
                      <w:pPr>
                        <w:ind w:firstLine="720"/>
                      </w:pPr>
                      <w:r w:rsidRPr="00213B3B">
                        <w:t xml:space="preserve">    "TIP" VARCHAR2(30),</w:t>
                      </w:r>
                    </w:p>
                    <w:p w14:paraId="5FF82177" w14:textId="77777777" w:rsidR="00A72BFE" w:rsidRPr="00213B3B" w:rsidRDefault="00A72BFE" w:rsidP="00A72BFE">
                      <w:pPr>
                        <w:ind w:firstLine="720"/>
                      </w:pPr>
                      <w:r w:rsidRPr="00213B3B">
                        <w:t xml:space="preserve">    "ID_DEST" NUMBER(4),</w:t>
                      </w:r>
                    </w:p>
                    <w:p w14:paraId="4D28C000" w14:textId="77777777" w:rsidR="00A72BFE" w:rsidRPr="00213B3B" w:rsidRDefault="00A72BFE" w:rsidP="00A72BFE">
                      <w:pPr>
                        <w:ind w:firstLine="720"/>
                      </w:pPr>
                      <w:r w:rsidRPr="00213B3B">
                        <w:t xml:space="preserve">    PRIMARY KEY ("ID_DET_DEST") USING INDEX ENABLE</w:t>
                      </w:r>
                    </w:p>
                    <w:p w14:paraId="2F5A9DD0" w14:textId="77777777" w:rsidR="00A72BFE" w:rsidRPr="00213B3B" w:rsidRDefault="00A72BFE" w:rsidP="00A72BFE">
                      <w:pPr>
                        <w:ind w:firstLine="720"/>
                      </w:pPr>
                      <w:r w:rsidRPr="00213B3B">
                        <w:t>);</w:t>
                      </w:r>
                    </w:p>
                    <w:p w14:paraId="4264F7EC" w14:textId="77777777" w:rsidR="00A72BFE" w:rsidRPr="00213B3B" w:rsidRDefault="00A72BFE" w:rsidP="00A72BFE">
                      <w:pPr>
                        <w:ind w:firstLine="720"/>
                      </w:pPr>
                    </w:p>
                    <w:p w14:paraId="3687FDE3" w14:textId="77777777" w:rsidR="00A72BFE" w:rsidRPr="00213B3B" w:rsidRDefault="00A72BFE" w:rsidP="00A72BFE">
                      <w:pPr>
                        <w:ind w:firstLine="720"/>
                      </w:pPr>
                      <w:r w:rsidRPr="00213B3B">
                        <w:t>Constraint ID_DEST foreign key:</w:t>
                      </w:r>
                    </w:p>
                    <w:p w14:paraId="1A23CF8C" w14:textId="77777777" w:rsidR="00A72BFE" w:rsidRPr="00213B3B" w:rsidRDefault="00A72BFE" w:rsidP="00A72BFE">
                      <w:pPr>
                        <w:ind w:firstLine="720"/>
                      </w:pPr>
                      <w:r w:rsidRPr="00213B3B">
                        <w:t>ALTER TABLE "DETALII_DESTINATIE" ADD CONSTRAINT "IDDEST_CON" FOREIGN KEY ("ID_DEST")</w:t>
                      </w:r>
                    </w:p>
                    <w:p w14:paraId="6ADDFEC8" w14:textId="77777777" w:rsidR="00A72BFE" w:rsidRPr="00213B3B" w:rsidRDefault="00A72BFE" w:rsidP="00A72BFE">
                      <w:pPr>
                        <w:ind w:firstLine="720"/>
                      </w:pPr>
                      <w:r w:rsidRPr="00213B3B">
                        <w:tab/>
                        <w:t xml:space="preserve">  REFERENCES "DESTINATIE" ("ID_DEST") ON DELETE CASCADE ENABLE;</w:t>
                      </w:r>
                    </w:p>
                    <w:p w14:paraId="002F106C" w14:textId="2613E9D1" w:rsidR="00A72BFE" w:rsidRDefault="00A72BFE"/>
                  </w:txbxContent>
                </v:textbox>
                <w10:wrap type="square"/>
                <w10:anchorlock/>
              </v:shape>
            </w:pict>
          </mc:Fallback>
        </mc:AlternateContent>
      </w:r>
    </w:p>
    <w:p w14:paraId="1015B0F8" w14:textId="139A0035" w:rsidR="00716E0B" w:rsidRDefault="00716E0B" w:rsidP="00A15A84">
      <w:pPr>
        <w:ind w:firstLine="720"/>
      </w:pPr>
    </w:p>
    <w:p w14:paraId="56EE2CBF" w14:textId="77777777" w:rsidR="00716E0B" w:rsidRDefault="00716E0B" w:rsidP="00A15A84">
      <w:pPr>
        <w:ind w:firstLine="720"/>
      </w:pPr>
    </w:p>
    <w:p w14:paraId="0BB8CDD5" w14:textId="77777777" w:rsidR="00716E0B" w:rsidRPr="00213B3B" w:rsidRDefault="00716E0B" w:rsidP="00A15A84">
      <w:pPr>
        <w:ind w:firstLine="720"/>
      </w:pPr>
    </w:p>
    <w:p w14:paraId="167B4118" w14:textId="77777777" w:rsidR="00716E0B" w:rsidRDefault="00716E0B" w:rsidP="00717BEA">
      <w:pPr>
        <w:ind w:firstLine="720"/>
        <w:rPr>
          <w:b/>
          <w:bCs/>
        </w:rPr>
      </w:pPr>
    </w:p>
    <w:p w14:paraId="0343EFB9" w14:textId="6E06FEAE" w:rsidR="00716E0B" w:rsidRDefault="00716E0B" w:rsidP="00717BEA">
      <w:pPr>
        <w:ind w:firstLine="720"/>
        <w:rPr>
          <w:b/>
          <w:bCs/>
        </w:rPr>
      </w:pPr>
    </w:p>
    <w:p w14:paraId="0290C3C7" w14:textId="3A8055C8" w:rsidR="00716E0B" w:rsidRDefault="00A72BFE" w:rsidP="00717BEA">
      <w:pPr>
        <w:ind w:firstLine="720"/>
        <w:rPr>
          <w:b/>
          <w:bCs/>
        </w:rPr>
      </w:pPr>
      <w:r w:rsidRPr="00A72BFE">
        <w:rPr>
          <w:b/>
          <w:bCs/>
          <w:noProof/>
        </w:rPr>
        <mc:AlternateContent>
          <mc:Choice Requires="wps">
            <w:drawing>
              <wp:anchor distT="45720" distB="45720" distL="114300" distR="114300" simplePos="0" relativeHeight="251751424" behindDoc="0" locked="1" layoutInCell="1" allowOverlap="1" wp14:anchorId="132ADDFF" wp14:editId="6D02F37F">
                <wp:simplePos x="0" y="0"/>
                <wp:positionH relativeFrom="column">
                  <wp:posOffset>2853690</wp:posOffset>
                </wp:positionH>
                <wp:positionV relativeFrom="paragraph">
                  <wp:posOffset>224155</wp:posOffset>
                </wp:positionV>
                <wp:extent cx="3582000" cy="1404620"/>
                <wp:effectExtent l="0" t="0" r="0" b="1905"/>
                <wp:wrapSquare wrapText="bothSides"/>
                <wp:docPr id="11014057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2000" cy="1404620"/>
                        </a:xfrm>
                        <a:prstGeom prst="rect">
                          <a:avLst/>
                        </a:prstGeom>
                        <a:noFill/>
                        <a:ln w="9525">
                          <a:noFill/>
                          <a:miter lim="800000"/>
                          <a:headEnd/>
                          <a:tailEnd/>
                        </a:ln>
                      </wps:spPr>
                      <wps:txbx>
                        <w:txbxContent>
                          <w:p w14:paraId="47F40281" w14:textId="2B1214C1" w:rsidR="00A72BFE" w:rsidRDefault="00A72BFE" w:rsidP="00A72BFE">
                            <w:pPr>
                              <w:jc w:val="center"/>
                            </w:pPr>
                            <w:r>
                              <w:t>Figura 23 – Creare Tabel Detalii_Destinatie și constrângere ID_DEST</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132ADDFF" id="_x0000_s1071" type="#_x0000_t202" style="position:absolute;left:0;text-align:left;margin-left:224.7pt;margin-top:17.65pt;width:282.05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" filled="f" stroked="f">
                <v:textbox style="mso-fit-shape-to-text:t">
                  <w:txbxContent>
                    <w:p w14:paraId="47F40281" w14:textId="2B1214C1" w:rsidR="00A72BFE" w:rsidRDefault="00A72BFE" w:rsidP="00A72BFE">
                      <w:pPr>
                        <w:jc w:val="center"/>
                      </w:pPr>
                      <w:r>
                        <w:t>Figura 23 – Creare Tabel Detalii_Destinatie și constrângere ID_DEST</w:t>
                      </w:r>
                    </w:p>
                  </w:txbxContent>
                </v:textbox>
                <w10:wrap type="square"/>
                <w10:anchorlock/>
              </v:shape>
            </w:pict>
          </mc:Fallback>
        </mc:AlternateContent>
      </w:r>
    </w:p>
    <w:p w14:paraId="29540ABE" w14:textId="47FFC6F4" w:rsidR="00716E0B" w:rsidRDefault="00716E0B" w:rsidP="00717BEA">
      <w:pPr>
        <w:ind w:firstLine="720"/>
        <w:rPr>
          <w:b/>
          <w:bCs/>
        </w:rPr>
      </w:pPr>
    </w:p>
    <w:p w14:paraId="0EAEE403" w14:textId="616F24D1" w:rsidR="00716E0B" w:rsidRDefault="00716E0B" w:rsidP="00717BEA">
      <w:pPr>
        <w:ind w:firstLine="720"/>
        <w:rPr>
          <w:b/>
          <w:bCs/>
        </w:rPr>
      </w:pPr>
    </w:p>
    <w:p w14:paraId="3128FE14" w14:textId="77777777" w:rsidR="00716E0B" w:rsidRDefault="00716E0B" w:rsidP="00717BEA">
      <w:pPr>
        <w:ind w:firstLine="720"/>
        <w:rPr>
          <w:b/>
          <w:bCs/>
        </w:rPr>
      </w:pPr>
    </w:p>
    <w:p w14:paraId="2862249F" w14:textId="77777777" w:rsidR="00716E0B" w:rsidRDefault="00716E0B" w:rsidP="00717BEA">
      <w:pPr>
        <w:ind w:firstLine="720"/>
        <w:rPr>
          <w:b/>
          <w:bCs/>
        </w:rPr>
      </w:pPr>
    </w:p>
    <w:p w14:paraId="7164FE7C" w14:textId="77777777" w:rsidR="00717BEA" w:rsidRPr="00213B3B" w:rsidRDefault="00717BEA" w:rsidP="00717BEA">
      <w:pPr>
        <w:ind w:firstLine="720"/>
      </w:pPr>
    </w:p>
    <w:p w14:paraId="0C8EC8F3" w14:textId="77777777" w:rsidR="003F589D" w:rsidRDefault="003F589D" w:rsidP="002C6206">
      <w:pPr>
        <w:ind w:firstLine="720"/>
        <w:rPr>
          <w:b/>
          <w:bCs/>
        </w:rPr>
      </w:pPr>
    </w:p>
    <w:p w14:paraId="46B010A7" w14:textId="77777777" w:rsidR="003F589D" w:rsidRDefault="003F589D" w:rsidP="002C6206">
      <w:pPr>
        <w:ind w:firstLine="720"/>
        <w:rPr>
          <w:b/>
          <w:bCs/>
        </w:rPr>
      </w:pPr>
    </w:p>
    <w:p w14:paraId="02F2DF9E" w14:textId="77777777" w:rsidR="003F589D" w:rsidRDefault="003F589D" w:rsidP="002C6206">
      <w:pPr>
        <w:ind w:firstLine="720"/>
        <w:rPr>
          <w:b/>
          <w:bCs/>
        </w:rPr>
      </w:pPr>
    </w:p>
    <w:p w14:paraId="5F6389C1" w14:textId="77777777" w:rsidR="003F589D" w:rsidRDefault="003F589D" w:rsidP="002C6206">
      <w:pPr>
        <w:ind w:firstLine="720"/>
        <w:rPr>
          <w:b/>
          <w:bCs/>
        </w:rPr>
      </w:pPr>
    </w:p>
    <w:p w14:paraId="1EFA9588" w14:textId="08A88CFB" w:rsidR="00A4744B" w:rsidRPr="003F589D" w:rsidRDefault="00A15A84" w:rsidP="003F589D">
      <w:pPr>
        <w:ind w:firstLine="720"/>
        <w:rPr>
          <w:b/>
          <w:bCs/>
        </w:rPr>
      </w:pPr>
      <w:r w:rsidRPr="00213B3B">
        <w:rPr>
          <w:b/>
          <w:bCs/>
        </w:rPr>
        <w:lastRenderedPageBreak/>
        <w:t>FAMILIE_DESTINATIE</w:t>
      </w:r>
    </w:p>
    <w:p w14:paraId="5E130374" w14:textId="67A01CA8" w:rsidR="00A4744B" w:rsidRDefault="00FB7991" w:rsidP="002C6206">
      <w:pPr>
        <w:ind w:firstLine="720"/>
      </w:pPr>
      <w:r>
        <w:rPr>
          <w:noProof/>
        </w:rPr>
        <mc:AlternateContent>
          <mc:Choice Requires="wps">
            <w:drawing>
              <wp:anchor distT="45720" distB="45720" distL="114300" distR="114300" simplePos="0" relativeHeight="251755520" behindDoc="0" locked="1" layoutInCell="1" allowOverlap="1" wp14:anchorId="5849A3CA" wp14:editId="1E344751">
                <wp:simplePos x="0" y="0"/>
                <wp:positionH relativeFrom="margin">
                  <wp:align>center</wp:align>
                </wp:positionH>
                <wp:positionV relativeFrom="paragraph">
                  <wp:posOffset>4827905</wp:posOffset>
                </wp:positionV>
                <wp:extent cx="4057200" cy="1404620"/>
                <wp:effectExtent l="0" t="0" r="0" b="1905"/>
                <wp:wrapSquare wrapText="bothSides"/>
                <wp:docPr id="4135553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200" cy="1404620"/>
                        </a:xfrm>
                        <a:prstGeom prst="rect">
                          <a:avLst/>
                        </a:prstGeom>
                        <a:noFill/>
                        <a:ln w="9525">
                          <a:noFill/>
                          <a:miter lim="800000"/>
                          <a:headEnd/>
                          <a:tailEnd/>
                        </a:ln>
                      </wps:spPr>
                      <wps:txbx>
                        <w:txbxContent>
                          <w:p w14:paraId="013239E1" w14:textId="615B3171" w:rsidR="003F589D" w:rsidRDefault="003F589D" w:rsidP="00FB7991">
                            <w:pPr>
                              <w:jc w:val="center"/>
                            </w:pPr>
                            <w:r>
                              <w:t>Figura 24 – Creare Tabel Familie_Destinatie și constrângere ID_DEST, ID_FAM</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5849A3CA" id="_x0000_s1072" type="#_x0000_t202" style="position:absolute;left:0;text-align:left;margin-left:0;margin-top:380.15pt;width:319.45pt;height:110.6pt;z-index:25175552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" filled="f" stroked="f">
                <v:textbox style="mso-fit-shape-to-text:t">
                  <w:txbxContent>
                    <w:p w14:paraId="013239E1" w14:textId="615B3171" w:rsidR="003F589D" w:rsidRDefault="003F589D" w:rsidP="00FB7991">
                      <w:pPr>
                        <w:jc w:val="center"/>
                      </w:pPr>
                      <w:r>
                        <w:t>Figura 24 – Creare Tabel Familie_Destinatie și constrângere ID_DEST, ID_FAM</w:t>
                      </w:r>
                    </w:p>
                  </w:txbxContent>
                </v:textbox>
                <w10:wrap type="square" anchorx="margin"/>
                <w10:anchorlock/>
              </v:shape>
            </w:pict>
          </mc:Fallback>
        </mc:AlternateContent>
      </w:r>
      <w:r w:rsidR="00A4744B">
        <w:rPr>
          <w:noProof/>
        </w:rPr>
        <mc:AlternateContent>
          <mc:Choice Requires="wps">
            <w:drawing>
              <wp:anchor distT="45720" distB="45720" distL="114300" distR="114300" simplePos="0" relativeHeight="251753472" behindDoc="0" locked="1" layoutInCell="1" allowOverlap="1" wp14:anchorId="4F89DEAA" wp14:editId="54A6CDDC">
                <wp:simplePos x="0" y="0"/>
                <wp:positionH relativeFrom="column">
                  <wp:posOffset>278130</wp:posOffset>
                </wp:positionH>
                <wp:positionV relativeFrom="paragraph">
                  <wp:posOffset>181610</wp:posOffset>
                </wp:positionV>
                <wp:extent cx="5835600" cy="4525200"/>
                <wp:effectExtent l="0" t="0" r="0" b="8890"/>
                <wp:wrapSquare wrapText="bothSides"/>
                <wp:docPr id="131210617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5600" cy="4525200"/>
                        </a:xfrm>
                        <a:prstGeom prst="rect">
                          <a:avLst/>
                        </a:prstGeom>
                        <a:solidFill>
                          <a:srgbClr val="FFFFFF"/>
                        </a:solidFill>
                        <a:ln w="9525">
                          <a:noFill/>
                          <a:miter lim="800000"/>
                          <a:headEnd/>
                          <a:tailEnd/>
                        </a:ln>
                      </wps:spPr>
                      <wps:txbx>
                        <w:txbxContent>
                          <w:p w14:paraId="5497E8DD" w14:textId="6F3DB68A" w:rsidR="00A4744B" w:rsidRPr="00213B3B" w:rsidRDefault="00A4744B" w:rsidP="00A4744B">
                            <w:pPr>
                              <w:ind w:firstLine="720"/>
                            </w:pPr>
                            <w:r w:rsidRPr="00213B3B">
                              <w:t>CREATE TABLE "FAMILIE_DESTINATIE"(</w:t>
                            </w:r>
                          </w:p>
                          <w:p w14:paraId="62CD412C" w14:textId="77777777" w:rsidR="00A4744B" w:rsidRPr="00213B3B" w:rsidRDefault="00A4744B" w:rsidP="00A4744B">
                            <w:pPr>
                              <w:ind w:firstLine="720"/>
                            </w:pPr>
                            <w:r w:rsidRPr="00213B3B">
                              <w:t xml:space="preserve">    "ID_FAM" NUMBER(4),</w:t>
                            </w:r>
                          </w:p>
                          <w:p w14:paraId="774A1B7C" w14:textId="77777777" w:rsidR="00A4744B" w:rsidRPr="00213B3B" w:rsidRDefault="00A4744B" w:rsidP="00A4744B">
                            <w:pPr>
                              <w:ind w:firstLine="720"/>
                            </w:pPr>
                            <w:r w:rsidRPr="00213B3B">
                              <w:t xml:space="preserve">    "ID_DEST" NUMBER(4)</w:t>
                            </w:r>
                          </w:p>
                          <w:p w14:paraId="710D5077" w14:textId="77777777" w:rsidR="00A4744B" w:rsidRPr="00213B3B" w:rsidRDefault="00A4744B" w:rsidP="00A4744B">
                            <w:pPr>
                              <w:ind w:firstLine="720"/>
                            </w:pPr>
                            <w:r w:rsidRPr="00213B3B">
                              <w:t>);</w:t>
                            </w:r>
                          </w:p>
                          <w:p w14:paraId="26D4DF24" w14:textId="77777777" w:rsidR="00A4744B" w:rsidRPr="00213B3B" w:rsidRDefault="00A4744B" w:rsidP="00A4744B">
                            <w:pPr>
                              <w:ind w:firstLine="720"/>
                            </w:pPr>
                          </w:p>
                          <w:p w14:paraId="4F812FEF" w14:textId="77777777" w:rsidR="00A4744B" w:rsidRPr="00A4744B" w:rsidRDefault="00A4744B" w:rsidP="00A4744B">
                            <w:pPr>
                              <w:rPr>
                                <w:b/>
                                <w:bCs/>
                                <w:lang w:val="en-US"/>
                              </w:rPr>
                            </w:pPr>
                            <w:r w:rsidRPr="00A4744B">
                              <w:rPr>
                                <w:b/>
                                <w:bCs/>
                              </w:rPr>
                              <w:t>Constraint ID_FAM foreign key:</w:t>
                            </w:r>
                          </w:p>
                          <w:p w14:paraId="2A18C515" w14:textId="77777777" w:rsidR="00A4744B" w:rsidRPr="00213B3B" w:rsidRDefault="00A4744B" w:rsidP="00A4744B">
                            <w:pPr>
                              <w:ind w:firstLine="720"/>
                            </w:pPr>
                            <w:r w:rsidRPr="00213B3B">
                              <w:t>ALTER TABLE "FAMILIE_DESTINATIE" ADD CONSTRAINT "IDFAM_CON_FAMILIE_DESTINATIE" FOREIGN KEY ("ID_FAM")</w:t>
                            </w:r>
                          </w:p>
                          <w:p w14:paraId="134D87A1" w14:textId="77777777" w:rsidR="00A4744B" w:rsidRPr="00213B3B" w:rsidRDefault="00A4744B" w:rsidP="00A4744B">
                            <w:pPr>
                              <w:ind w:firstLine="720"/>
                            </w:pPr>
                            <w:r w:rsidRPr="00213B3B">
                              <w:tab/>
                              <w:t xml:space="preserve">  REFERENCES "FAMILIE" ("ID_FAM") ON DELETE CASCADE ENABLE;</w:t>
                            </w:r>
                          </w:p>
                          <w:p w14:paraId="2058EC87" w14:textId="77777777" w:rsidR="00A4744B" w:rsidRPr="00213B3B" w:rsidRDefault="00A4744B" w:rsidP="00A4744B"/>
                          <w:p w14:paraId="0E76C3FF" w14:textId="77777777" w:rsidR="00A4744B" w:rsidRPr="00A4744B" w:rsidRDefault="00A4744B" w:rsidP="00A4744B">
                            <w:pPr>
                              <w:rPr>
                                <w:b/>
                                <w:bCs/>
                              </w:rPr>
                            </w:pPr>
                            <w:r w:rsidRPr="00A4744B">
                              <w:rPr>
                                <w:b/>
                                <w:bCs/>
                              </w:rPr>
                              <w:t>Constraint ID_DEST foreign key:</w:t>
                            </w:r>
                          </w:p>
                          <w:p w14:paraId="7D49D604" w14:textId="77777777" w:rsidR="00A4744B" w:rsidRPr="00213B3B" w:rsidRDefault="00A4744B" w:rsidP="00A4744B">
                            <w:pPr>
                              <w:ind w:firstLine="720"/>
                            </w:pPr>
                            <w:r w:rsidRPr="00213B3B">
                              <w:t>ALTER TABLE "FAMILIE_DESTINATIE" ADD CONSTRAINT "IDDEST_CON_FAMILIE_DESTINATIE" FOREIGN KEY ("ID_DEST")</w:t>
                            </w:r>
                          </w:p>
                          <w:p w14:paraId="14A44321" w14:textId="77777777" w:rsidR="00A4744B" w:rsidRPr="00213B3B" w:rsidRDefault="00A4744B" w:rsidP="00A4744B">
                            <w:pPr>
                              <w:ind w:firstLine="720"/>
                            </w:pPr>
                            <w:r w:rsidRPr="00213B3B">
                              <w:tab/>
                              <w:t xml:space="preserve">  REFERENCES "DESTINATIE" ("ID_DEST") ON DELETE CASCADE ENABLE;</w:t>
                            </w:r>
                          </w:p>
                          <w:p w14:paraId="230EA593" w14:textId="0DEA43F5" w:rsidR="00A4744B" w:rsidRDefault="00A4744B"/>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F89DEAA" id="_x0000_s1073" type="#_x0000_t202" style="position:absolute;left:0;text-align:left;margin-left:21.9pt;margin-top:14.3pt;width:459.5pt;height:356.3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" stroked="f">
                <v:textbox>
                  <w:txbxContent>
                    <w:p w14:paraId="5497E8DD" w14:textId="6F3DB68A" w:rsidR="00A4744B" w:rsidRPr="00213B3B" w:rsidRDefault="00A4744B" w:rsidP="00A4744B">
                      <w:pPr>
                        <w:ind w:firstLine="720"/>
                      </w:pPr>
                      <w:r w:rsidRPr="00213B3B">
                        <w:t>CREATE TABLE "FAMILIE_DESTINATIE"(</w:t>
                      </w:r>
                    </w:p>
                    <w:p w14:paraId="62CD412C" w14:textId="77777777" w:rsidR="00A4744B" w:rsidRPr="00213B3B" w:rsidRDefault="00A4744B" w:rsidP="00A4744B">
                      <w:pPr>
                        <w:ind w:firstLine="720"/>
                      </w:pPr>
                      <w:r w:rsidRPr="00213B3B">
                        <w:t xml:space="preserve">    "ID_FAM" NUMBER(4),</w:t>
                      </w:r>
                    </w:p>
                    <w:p w14:paraId="774A1B7C" w14:textId="77777777" w:rsidR="00A4744B" w:rsidRPr="00213B3B" w:rsidRDefault="00A4744B" w:rsidP="00A4744B">
                      <w:pPr>
                        <w:ind w:firstLine="720"/>
                      </w:pPr>
                      <w:r w:rsidRPr="00213B3B">
                        <w:t xml:space="preserve">    "ID_DEST" NUMBER(4)</w:t>
                      </w:r>
                    </w:p>
                    <w:p w14:paraId="710D5077" w14:textId="77777777" w:rsidR="00A4744B" w:rsidRPr="00213B3B" w:rsidRDefault="00A4744B" w:rsidP="00A4744B">
                      <w:pPr>
                        <w:ind w:firstLine="720"/>
                      </w:pPr>
                      <w:r w:rsidRPr="00213B3B">
                        <w:t>);</w:t>
                      </w:r>
                    </w:p>
                    <w:p w14:paraId="26D4DF24" w14:textId="77777777" w:rsidR="00A4744B" w:rsidRPr="00213B3B" w:rsidRDefault="00A4744B" w:rsidP="00A4744B">
                      <w:pPr>
                        <w:ind w:firstLine="720"/>
                      </w:pPr>
                    </w:p>
                    <w:p w14:paraId="4F812FEF" w14:textId="77777777" w:rsidR="00A4744B" w:rsidRPr="00A4744B" w:rsidRDefault="00A4744B" w:rsidP="00A4744B">
                      <w:pPr>
                        <w:rPr>
                          <w:b/>
                          <w:bCs/>
                          <w:lang w:val="en-US"/>
                        </w:rPr>
                      </w:pPr>
                      <w:r w:rsidRPr="00A4744B">
                        <w:rPr>
                          <w:b/>
                          <w:bCs/>
                        </w:rPr>
                        <w:t>Constraint ID_FAM foreign key:</w:t>
                      </w:r>
                    </w:p>
                    <w:p w14:paraId="2A18C515" w14:textId="77777777" w:rsidR="00A4744B" w:rsidRPr="00213B3B" w:rsidRDefault="00A4744B" w:rsidP="00A4744B">
                      <w:pPr>
                        <w:ind w:firstLine="720"/>
                      </w:pPr>
                      <w:r w:rsidRPr="00213B3B">
                        <w:t>ALTER TABLE "FAMILIE_DESTINATIE" ADD CONSTRAINT "IDFAM_CON_FAMILIE_DESTINATIE" FOREIGN KEY ("ID_FAM")</w:t>
                      </w:r>
                    </w:p>
                    <w:p w14:paraId="134D87A1" w14:textId="77777777" w:rsidR="00A4744B" w:rsidRPr="00213B3B" w:rsidRDefault="00A4744B" w:rsidP="00A4744B">
                      <w:pPr>
                        <w:ind w:firstLine="720"/>
                      </w:pPr>
                      <w:r w:rsidRPr="00213B3B">
                        <w:tab/>
                        <w:t xml:space="preserve">  REFERENCES "FAMILIE" ("ID_FAM") ON DELETE CASCADE ENABLE;</w:t>
                      </w:r>
                    </w:p>
                    <w:p w14:paraId="2058EC87" w14:textId="77777777" w:rsidR="00A4744B" w:rsidRPr="00213B3B" w:rsidRDefault="00A4744B" w:rsidP="00A4744B"/>
                    <w:p w14:paraId="0E76C3FF" w14:textId="77777777" w:rsidR="00A4744B" w:rsidRPr="00A4744B" w:rsidRDefault="00A4744B" w:rsidP="00A4744B">
                      <w:pPr>
                        <w:rPr>
                          <w:b/>
                          <w:bCs/>
                        </w:rPr>
                      </w:pPr>
                      <w:r w:rsidRPr="00A4744B">
                        <w:rPr>
                          <w:b/>
                          <w:bCs/>
                        </w:rPr>
                        <w:t>Constraint ID_DEST foreign key:</w:t>
                      </w:r>
                    </w:p>
                    <w:p w14:paraId="7D49D604" w14:textId="77777777" w:rsidR="00A4744B" w:rsidRPr="00213B3B" w:rsidRDefault="00A4744B" w:rsidP="00A4744B">
                      <w:pPr>
                        <w:ind w:firstLine="720"/>
                      </w:pPr>
                      <w:r w:rsidRPr="00213B3B">
                        <w:t>ALTER TABLE "FAMILIE_DESTINATIE" ADD CONSTRAINT "IDDEST_CON_FAMILIE_DESTINATIE" FOREIGN KEY ("ID_DEST")</w:t>
                      </w:r>
                    </w:p>
                    <w:p w14:paraId="14A44321" w14:textId="77777777" w:rsidR="00A4744B" w:rsidRPr="00213B3B" w:rsidRDefault="00A4744B" w:rsidP="00A4744B">
                      <w:pPr>
                        <w:ind w:firstLine="720"/>
                      </w:pPr>
                      <w:r w:rsidRPr="00213B3B">
                        <w:tab/>
                        <w:t xml:space="preserve">  REFERENCES "DESTINATIE" ("ID_DEST") ON DELETE CASCADE ENABLE;</w:t>
                      </w:r>
                    </w:p>
                    <w:p w14:paraId="230EA593" w14:textId="0DEA43F5" w:rsidR="00A4744B" w:rsidRDefault="00A4744B"/>
                  </w:txbxContent>
                </v:textbox>
                <w10:wrap type="square"/>
                <w10:anchorlock/>
              </v:shape>
            </w:pict>
          </mc:Fallback>
        </mc:AlternateContent>
      </w:r>
    </w:p>
    <w:p w14:paraId="14A41DE7" w14:textId="71265BE4" w:rsidR="00A4744B" w:rsidRDefault="00A4744B" w:rsidP="002C6206">
      <w:pPr>
        <w:ind w:firstLine="720"/>
      </w:pPr>
    </w:p>
    <w:p w14:paraId="039BBA99" w14:textId="77777777" w:rsidR="00A4744B" w:rsidRDefault="00A4744B" w:rsidP="002C6206">
      <w:pPr>
        <w:ind w:firstLine="720"/>
      </w:pPr>
    </w:p>
    <w:p w14:paraId="55B9C9E5" w14:textId="77777777" w:rsidR="00A4744B" w:rsidRDefault="00A4744B" w:rsidP="002C6206">
      <w:pPr>
        <w:ind w:firstLine="720"/>
      </w:pPr>
    </w:p>
    <w:p w14:paraId="6BD36932" w14:textId="77777777" w:rsidR="00A4744B" w:rsidRDefault="00A4744B" w:rsidP="002C6206">
      <w:pPr>
        <w:ind w:firstLine="720"/>
      </w:pPr>
    </w:p>
    <w:p w14:paraId="056AE1CB" w14:textId="77777777" w:rsidR="00FB7991" w:rsidRDefault="00FB7991" w:rsidP="002C6206">
      <w:pPr>
        <w:ind w:firstLine="720"/>
      </w:pPr>
    </w:p>
    <w:p w14:paraId="1E03F52D" w14:textId="77777777" w:rsidR="00FB7991" w:rsidRDefault="00FB7991" w:rsidP="002C6206">
      <w:pPr>
        <w:ind w:firstLine="720"/>
      </w:pPr>
    </w:p>
    <w:p w14:paraId="1E82BD5C" w14:textId="77777777" w:rsidR="00FB7991" w:rsidRDefault="00FB7991" w:rsidP="002C6206">
      <w:pPr>
        <w:ind w:firstLine="720"/>
      </w:pPr>
    </w:p>
    <w:p w14:paraId="5EF87F24" w14:textId="77777777" w:rsidR="00FB7991" w:rsidRDefault="00FB7991" w:rsidP="002C6206">
      <w:pPr>
        <w:ind w:firstLine="720"/>
      </w:pPr>
    </w:p>
    <w:p w14:paraId="0E16FDAE" w14:textId="77777777" w:rsidR="00A4744B" w:rsidRPr="00213B3B" w:rsidRDefault="00A4744B" w:rsidP="002C6206">
      <w:pPr>
        <w:ind w:firstLine="720"/>
      </w:pPr>
    </w:p>
    <w:p w14:paraId="6AACB5EC" w14:textId="10B6B46A" w:rsidR="00A15A84" w:rsidRPr="00213B3B" w:rsidRDefault="005F5463" w:rsidP="002C6206">
      <w:pPr>
        <w:ind w:firstLine="720"/>
        <w:rPr>
          <w:b/>
          <w:bCs/>
        </w:rPr>
      </w:pPr>
      <w:r>
        <w:rPr>
          <w:noProof/>
        </w:rPr>
        <w:lastRenderedPageBreak/>
        <mc:AlternateContent>
          <mc:Choice Requires="wps">
            <w:drawing>
              <wp:anchor distT="45720" distB="45720" distL="114300" distR="114300" simplePos="0" relativeHeight="251757568" behindDoc="0" locked="1" layoutInCell="1" allowOverlap="1" wp14:anchorId="5FFAB43D" wp14:editId="56A0B276">
                <wp:simplePos x="0" y="0"/>
                <wp:positionH relativeFrom="margin">
                  <wp:posOffset>-140970</wp:posOffset>
                </wp:positionH>
                <wp:positionV relativeFrom="paragraph">
                  <wp:posOffset>317500</wp:posOffset>
                </wp:positionV>
                <wp:extent cx="6105600" cy="1404620"/>
                <wp:effectExtent l="0" t="0" r="28575" b="24130"/>
                <wp:wrapSquare wrapText="bothSides"/>
                <wp:docPr id="331086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600" cy="1404620"/>
                        </a:xfrm>
                        <a:prstGeom prst="rect">
                          <a:avLst/>
                        </a:prstGeom>
                        <a:solidFill>
                          <a:srgbClr val="FFFFFF"/>
                        </a:solidFill>
                        <a:ln w="9525">
                          <a:solidFill>
                            <a:srgbClr val="000000"/>
                          </a:solidFill>
                          <a:miter lim="800000"/>
                          <a:headEnd/>
                          <a:tailEnd/>
                        </a:ln>
                      </wps:spPr>
                      <wps:txbx>
                        <w:txbxContent>
                          <w:p w14:paraId="04E83FB1" w14:textId="230AF932" w:rsidR="005F5463" w:rsidRPr="00213B3B" w:rsidRDefault="005F5463" w:rsidP="005F5463">
                            <w:pPr>
                              <w:ind w:firstLine="720"/>
                            </w:pPr>
                            <w:r w:rsidRPr="00213B3B">
                              <w:t>CREATE TABLE "GRUP_DESTINATIE"(</w:t>
                            </w:r>
                          </w:p>
                          <w:p w14:paraId="5CE0283D" w14:textId="77777777" w:rsidR="005F5463" w:rsidRPr="00213B3B" w:rsidRDefault="005F5463" w:rsidP="005F5463">
                            <w:pPr>
                              <w:ind w:firstLine="720"/>
                            </w:pPr>
                            <w:r w:rsidRPr="00213B3B">
                              <w:t xml:space="preserve">    "ID_GRUP" NUMBER(4),</w:t>
                            </w:r>
                          </w:p>
                          <w:p w14:paraId="1E749C2E" w14:textId="77777777" w:rsidR="005F5463" w:rsidRPr="00213B3B" w:rsidRDefault="005F5463" w:rsidP="005F5463">
                            <w:pPr>
                              <w:ind w:firstLine="720"/>
                            </w:pPr>
                            <w:r w:rsidRPr="00213B3B">
                              <w:t xml:space="preserve">    "ID_DEST" NUMBER(4)</w:t>
                            </w:r>
                          </w:p>
                          <w:p w14:paraId="7A985963" w14:textId="77777777" w:rsidR="005F5463" w:rsidRPr="00213B3B" w:rsidRDefault="005F5463" w:rsidP="005F5463">
                            <w:pPr>
                              <w:ind w:firstLine="720"/>
                            </w:pPr>
                            <w:r w:rsidRPr="00213B3B">
                              <w:t>);</w:t>
                            </w:r>
                          </w:p>
                          <w:p w14:paraId="41AA3283" w14:textId="77777777" w:rsidR="005F5463" w:rsidRPr="00213B3B" w:rsidRDefault="005F5463" w:rsidP="005F5463">
                            <w:pPr>
                              <w:ind w:firstLine="720"/>
                            </w:pPr>
                          </w:p>
                          <w:p w14:paraId="396095B2" w14:textId="77777777" w:rsidR="005F5463" w:rsidRPr="005F5463" w:rsidRDefault="005F5463" w:rsidP="005F5463">
                            <w:pPr>
                              <w:rPr>
                                <w:b/>
                                <w:bCs/>
                              </w:rPr>
                            </w:pPr>
                            <w:r w:rsidRPr="005F5463">
                              <w:rPr>
                                <w:b/>
                                <w:bCs/>
                              </w:rPr>
                              <w:t>Constraint ID_GRUP foreign key:</w:t>
                            </w:r>
                          </w:p>
                          <w:p w14:paraId="495B99CA" w14:textId="77777777" w:rsidR="005F5463" w:rsidRPr="00213B3B" w:rsidRDefault="005F5463" w:rsidP="005F5463">
                            <w:pPr>
                              <w:ind w:firstLine="720"/>
                            </w:pPr>
                            <w:r w:rsidRPr="00213B3B">
                              <w:t>ALTER TABLE "GRUP_DESTINATIE" ADD CONSTRAINT "IDGRUP_CON_GRUP_DESTINATIE" FOREIGN KEY ("ID_GRUP")</w:t>
                            </w:r>
                          </w:p>
                          <w:p w14:paraId="5A27C933" w14:textId="77777777" w:rsidR="005F5463" w:rsidRPr="00213B3B" w:rsidRDefault="005F5463" w:rsidP="005F5463">
                            <w:pPr>
                              <w:ind w:firstLine="720"/>
                            </w:pPr>
                            <w:r w:rsidRPr="00213B3B">
                              <w:tab/>
                              <w:t xml:space="preserve">  REFERENCES "GRUP" ("ID_GRUP") ON DELETE CASCADE ENABLE;</w:t>
                            </w:r>
                          </w:p>
                          <w:p w14:paraId="435E9C2B" w14:textId="77777777" w:rsidR="005F5463" w:rsidRPr="00213B3B" w:rsidRDefault="005F5463" w:rsidP="005F5463">
                            <w:pPr>
                              <w:ind w:firstLine="720"/>
                            </w:pPr>
                          </w:p>
                          <w:p w14:paraId="1F99F404" w14:textId="77777777" w:rsidR="005F5463" w:rsidRPr="005F5463" w:rsidRDefault="005F5463" w:rsidP="005F5463">
                            <w:pPr>
                              <w:rPr>
                                <w:b/>
                                <w:bCs/>
                              </w:rPr>
                            </w:pPr>
                            <w:r w:rsidRPr="005F5463">
                              <w:rPr>
                                <w:b/>
                                <w:bCs/>
                              </w:rPr>
                              <w:t>Constraint ID_DEST foreign key:</w:t>
                            </w:r>
                          </w:p>
                          <w:p w14:paraId="7033017C" w14:textId="77777777" w:rsidR="005F5463" w:rsidRPr="00213B3B" w:rsidRDefault="005F5463" w:rsidP="005F5463">
                            <w:pPr>
                              <w:ind w:firstLine="720"/>
                            </w:pPr>
                            <w:r w:rsidRPr="00213B3B">
                              <w:t>ALTER TABLE "GRUP_DESTINATIE" ADD CONSTRAINT "IDDEST_CON_GRUP_DESTINATIE" FOREIGN KEY ("ID_DEST")</w:t>
                            </w:r>
                          </w:p>
                          <w:p w14:paraId="6FCCEF8D" w14:textId="77777777" w:rsidR="005F5463" w:rsidRPr="00213B3B" w:rsidRDefault="005F5463" w:rsidP="005F5463">
                            <w:pPr>
                              <w:ind w:firstLine="720"/>
                            </w:pPr>
                            <w:r w:rsidRPr="00213B3B">
                              <w:tab/>
                              <w:t xml:space="preserve">  REFERENCES "DESTINATIE" ("ID_DEST") ON DELETE </w:t>
                            </w:r>
                            <w:proofErr w:type="spellStart"/>
                            <w:r w:rsidRPr="00213B3B">
                              <w:t>CdASCADE</w:t>
                            </w:r>
                            <w:proofErr w:type="spellEnd"/>
                            <w:r w:rsidRPr="00213B3B">
                              <w:t xml:space="preserve"> ENABLE;</w:t>
                            </w:r>
                          </w:p>
                          <w:p w14:paraId="468C993E" w14:textId="471245C2" w:rsidR="005F5463" w:rsidRDefault="005F546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AB43D" id="_x0000_s1074" type="#_x0000_t202" style="position:absolute;left:0;text-align:left;margin-left:-11.1pt;margin-top:25pt;width:480.75pt;height:110.6pt;z-index:2517575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">
                <v:textbox style="mso-fit-shape-to-text:t">
                  <w:txbxContent>
                    <w:p w14:paraId="04E83FB1" w14:textId="230AF932" w:rsidR="005F5463" w:rsidRPr="00213B3B" w:rsidRDefault="005F5463" w:rsidP="005F5463">
                      <w:pPr>
                        <w:ind w:firstLine="720"/>
                      </w:pPr>
                      <w:r w:rsidRPr="00213B3B">
                        <w:t>CREATE TABLE "GRUP_DESTINATIE"(</w:t>
                      </w:r>
                    </w:p>
                    <w:p w14:paraId="5CE0283D" w14:textId="77777777" w:rsidR="005F5463" w:rsidRPr="00213B3B" w:rsidRDefault="005F5463" w:rsidP="005F5463">
                      <w:pPr>
                        <w:ind w:firstLine="720"/>
                      </w:pPr>
                      <w:r w:rsidRPr="00213B3B">
                        <w:t xml:space="preserve">    "ID_GRUP" NUMBER(4),</w:t>
                      </w:r>
                    </w:p>
                    <w:p w14:paraId="1E749C2E" w14:textId="77777777" w:rsidR="005F5463" w:rsidRPr="00213B3B" w:rsidRDefault="005F5463" w:rsidP="005F5463">
                      <w:pPr>
                        <w:ind w:firstLine="720"/>
                      </w:pPr>
                      <w:r w:rsidRPr="00213B3B">
                        <w:t xml:space="preserve">    "ID_DEST" NUMBER(4)</w:t>
                      </w:r>
                    </w:p>
                    <w:p w14:paraId="7A985963" w14:textId="77777777" w:rsidR="005F5463" w:rsidRPr="00213B3B" w:rsidRDefault="005F5463" w:rsidP="005F5463">
                      <w:pPr>
                        <w:ind w:firstLine="720"/>
                      </w:pPr>
                      <w:r w:rsidRPr="00213B3B">
                        <w:t>);</w:t>
                      </w:r>
                    </w:p>
                    <w:p w14:paraId="41AA3283" w14:textId="77777777" w:rsidR="005F5463" w:rsidRPr="00213B3B" w:rsidRDefault="005F5463" w:rsidP="005F5463">
                      <w:pPr>
                        <w:ind w:firstLine="720"/>
                      </w:pPr>
                    </w:p>
                    <w:p w14:paraId="396095B2" w14:textId="77777777" w:rsidR="005F5463" w:rsidRPr="005F5463" w:rsidRDefault="005F5463" w:rsidP="005F5463">
                      <w:pPr>
                        <w:rPr>
                          <w:b/>
                          <w:bCs/>
                        </w:rPr>
                      </w:pPr>
                      <w:r w:rsidRPr="005F5463">
                        <w:rPr>
                          <w:b/>
                          <w:bCs/>
                        </w:rPr>
                        <w:t>Constraint ID_GRUP foreign key:</w:t>
                      </w:r>
                    </w:p>
                    <w:p w14:paraId="495B99CA" w14:textId="77777777" w:rsidR="005F5463" w:rsidRPr="00213B3B" w:rsidRDefault="005F5463" w:rsidP="005F5463">
                      <w:pPr>
                        <w:ind w:firstLine="720"/>
                      </w:pPr>
                      <w:r w:rsidRPr="00213B3B">
                        <w:t>ALTER TABLE "GRUP_DESTINATIE" ADD CONSTRAINT "IDGRUP_CON_GRUP_DESTINATIE" FOREIGN KEY ("ID_GRUP")</w:t>
                      </w:r>
                    </w:p>
                    <w:p w14:paraId="5A27C933" w14:textId="77777777" w:rsidR="005F5463" w:rsidRPr="00213B3B" w:rsidRDefault="005F5463" w:rsidP="005F5463">
                      <w:pPr>
                        <w:ind w:firstLine="720"/>
                      </w:pPr>
                      <w:r w:rsidRPr="00213B3B">
                        <w:tab/>
                        <w:t xml:space="preserve">  REFERENCES "GRUP" ("ID_GRUP") ON DELETE CASCADE ENABLE;</w:t>
                      </w:r>
                    </w:p>
                    <w:p w14:paraId="435E9C2B" w14:textId="77777777" w:rsidR="005F5463" w:rsidRPr="00213B3B" w:rsidRDefault="005F5463" w:rsidP="005F5463">
                      <w:pPr>
                        <w:ind w:firstLine="720"/>
                      </w:pPr>
                    </w:p>
                    <w:p w14:paraId="1F99F404" w14:textId="77777777" w:rsidR="005F5463" w:rsidRPr="005F5463" w:rsidRDefault="005F5463" w:rsidP="005F5463">
                      <w:pPr>
                        <w:rPr>
                          <w:b/>
                          <w:bCs/>
                        </w:rPr>
                      </w:pPr>
                      <w:r w:rsidRPr="005F5463">
                        <w:rPr>
                          <w:b/>
                          <w:bCs/>
                        </w:rPr>
                        <w:t>Constraint ID_DEST foreign key:</w:t>
                      </w:r>
                    </w:p>
                    <w:p w14:paraId="7033017C" w14:textId="77777777" w:rsidR="005F5463" w:rsidRPr="00213B3B" w:rsidRDefault="005F5463" w:rsidP="005F5463">
                      <w:pPr>
                        <w:ind w:firstLine="720"/>
                      </w:pPr>
                      <w:r w:rsidRPr="00213B3B">
                        <w:t>ALTER TABLE "GRUP_DESTINATIE" ADD CONSTRAINT "IDDEST_CON_GRUP_DESTINATIE" FOREIGN KEY ("ID_DEST")</w:t>
                      </w:r>
                    </w:p>
                    <w:p w14:paraId="6FCCEF8D" w14:textId="77777777" w:rsidR="005F5463" w:rsidRPr="00213B3B" w:rsidRDefault="005F5463" w:rsidP="005F5463">
                      <w:pPr>
                        <w:ind w:firstLine="720"/>
                      </w:pPr>
                      <w:r w:rsidRPr="00213B3B">
                        <w:tab/>
                        <w:t xml:space="preserve">  REFERENCES "DESTINATIE" ("ID_DEST") ON DELETE </w:t>
                      </w:r>
                      <w:proofErr w:type="spellStart"/>
                      <w:r w:rsidRPr="00213B3B">
                        <w:t>CdASCADE</w:t>
                      </w:r>
                      <w:proofErr w:type="spellEnd"/>
                      <w:r w:rsidRPr="00213B3B">
                        <w:t xml:space="preserve"> ENABLE;</w:t>
                      </w:r>
                    </w:p>
                    <w:p w14:paraId="468C993E" w14:textId="471245C2" w:rsidR="005F5463" w:rsidRDefault="005F5463"/>
                  </w:txbxContent>
                </v:textbox>
                <w10:wrap type="square" anchorx="margin"/>
                <w10:anchorlock/>
              </v:shape>
            </w:pict>
          </mc:Fallback>
        </mc:AlternateContent>
      </w:r>
      <w:r w:rsidR="00A15A84" w:rsidRPr="00213B3B">
        <w:rPr>
          <w:b/>
          <w:bCs/>
        </w:rPr>
        <w:t>GRUP_DESTINATIE:</w:t>
      </w:r>
    </w:p>
    <w:p w14:paraId="76645F06" w14:textId="063CFA77" w:rsidR="00A15A84" w:rsidRPr="00213B3B" w:rsidRDefault="00CE6966" w:rsidP="002C6206">
      <w:pPr>
        <w:ind w:firstLine="720"/>
      </w:pPr>
      <w:r>
        <w:rPr>
          <w:noProof/>
        </w:rPr>
        <mc:AlternateContent>
          <mc:Choice Requires="wps">
            <w:drawing>
              <wp:anchor distT="45720" distB="45720" distL="114300" distR="114300" simplePos="0" relativeHeight="251759616" behindDoc="0" locked="1" layoutInCell="1" allowOverlap="1" wp14:anchorId="1D240772" wp14:editId="6DEB3002">
                <wp:simplePos x="0" y="0"/>
                <wp:positionH relativeFrom="margin">
                  <wp:align>center</wp:align>
                </wp:positionH>
                <wp:positionV relativeFrom="paragraph">
                  <wp:posOffset>5091430</wp:posOffset>
                </wp:positionV>
                <wp:extent cx="4057200" cy="1404620"/>
                <wp:effectExtent l="0" t="0" r="0" b="1905"/>
                <wp:wrapSquare wrapText="bothSides"/>
                <wp:docPr id="2000146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7200" cy="1404620"/>
                        </a:xfrm>
                        <a:prstGeom prst="rect">
                          <a:avLst/>
                        </a:prstGeom>
                        <a:noFill/>
                        <a:ln w="9525">
                          <a:noFill/>
                          <a:miter lim="800000"/>
                          <a:headEnd/>
                          <a:tailEnd/>
                        </a:ln>
                      </wps:spPr>
                      <wps:txbx>
                        <w:txbxContent>
                          <w:p w14:paraId="0A7E893D" w14:textId="03A14524" w:rsidR="00CE6966" w:rsidRDefault="00CE6966" w:rsidP="00CE6966">
                            <w:pPr>
                              <w:jc w:val="center"/>
                            </w:pPr>
                            <w:r>
                              <w:t>Figura 2</w:t>
                            </w:r>
                            <w:r w:rsidR="00FF50C3">
                              <w:t>5</w:t>
                            </w:r>
                            <w:r>
                              <w:t xml:space="preserve"> – Creare Tabel Grup_Destinatie și constrângere ID_DEST, ID_GRUP</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1D240772" id="_x0000_s1075" type="#_x0000_t202" style="position:absolute;left:0;text-align:left;margin-left:0;margin-top:400.9pt;width:319.45pt;height:110.6pt;z-index:25175961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" filled="f" stroked="f">
                <v:textbox style="mso-fit-shape-to-text:t">
                  <w:txbxContent>
                    <w:p w14:paraId="0A7E893D" w14:textId="03A14524" w:rsidR="00CE6966" w:rsidRDefault="00CE6966" w:rsidP="00CE6966">
                      <w:pPr>
                        <w:jc w:val="center"/>
                      </w:pPr>
                      <w:r>
                        <w:t>Figura 2</w:t>
                      </w:r>
                      <w:r w:rsidR="00FF50C3">
                        <w:t>5</w:t>
                      </w:r>
                      <w:r>
                        <w:t xml:space="preserve"> – Creare Tabel Grup_Destinatie și constrângere ID_DEST, ID_GRUP</w:t>
                      </w:r>
                    </w:p>
                  </w:txbxContent>
                </v:textbox>
                <w10:wrap type="square" anchorx="margin"/>
                <w10:anchorlock/>
              </v:shape>
            </w:pict>
          </mc:Fallback>
        </mc:AlternateContent>
      </w:r>
    </w:p>
    <w:p w14:paraId="616DCAEA" w14:textId="409098A6" w:rsidR="00A15A84" w:rsidRDefault="00A15A84" w:rsidP="004464C3">
      <w:pPr>
        <w:ind w:firstLine="720"/>
      </w:pPr>
    </w:p>
    <w:p w14:paraId="7A2C430B" w14:textId="5E4B4E76" w:rsidR="005F5463" w:rsidRDefault="005F5463" w:rsidP="004464C3">
      <w:pPr>
        <w:ind w:firstLine="720"/>
      </w:pPr>
    </w:p>
    <w:p w14:paraId="33425F46" w14:textId="4BC97A24" w:rsidR="005F5463" w:rsidRDefault="005F5463" w:rsidP="004464C3">
      <w:pPr>
        <w:ind w:firstLine="720"/>
      </w:pPr>
    </w:p>
    <w:p w14:paraId="0AB56F7E" w14:textId="1F6E7B36" w:rsidR="005F5463" w:rsidRDefault="005F5463" w:rsidP="004464C3">
      <w:pPr>
        <w:ind w:firstLine="720"/>
      </w:pPr>
    </w:p>
    <w:p w14:paraId="5006A896" w14:textId="247A7405" w:rsidR="005F5463" w:rsidRDefault="005F5463" w:rsidP="004464C3">
      <w:pPr>
        <w:ind w:firstLine="720"/>
      </w:pPr>
    </w:p>
    <w:p w14:paraId="50634F9D" w14:textId="2603C376" w:rsidR="005F5463" w:rsidRDefault="005F5463" w:rsidP="004464C3">
      <w:pPr>
        <w:ind w:firstLine="720"/>
      </w:pPr>
    </w:p>
    <w:p w14:paraId="3FCE7494" w14:textId="77777777" w:rsidR="005F5463" w:rsidRDefault="005F5463" w:rsidP="004464C3">
      <w:pPr>
        <w:ind w:firstLine="720"/>
      </w:pPr>
    </w:p>
    <w:p w14:paraId="1E588FAD" w14:textId="77777777" w:rsidR="005F5463" w:rsidRDefault="005F5463" w:rsidP="001B37E9"/>
    <w:p w14:paraId="2F554C69" w14:textId="77777777" w:rsidR="001B37E9" w:rsidRPr="00213B3B" w:rsidRDefault="001B37E9" w:rsidP="001B37E9"/>
    <w:p w14:paraId="5B5F15BC" w14:textId="66A18B9C" w:rsidR="00A15A84" w:rsidRPr="00213B3B" w:rsidRDefault="001B37E9" w:rsidP="004464C3">
      <w:pPr>
        <w:ind w:firstLine="720"/>
        <w:rPr>
          <w:b/>
          <w:bCs/>
        </w:rPr>
      </w:pPr>
      <w:r>
        <w:rPr>
          <w:noProof/>
        </w:rPr>
        <mc:AlternateContent>
          <mc:Choice Requires="wps">
            <w:drawing>
              <wp:anchor distT="45720" distB="45720" distL="114300" distR="114300" simplePos="0" relativeHeight="251761664" behindDoc="0" locked="1" layoutInCell="1" allowOverlap="1" wp14:anchorId="674635CC" wp14:editId="729DA014">
                <wp:simplePos x="0" y="0"/>
                <wp:positionH relativeFrom="margin">
                  <wp:align>center</wp:align>
                </wp:positionH>
                <wp:positionV relativeFrom="paragraph">
                  <wp:posOffset>450215</wp:posOffset>
                </wp:positionV>
                <wp:extent cx="6012000" cy="4381200"/>
                <wp:effectExtent l="0" t="0" r="27305" b="19685"/>
                <wp:wrapSquare wrapText="bothSides"/>
                <wp:docPr id="5713249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000" cy="4381200"/>
                        </a:xfrm>
                        <a:prstGeom prst="rect">
                          <a:avLst/>
                        </a:prstGeom>
                        <a:solidFill>
                          <a:srgbClr val="FFFFFF"/>
                        </a:solidFill>
                        <a:ln w="9525">
                          <a:solidFill>
                            <a:srgbClr val="000000"/>
                          </a:solidFill>
                          <a:miter lim="800000"/>
                          <a:headEnd/>
                          <a:tailEnd/>
                        </a:ln>
                      </wps:spPr>
                      <wps:txbx>
                        <w:txbxContent>
                          <w:p w14:paraId="21FBA081" w14:textId="3C31A93D" w:rsidR="001B37E9" w:rsidRPr="00213B3B" w:rsidRDefault="001B37E9" w:rsidP="001B37E9">
                            <w:pPr>
                              <w:ind w:firstLine="720"/>
                            </w:pPr>
                            <w:r w:rsidRPr="00213B3B">
                              <w:t>CREATE TABLE "INDIVID_DESTINATIE"(</w:t>
                            </w:r>
                          </w:p>
                          <w:p w14:paraId="4D492917" w14:textId="77777777" w:rsidR="001B37E9" w:rsidRPr="00213B3B" w:rsidRDefault="001B37E9" w:rsidP="001B37E9">
                            <w:pPr>
                              <w:ind w:firstLine="720"/>
                            </w:pPr>
                            <w:r w:rsidRPr="00213B3B">
                              <w:t xml:space="preserve">    "CNP" CHAR(50),</w:t>
                            </w:r>
                          </w:p>
                          <w:p w14:paraId="0ABA38FE" w14:textId="77777777" w:rsidR="001B37E9" w:rsidRPr="00213B3B" w:rsidRDefault="001B37E9" w:rsidP="001B37E9">
                            <w:pPr>
                              <w:ind w:firstLine="720"/>
                            </w:pPr>
                            <w:r w:rsidRPr="00213B3B">
                              <w:t xml:space="preserve">    "ID_DEST" NUMBER(4)</w:t>
                            </w:r>
                          </w:p>
                          <w:p w14:paraId="25290F63" w14:textId="77777777" w:rsidR="001B37E9" w:rsidRPr="00213B3B" w:rsidRDefault="001B37E9" w:rsidP="001B37E9">
                            <w:pPr>
                              <w:ind w:firstLine="720"/>
                            </w:pPr>
                            <w:r w:rsidRPr="00213B3B">
                              <w:t>);</w:t>
                            </w:r>
                          </w:p>
                          <w:p w14:paraId="33401BC3" w14:textId="77777777" w:rsidR="001B37E9" w:rsidRPr="00213B3B" w:rsidRDefault="001B37E9" w:rsidP="001B37E9">
                            <w:pPr>
                              <w:ind w:firstLine="720"/>
                            </w:pPr>
                          </w:p>
                          <w:p w14:paraId="3D75D6AA" w14:textId="77777777" w:rsidR="001B37E9" w:rsidRPr="001B37E9" w:rsidRDefault="001B37E9" w:rsidP="001B37E9">
                            <w:pPr>
                              <w:rPr>
                                <w:b/>
                                <w:bCs/>
                              </w:rPr>
                            </w:pPr>
                            <w:r w:rsidRPr="001B37E9">
                              <w:rPr>
                                <w:b/>
                                <w:bCs/>
                              </w:rPr>
                              <w:t>Constraint CNP foreign key:</w:t>
                            </w:r>
                          </w:p>
                          <w:p w14:paraId="6CB914E4" w14:textId="77777777" w:rsidR="001B37E9" w:rsidRPr="00213B3B" w:rsidRDefault="001B37E9" w:rsidP="001B37E9">
                            <w:pPr>
                              <w:ind w:firstLine="720"/>
                            </w:pPr>
                            <w:r w:rsidRPr="00213B3B">
                              <w:t>ALTER TABLE "INDIVID_DESTINATIE" ADD CONSTRAINT "CNP_CON_INDIVID_DESTINATIE" FOREIGN KEY ("CNP")</w:t>
                            </w:r>
                          </w:p>
                          <w:p w14:paraId="13636691" w14:textId="77777777" w:rsidR="001B37E9" w:rsidRPr="00213B3B" w:rsidRDefault="001B37E9" w:rsidP="001B37E9">
                            <w:pPr>
                              <w:ind w:firstLine="720"/>
                            </w:pPr>
                            <w:r w:rsidRPr="00213B3B">
                              <w:tab/>
                              <w:t xml:space="preserve">  REFERENCES "INDIVID" ("CNP") ON DELETE CASCADE ENABLE;</w:t>
                            </w:r>
                          </w:p>
                          <w:p w14:paraId="67628657" w14:textId="77777777" w:rsidR="001B37E9" w:rsidRPr="00213B3B" w:rsidRDefault="001B37E9" w:rsidP="001B37E9">
                            <w:pPr>
                              <w:ind w:firstLine="720"/>
                            </w:pPr>
                          </w:p>
                          <w:p w14:paraId="49C8A440" w14:textId="77777777" w:rsidR="001B37E9" w:rsidRPr="001B37E9" w:rsidRDefault="001B37E9" w:rsidP="001B37E9">
                            <w:pPr>
                              <w:rPr>
                                <w:b/>
                                <w:bCs/>
                              </w:rPr>
                            </w:pPr>
                            <w:r w:rsidRPr="001B37E9">
                              <w:rPr>
                                <w:b/>
                                <w:bCs/>
                              </w:rPr>
                              <w:t>Constraint ID_DEST foreign key:</w:t>
                            </w:r>
                          </w:p>
                          <w:p w14:paraId="315213A0" w14:textId="77777777" w:rsidR="001B37E9" w:rsidRPr="00213B3B" w:rsidRDefault="001B37E9" w:rsidP="001B37E9">
                            <w:pPr>
                              <w:ind w:firstLine="720"/>
                            </w:pPr>
                            <w:r w:rsidRPr="00213B3B">
                              <w:t>ALTER TABLE "INDIVID_DESTINATIE" ADD CONSTRAINT "IDDEST_CON_INDIVID_DESTINATIE" FOREIGN KEY ("ID_DEST")</w:t>
                            </w:r>
                          </w:p>
                          <w:p w14:paraId="34C7BBF0" w14:textId="77777777" w:rsidR="001B37E9" w:rsidRPr="00213B3B" w:rsidRDefault="001B37E9" w:rsidP="001B37E9">
                            <w:pPr>
                              <w:ind w:firstLine="720"/>
                            </w:pPr>
                            <w:r w:rsidRPr="00213B3B">
                              <w:tab/>
                              <w:t xml:space="preserve">  REFERENCES "DESTINATIE" ("ID_DEST") ON DELETE CASCADE ENABLE;</w:t>
                            </w:r>
                          </w:p>
                          <w:p w14:paraId="62A211D5" w14:textId="6C2E02E3" w:rsidR="001B37E9" w:rsidRDefault="001B37E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4635CC" id="_x0000_s1076" type="#_x0000_t202" style="position:absolute;left:0;text-align:left;margin-left:0;margin-top:35.45pt;width:473.4pt;height:345pt;z-index:251761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">
                <v:textbox>
                  <w:txbxContent>
                    <w:p w14:paraId="21FBA081" w14:textId="3C31A93D" w:rsidR="001B37E9" w:rsidRPr="00213B3B" w:rsidRDefault="001B37E9" w:rsidP="001B37E9">
                      <w:pPr>
                        <w:ind w:firstLine="720"/>
                      </w:pPr>
                      <w:r w:rsidRPr="00213B3B">
                        <w:t>CREATE TABLE "INDIVID_DESTINATIE"(</w:t>
                      </w:r>
                    </w:p>
                    <w:p w14:paraId="4D492917" w14:textId="77777777" w:rsidR="001B37E9" w:rsidRPr="00213B3B" w:rsidRDefault="001B37E9" w:rsidP="001B37E9">
                      <w:pPr>
                        <w:ind w:firstLine="720"/>
                      </w:pPr>
                      <w:r w:rsidRPr="00213B3B">
                        <w:t xml:space="preserve">    "CNP" CHAR(50),</w:t>
                      </w:r>
                    </w:p>
                    <w:p w14:paraId="0ABA38FE" w14:textId="77777777" w:rsidR="001B37E9" w:rsidRPr="00213B3B" w:rsidRDefault="001B37E9" w:rsidP="001B37E9">
                      <w:pPr>
                        <w:ind w:firstLine="720"/>
                      </w:pPr>
                      <w:r w:rsidRPr="00213B3B">
                        <w:t xml:space="preserve">    "ID_DEST" NUMBER(4)</w:t>
                      </w:r>
                    </w:p>
                    <w:p w14:paraId="25290F63" w14:textId="77777777" w:rsidR="001B37E9" w:rsidRPr="00213B3B" w:rsidRDefault="001B37E9" w:rsidP="001B37E9">
                      <w:pPr>
                        <w:ind w:firstLine="720"/>
                      </w:pPr>
                      <w:r w:rsidRPr="00213B3B">
                        <w:t>);</w:t>
                      </w:r>
                    </w:p>
                    <w:p w14:paraId="33401BC3" w14:textId="77777777" w:rsidR="001B37E9" w:rsidRPr="00213B3B" w:rsidRDefault="001B37E9" w:rsidP="001B37E9">
                      <w:pPr>
                        <w:ind w:firstLine="720"/>
                      </w:pPr>
                    </w:p>
                    <w:p w14:paraId="3D75D6AA" w14:textId="77777777" w:rsidR="001B37E9" w:rsidRPr="001B37E9" w:rsidRDefault="001B37E9" w:rsidP="001B37E9">
                      <w:pPr>
                        <w:rPr>
                          <w:b/>
                          <w:bCs/>
                        </w:rPr>
                      </w:pPr>
                      <w:r w:rsidRPr="001B37E9">
                        <w:rPr>
                          <w:b/>
                          <w:bCs/>
                        </w:rPr>
                        <w:t>Constraint CNP foreign key:</w:t>
                      </w:r>
                    </w:p>
                    <w:p w14:paraId="6CB914E4" w14:textId="77777777" w:rsidR="001B37E9" w:rsidRPr="00213B3B" w:rsidRDefault="001B37E9" w:rsidP="001B37E9">
                      <w:pPr>
                        <w:ind w:firstLine="720"/>
                      </w:pPr>
                      <w:r w:rsidRPr="00213B3B">
                        <w:t>ALTER TABLE "INDIVID_DESTINATIE" ADD CONSTRAINT "CNP_CON_INDIVID_DESTINATIE" FOREIGN KEY ("CNP")</w:t>
                      </w:r>
                    </w:p>
                    <w:p w14:paraId="13636691" w14:textId="77777777" w:rsidR="001B37E9" w:rsidRPr="00213B3B" w:rsidRDefault="001B37E9" w:rsidP="001B37E9">
                      <w:pPr>
                        <w:ind w:firstLine="720"/>
                      </w:pPr>
                      <w:r w:rsidRPr="00213B3B">
                        <w:tab/>
                        <w:t xml:space="preserve">  REFERENCES "INDIVID" ("CNP") ON DELETE CASCADE ENABLE;</w:t>
                      </w:r>
                    </w:p>
                    <w:p w14:paraId="67628657" w14:textId="77777777" w:rsidR="001B37E9" w:rsidRPr="00213B3B" w:rsidRDefault="001B37E9" w:rsidP="001B37E9">
                      <w:pPr>
                        <w:ind w:firstLine="720"/>
                      </w:pPr>
                    </w:p>
                    <w:p w14:paraId="49C8A440" w14:textId="77777777" w:rsidR="001B37E9" w:rsidRPr="001B37E9" w:rsidRDefault="001B37E9" w:rsidP="001B37E9">
                      <w:pPr>
                        <w:rPr>
                          <w:b/>
                          <w:bCs/>
                        </w:rPr>
                      </w:pPr>
                      <w:r w:rsidRPr="001B37E9">
                        <w:rPr>
                          <w:b/>
                          <w:bCs/>
                        </w:rPr>
                        <w:t>Constraint ID_DEST foreign key:</w:t>
                      </w:r>
                    </w:p>
                    <w:p w14:paraId="315213A0" w14:textId="77777777" w:rsidR="001B37E9" w:rsidRPr="00213B3B" w:rsidRDefault="001B37E9" w:rsidP="001B37E9">
                      <w:pPr>
                        <w:ind w:firstLine="720"/>
                      </w:pPr>
                      <w:r w:rsidRPr="00213B3B">
                        <w:t>ALTER TABLE "INDIVID_DESTINATIE" ADD CONSTRAINT "IDDEST_CON_INDIVID_DESTINATIE" FOREIGN KEY ("ID_DEST")</w:t>
                      </w:r>
                    </w:p>
                    <w:p w14:paraId="34C7BBF0" w14:textId="77777777" w:rsidR="001B37E9" w:rsidRPr="00213B3B" w:rsidRDefault="001B37E9" w:rsidP="001B37E9">
                      <w:pPr>
                        <w:ind w:firstLine="720"/>
                      </w:pPr>
                      <w:r w:rsidRPr="00213B3B">
                        <w:tab/>
                        <w:t xml:space="preserve">  REFERENCES "DESTINATIE" ("ID_DEST") ON DELETE CASCADE ENABLE;</w:t>
                      </w:r>
                    </w:p>
                    <w:p w14:paraId="62A211D5" w14:textId="6C2E02E3" w:rsidR="001B37E9" w:rsidRDefault="001B37E9"/>
                  </w:txbxContent>
                </v:textbox>
                <w10:wrap type="square" anchorx="margin"/>
                <w10:anchorlock/>
              </v:shape>
            </w:pict>
          </mc:Fallback>
        </mc:AlternateContent>
      </w:r>
      <w:r w:rsidR="00A15A84" w:rsidRPr="00213B3B">
        <w:rPr>
          <w:b/>
          <w:bCs/>
        </w:rPr>
        <w:t>INDIVID_DESTINATIE:</w:t>
      </w:r>
    </w:p>
    <w:p w14:paraId="5D837E97" w14:textId="6ECC136E" w:rsidR="00A15A84" w:rsidRPr="00D9060E" w:rsidRDefault="00BF78A8" w:rsidP="004464C3">
      <w:pPr>
        <w:ind w:firstLine="720"/>
        <w:rPr>
          <w:b/>
          <w:bCs/>
          <w:lang w:val="en-US"/>
        </w:rPr>
      </w:pPr>
      <w:r w:rsidRPr="00BF78A8">
        <w:rPr>
          <w:b/>
          <w:bCs/>
          <w:noProof/>
          <w:lang w:val="en-US"/>
        </w:rPr>
        <mc:AlternateContent>
          <mc:Choice Requires="wps">
            <w:drawing>
              <wp:anchor distT="45720" distB="45720" distL="114300" distR="114300" simplePos="0" relativeHeight="251763712" behindDoc="0" locked="1" layoutInCell="1" allowOverlap="1" wp14:anchorId="1C1F47D0" wp14:editId="24131A13">
                <wp:simplePos x="0" y="0"/>
                <wp:positionH relativeFrom="margin">
                  <wp:align>center</wp:align>
                </wp:positionH>
                <wp:positionV relativeFrom="paragraph">
                  <wp:posOffset>4677410</wp:posOffset>
                </wp:positionV>
                <wp:extent cx="4435200" cy="558000"/>
                <wp:effectExtent l="0" t="0" r="0" b="0"/>
                <wp:wrapSquare wrapText="bothSides"/>
                <wp:docPr id="20887612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5200" cy="558000"/>
                        </a:xfrm>
                        <a:prstGeom prst="rect">
                          <a:avLst/>
                        </a:prstGeom>
                        <a:noFill/>
                        <a:ln w="9525">
                          <a:noFill/>
                          <a:miter lim="800000"/>
                          <a:headEnd/>
                          <a:tailEnd/>
                        </a:ln>
                      </wps:spPr>
                      <wps:txbx>
                        <w:txbxContent>
                          <w:p w14:paraId="7676B8FD" w14:textId="196BFBDE" w:rsidR="00BF78A8" w:rsidRDefault="00BF78A8" w:rsidP="00BF78A8">
                            <w:pPr>
                              <w:jc w:val="center"/>
                            </w:pPr>
                            <w:r>
                              <w:t>Figura 2</w:t>
                            </w:r>
                            <w:r w:rsidR="00A24F09">
                              <w:t>6</w:t>
                            </w:r>
                            <w:r>
                              <w:t xml:space="preserve"> – Creare Tabel Individ_Destinatie și constrângere ID_DEST, CNP</w:t>
                            </w:r>
                          </w:p>
                          <w:p w14:paraId="123D6EC4" w14:textId="6488FD9F" w:rsidR="00BF78A8" w:rsidRDefault="00BF78A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F47D0" id="_x0000_s1077" type="#_x0000_t202" style="position:absolute;left:0;text-align:left;margin-left:0;margin-top:368.3pt;width:349.25pt;height:43.95pt;z-index:2517637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" filled="f" stroked="f">
                <v:textbox>
                  <w:txbxContent>
                    <w:p w14:paraId="7676B8FD" w14:textId="196BFBDE" w:rsidR="00BF78A8" w:rsidRDefault="00BF78A8" w:rsidP="00BF78A8">
                      <w:pPr>
                        <w:jc w:val="center"/>
                      </w:pPr>
                      <w:r>
                        <w:t>Figura 2</w:t>
                      </w:r>
                      <w:r w:rsidR="00A24F09">
                        <w:t>6</w:t>
                      </w:r>
                      <w:r>
                        <w:t xml:space="preserve"> – Creare Tabel Individ_Destinatie și constrângere ID_DEST, CNP</w:t>
                      </w:r>
                    </w:p>
                    <w:p w14:paraId="123D6EC4" w14:textId="6488FD9F" w:rsidR="00BF78A8" w:rsidRDefault="00BF78A8"/>
                  </w:txbxContent>
                </v:textbox>
                <w10:wrap type="square" anchorx="margin"/>
                <w10:anchorlock/>
              </v:shape>
            </w:pict>
          </mc:Fallback>
        </mc:AlternateContent>
      </w:r>
    </w:p>
    <w:p w14:paraId="0989ED3E" w14:textId="22DC0C2E" w:rsidR="00A15A84" w:rsidRDefault="00A15A84" w:rsidP="004464C3">
      <w:pPr>
        <w:ind w:firstLine="720"/>
      </w:pPr>
    </w:p>
    <w:p w14:paraId="067E92F2" w14:textId="32CDC59A" w:rsidR="001B37E9" w:rsidRDefault="001B37E9" w:rsidP="004464C3">
      <w:pPr>
        <w:ind w:firstLine="720"/>
      </w:pPr>
    </w:p>
    <w:p w14:paraId="37DD0078" w14:textId="0EA3E9EF" w:rsidR="001B37E9" w:rsidRDefault="001B37E9" w:rsidP="004464C3">
      <w:pPr>
        <w:ind w:firstLine="720"/>
      </w:pPr>
    </w:p>
    <w:p w14:paraId="0D6B60E6" w14:textId="092C74F2" w:rsidR="001B37E9" w:rsidRDefault="001B37E9" w:rsidP="004464C3">
      <w:pPr>
        <w:ind w:firstLine="720"/>
      </w:pPr>
    </w:p>
    <w:p w14:paraId="6A034C1D" w14:textId="77777777" w:rsidR="001B37E9" w:rsidRDefault="001B37E9" w:rsidP="004464C3">
      <w:pPr>
        <w:ind w:firstLine="720"/>
      </w:pPr>
    </w:p>
    <w:p w14:paraId="5DEC055F" w14:textId="77777777" w:rsidR="001B37E9" w:rsidRDefault="001B37E9" w:rsidP="004464C3">
      <w:pPr>
        <w:ind w:firstLine="720"/>
      </w:pPr>
    </w:p>
    <w:p w14:paraId="362FCB96" w14:textId="77777777" w:rsidR="001B37E9" w:rsidRPr="00213B3B" w:rsidRDefault="001B37E9" w:rsidP="004464C3">
      <w:pPr>
        <w:ind w:firstLine="720"/>
      </w:pPr>
    </w:p>
    <w:p w14:paraId="781ECB0B" w14:textId="77777777" w:rsidR="0035060A" w:rsidRDefault="0035060A" w:rsidP="004464C3">
      <w:pPr>
        <w:ind w:firstLine="720"/>
        <w:rPr>
          <w:b/>
          <w:bCs/>
        </w:rPr>
      </w:pPr>
    </w:p>
    <w:p w14:paraId="1AFABF97" w14:textId="77777777" w:rsidR="0035060A" w:rsidRDefault="0035060A" w:rsidP="004464C3">
      <w:pPr>
        <w:ind w:firstLine="720"/>
        <w:rPr>
          <w:b/>
          <w:bCs/>
        </w:rPr>
      </w:pPr>
    </w:p>
    <w:p w14:paraId="4B2351E0" w14:textId="067789B2" w:rsidR="00505D2A" w:rsidRPr="00213B3B" w:rsidRDefault="00A15A84" w:rsidP="0035060A">
      <w:pPr>
        <w:ind w:firstLine="720"/>
        <w:rPr>
          <w:b/>
          <w:bCs/>
        </w:rPr>
      </w:pPr>
      <w:r w:rsidRPr="00213B3B">
        <w:rPr>
          <w:b/>
          <w:bCs/>
        </w:rPr>
        <w:lastRenderedPageBreak/>
        <w:t>OFICIALITATE_DESTINATIE:</w:t>
      </w:r>
    </w:p>
    <w:p w14:paraId="70694276" w14:textId="32EA30FB" w:rsidR="00856064" w:rsidRDefault="00550AA6" w:rsidP="004464C3">
      <w:pPr>
        <w:ind w:firstLine="720"/>
      </w:pPr>
      <w:r w:rsidRPr="00BF78A8">
        <w:rPr>
          <w:b/>
          <w:bCs/>
          <w:noProof/>
          <w:lang w:val="en-US"/>
        </w:rPr>
        <mc:AlternateContent>
          <mc:Choice Requires="wps">
            <w:drawing>
              <wp:anchor distT="45720" distB="45720" distL="114300" distR="114300" simplePos="0" relativeHeight="251767808" behindDoc="0" locked="1" layoutInCell="1" allowOverlap="1" wp14:anchorId="3377F31C" wp14:editId="15D0F1D7">
                <wp:simplePos x="0" y="0"/>
                <wp:positionH relativeFrom="margin">
                  <wp:posOffset>739140</wp:posOffset>
                </wp:positionH>
                <wp:positionV relativeFrom="paragraph">
                  <wp:posOffset>6233795</wp:posOffset>
                </wp:positionV>
                <wp:extent cx="4435200" cy="558000"/>
                <wp:effectExtent l="0" t="0" r="0" b="0"/>
                <wp:wrapSquare wrapText="bothSides"/>
                <wp:docPr id="430330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5200" cy="558000"/>
                        </a:xfrm>
                        <a:prstGeom prst="rect">
                          <a:avLst/>
                        </a:prstGeom>
                        <a:noFill/>
                        <a:ln w="9525">
                          <a:noFill/>
                          <a:miter lim="800000"/>
                          <a:headEnd/>
                          <a:tailEnd/>
                        </a:ln>
                      </wps:spPr>
                      <wps:txbx>
                        <w:txbxContent>
                          <w:p w14:paraId="613D3C6A" w14:textId="6A890FB7" w:rsidR="0035060A" w:rsidRDefault="0035060A" w:rsidP="0035060A">
                            <w:pPr>
                              <w:jc w:val="center"/>
                            </w:pPr>
                            <w:r>
                              <w:t>Figura 27 – Creare Tabel Oficialitate_Destinatie și constrângere ID_DEST, NUME</w:t>
                            </w:r>
                          </w:p>
                          <w:p w14:paraId="0543A80C" w14:textId="77777777" w:rsidR="0035060A" w:rsidRDefault="0035060A" w:rsidP="0035060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77F31C" id="_x0000_s1078" type="#_x0000_t202" style="position:absolute;left:0;text-align:left;margin-left:58.2pt;margin-top:490.85pt;width:349.25pt;height:43.95pt;z-index:251767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" filled="f" stroked="f">
                <v:textbox>
                  <w:txbxContent>
                    <w:p w14:paraId="613D3C6A" w14:textId="6A890FB7" w:rsidR="0035060A" w:rsidRDefault="0035060A" w:rsidP="0035060A">
                      <w:pPr>
                        <w:jc w:val="center"/>
                      </w:pPr>
                      <w:r>
                        <w:t>Figura 27 – Creare Tabel Oficialitate_Destinatie și constrângere ID_DEST, NUME</w:t>
                      </w:r>
                    </w:p>
                    <w:p w14:paraId="0543A80C" w14:textId="77777777" w:rsidR="0035060A" w:rsidRDefault="0035060A" w:rsidP="0035060A"/>
                  </w:txbxContent>
                </v:textbox>
                <w10:wrap type="square" anchorx="margin"/>
                <w10:anchorlock/>
              </v:shape>
            </w:pict>
          </mc:Fallback>
        </mc:AlternateContent>
      </w:r>
      <w:r w:rsidR="00AF5AC4">
        <w:rPr>
          <w:noProof/>
        </w:rPr>
        <mc:AlternateContent>
          <mc:Choice Requires="wps">
            <w:drawing>
              <wp:anchor distT="45720" distB="45720" distL="114300" distR="114300" simplePos="0" relativeHeight="251765760" behindDoc="0" locked="1" layoutInCell="1" allowOverlap="1" wp14:anchorId="05FEF3DF" wp14:editId="0BDC19A8">
                <wp:simplePos x="0" y="0"/>
                <wp:positionH relativeFrom="margin">
                  <wp:align>center</wp:align>
                </wp:positionH>
                <wp:positionV relativeFrom="paragraph">
                  <wp:posOffset>181610</wp:posOffset>
                </wp:positionV>
                <wp:extent cx="6325200" cy="1404620"/>
                <wp:effectExtent l="0" t="0" r="19050" b="24765"/>
                <wp:wrapSquare wrapText="bothSides"/>
                <wp:docPr id="7656649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25200" cy="1404620"/>
                        </a:xfrm>
                        <a:prstGeom prst="rect">
                          <a:avLst/>
                        </a:prstGeom>
                        <a:solidFill>
                          <a:srgbClr val="FFFFFF"/>
                        </a:solidFill>
                        <a:ln w="9525">
                          <a:solidFill>
                            <a:srgbClr val="000000"/>
                          </a:solidFill>
                          <a:miter lim="800000"/>
                          <a:headEnd/>
                          <a:tailEnd/>
                        </a:ln>
                      </wps:spPr>
                      <wps:txbx>
                        <w:txbxContent>
                          <w:p w14:paraId="6EAC4F59" w14:textId="7597C963" w:rsidR="00AF5AC4" w:rsidRPr="00213B3B" w:rsidRDefault="00AF5AC4" w:rsidP="00AF5AC4">
                            <w:pPr>
                              <w:ind w:firstLine="720"/>
                            </w:pPr>
                            <w:r w:rsidRPr="00213B3B">
                              <w:t>CREATE TABLE "OFICIALITATE_DESTINATIE"(</w:t>
                            </w:r>
                          </w:p>
                          <w:p w14:paraId="636CF7A0" w14:textId="77777777" w:rsidR="00AF5AC4" w:rsidRPr="00213B3B" w:rsidRDefault="00AF5AC4" w:rsidP="00AF5AC4">
                            <w:pPr>
                              <w:ind w:firstLine="720"/>
                            </w:pPr>
                            <w:r w:rsidRPr="00213B3B">
                              <w:t xml:space="preserve">    "NUME" VARCHAR2(50),</w:t>
                            </w:r>
                          </w:p>
                          <w:p w14:paraId="66649D59" w14:textId="77777777" w:rsidR="00AF5AC4" w:rsidRPr="00213B3B" w:rsidRDefault="00AF5AC4" w:rsidP="00AF5AC4">
                            <w:pPr>
                              <w:ind w:firstLine="720"/>
                            </w:pPr>
                            <w:r w:rsidRPr="00213B3B">
                              <w:t xml:space="preserve">    "ID_DEST" NUMBER(4)</w:t>
                            </w:r>
                          </w:p>
                          <w:p w14:paraId="3CF55292" w14:textId="77777777" w:rsidR="00AF5AC4" w:rsidRPr="00213B3B" w:rsidRDefault="00AF5AC4" w:rsidP="00AF5AC4">
                            <w:pPr>
                              <w:ind w:firstLine="720"/>
                            </w:pPr>
                            <w:r w:rsidRPr="00213B3B">
                              <w:t>);</w:t>
                            </w:r>
                          </w:p>
                          <w:p w14:paraId="2A6D92D1" w14:textId="77777777" w:rsidR="00AF5AC4" w:rsidRPr="00213B3B" w:rsidRDefault="00AF5AC4" w:rsidP="00AF5AC4">
                            <w:pPr>
                              <w:ind w:firstLine="720"/>
                            </w:pPr>
                          </w:p>
                          <w:p w14:paraId="48A6255B" w14:textId="77777777" w:rsidR="00AF5AC4" w:rsidRPr="00213B3B" w:rsidRDefault="00AF5AC4" w:rsidP="00AF5AC4">
                            <w:pPr>
                              <w:ind w:firstLine="720"/>
                            </w:pPr>
                            <w:r w:rsidRPr="00213B3B">
                              <w:t>ALTER TABLE "OFICIALITATE_DESTINATIE"</w:t>
                            </w:r>
                          </w:p>
                          <w:p w14:paraId="28F3EE33" w14:textId="77777777" w:rsidR="00AF5AC4" w:rsidRPr="00213B3B" w:rsidRDefault="00AF5AC4" w:rsidP="00AF5AC4">
                            <w:pPr>
                              <w:ind w:firstLine="720"/>
                            </w:pPr>
                            <w:r w:rsidRPr="00213B3B">
                              <w:t>MODIFY "NUME" VARCHAR2(50) NOT NULL;</w:t>
                            </w:r>
                          </w:p>
                          <w:p w14:paraId="3105E1B6" w14:textId="77777777" w:rsidR="00AF5AC4" w:rsidRPr="00213B3B" w:rsidRDefault="00AF5AC4" w:rsidP="00AF5AC4">
                            <w:pPr>
                              <w:ind w:firstLine="720"/>
                            </w:pPr>
                          </w:p>
                          <w:p w14:paraId="49B0CC06" w14:textId="77777777" w:rsidR="00AF5AC4" w:rsidRPr="00AF5AC4" w:rsidRDefault="00AF5AC4" w:rsidP="00AF5AC4">
                            <w:pPr>
                              <w:rPr>
                                <w:b/>
                                <w:bCs/>
                              </w:rPr>
                            </w:pPr>
                            <w:r w:rsidRPr="00AF5AC4">
                              <w:rPr>
                                <w:b/>
                                <w:bCs/>
                              </w:rPr>
                              <w:t>Constraint NUME foreign key:</w:t>
                            </w:r>
                          </w:p>
                          <w:p w14:paraId="1E8FD1E8" w14:textId="77777777" w:rsidR="00AF5AC4" w:rsidRPr="00213B3B" w:rsidRDefault="00AF5AC4" w:rsidP="00AF5AC4">
                            <w:pPr>
                              <w:ind w:firstLine="720"/>
                            </w:pPr>
                            <w:r w:rsidRPr="00213B3B">
                              <w:t>ALTER TABLE "OFICIALITATE_DESTINATIE" ADD CONSTRAINT "NUME_CON_OFICIALITATE_DESTINATIE" FOREIGN KEY ("NUME")</w:t>
                            </w:r>
                          </w:p>
                          <w:p w14:paraId="0E746EF3" w14:textId="77777777" w:rsidR="00AF5AC4" w:rsidRPr="00213B3B" w:rsidRDefault="00AF5AC4" w:rsidP="00AF5AC4">
                            <w:pPr>
                              <w:ind w:firstLine="720"/>
                            </w:pPr>
                            <w:r w:rsidRPr="00213B3B">
                              <w:tab/>
                              <w:t xml:space="preserve">  REFERENCES "OFICIALITATE" ("NUME") ON DELETE CASCADE ENABLE;</w:t>
                            </w:r>
                          </w:p>
                          <w:p w14:paraId="23D12690" w14:textId="77777777" w:rsidR="00AF5AC4" w:rsidRPr="00213B3B" w:rsidRDefault="00AF5AC4" w:rsidP="00AF5AC4">
                            <w:pPr>
                              <w:ind w:firstLine="720"/>
                            </w:pPr>
                          </w:p>
                          <w:p w14:paraId="29C12453" w14:textId="77777777" w:rsidR="00AF5AC4" w:rsidRPr="00AF5AC4" w:rsidRDefault="00AF5AC4" w:rsidP="00AF5AC4">
                            <w:pPr>
                              <w:rPr>
                                <w:b/>
                                <w:bCs/>
                              </w:rPr>
                            </w:pPr>
                            <w:r w:rsidRPr="00AF5AC4">
                              <w:rPr>
                                <w:b/>
                                <w:bCs/>
                              </w:rPr>
                              <w:t>Constraint ID_DEST foreign key:</w:t>
                            </w:r>
                          </w:p>
                          <w:p w14:paraId="719B5EF6" w14:textId="77777777" w:rsidR="00AF5AC4" w:rsidRPr="00213B3B" w:rsidRDefault="00AF5AC4" w:rsidP="00AF5AC4">
                            <w:pPr>
                              <w:ind w:firstLine="720"/>
                            </w:pPr>
                            <w:r w:rsidRPr="00213B3B">
                              <w:t>ALTER TABLE "OFICIALITATE_DESTINATIE" ADD CONSTRAINT "IDDEST_CON_OFICIALITATE_DESTINATIE" FOREIGN KEY ("ID_DEST")</w:t>
                            </w:r>
                          </w:p>
                          <w:p w14:paraId="70970943" w14:textId="77777777" w:rsidR="00AF5AC4" w:rsidRPr="00213B3B" w:rsidRDefault="00AF5AC4" w:rsidP="00AF5AC4">
                            <w:pPr>
                              <w:ind w:firstLine="720"/>
                            </w:pPr>
                            <w:r w:rsidRPr="00213B3B">
                              <w:tab/>
                              <w:t xml:space="preserve">  REFERENCES "DESTINATIE" ("ID_DEST") ON DELETE CASCADE ENABLE;</w:t>
                            </w:r>
                          </w:p>
                          <w:p w14:paraId="443B97C6" w14:textId="22A380FA" w:rsidR="00AF5AC4" w:rsidRDefault="00AF5AC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FEF3DF" id="_x0000_s1079" type="#_x0000_t202" style="position:absolute;left:0;text-align:left;margin-left:0;margin-top:14.3pt;width:498.05pt;height:110.6pt;z-index:251765760;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">
                <v:textbox style="mso-fit-shape-to-text:t">
                  <w:txbxContent>
                    <w:p w14:paraId="6EAC4F59" w14:textId="7597C963" w:rsidR="00AF5AC4" w:rsidRPr="00213B3B" w:rsidRDefault="00AF5AC4" w:rsidP="00AF5AC4">
                      <w:pPr>
                        <w:ind w:firstLine="720"/>
                      </w:pPr>
                      <w:r w:rsidRPr="00213B3B">
                        <w:t>CREATE TABLE "OFICIALITATE_DESTINATIE"(</w:t>
                      </w:r>
                    </w:p>
                    <w:p w14:paraId="636CF7A0" w14:textId="77777777" w:rsidR="00AF5AC4" w:rsidRPr="00213B3B" w:rsidRDefault="00AF5AC4" w:rsidP="00AF5AC4">
                      <w:pPr>
                        <w:ind w:firstLine="720"/>
                      </w:pPr>
                      <w:r w:rsidRPr="00213B3B">
                        <w:t xml:space="preserve">    "NUME" VARCHAR2(50),</w:t>
                      </w:r>
                    </w:p>
                    <w:p w14:paraId="66649D59" w14:textId="77777777" w:rsidR="00AF5AC4" w:rsidRPr="00213B3B" w:rsidRDefault="00AF5AC4" w:rsidP="00AF5AC4">
                      <w:pPr>
                        <w:ind w:firstLine="720"/>
                      </w:pPr>
                      <w:r w:rsidRPr="00213B3B">
                        <w:t xml:space="preserve">    "ID_DEST" NUMBER(4)</w:t>
                      </w:r>
                    </w:p>
                    <w:p w14:paraId="3CF55292" w14:textId="77777777" w:rsidR="00AF5AC4" w:rsidRPr="00213B3B" w:rsidRDefault="00AF5AC4" w:rsidP="00AF5AC4">
                      <w:pPr>
                        <w:ind w:firstLine="720"/>
                      </w:pPr>
                      <w:r w:rsidRPr="00213B3B">
                        <w:t>);</w:t>
                      </w:r>
                    </w:p>
                    <w:p w14:paraId="2A6D92D1" w14:textId="77777777" w:rsidR="00AF5AC4" w:rsidRPr="00213B3B" w:rsidRDefault="00AF5AC4" w:rsidP="00AF5AC4">
                      <w:pPr>
                        <w:ind w:firstLine="720"/>
                      </w:pPr>
                    </w:p>
                    <w:p w14:paraId="48A6255B" w14:textId="77777777" w:rsidR="00AF5AC4" w:rsidRPr="00213B3B" w:rsidRDefault="00AF5AC4" w:rsidP="00AF5AC4">
                      <w:pPr>
                        <w:ind w:firstLine="720"/>
                      </w:pPr>
                      <w:r w:rsidRPr="00213B3B">
                        <w:t>ALTER TABLE "OFICIALITATE_DESTINATIE"</w:t>
                      </w:r>
                    </w:p>
                    <w:p w14:paraId="28F3EE33" w14:textId="77777777" w:rsidR="00AF5AC4" w:rsidRPr="00213B3B" w:rsidRDefault="00AF5AC4" w:rsidP="00AF5AC4">
                      <w:pPr>
                        <w:ind w:firstLine="720"/>
                      </w:pPr>
                      <w:r w:rsidRPr="00213B3B">
                        <w:t>MODIFY "NUME" VARCHAR2(50) NOT NULL;</w:t>
                      </w:r>
                    </w:p>
                    <w:p w14:paraId="3105E1B6" w14:textId="77777777" w:rsidR="00AF5AC4" w:rsidRPr="00213B3B" w:rsidRDefault="00AF5AC4" w:rsidP="00AF5AC4">
                      <w:pPr>
                        <w:ind w:firstLine="720"/>
                      </w:pPr>
                    </w:p>
                    <w:p w14:paraId="49B0CC06" w14:textId="77777777" w:rsidR="00AF5AC4" w:rsidRPr="00AF5AC4" w:rsidRDefault="00AF5AC4" w:rsidP="00AF5AC4">
                      <w:pPr>
                        <w:rPr>
                          <w:b/>
                          <w:bCs/>
                        </w:rPr>
                      </w:pPr>
                      <w:r w:rsidRPr="00AF5AC4">
                        <w:rPr>
                          <w:b/>
                          <w:bCs/>
                        </w:rPr>
                        <w:t>Constraint NUME foreign key:</w:t>
                      </w:r>
                    </w:p>
                    <w:p w14:paraId="1E8FD1E8" w14:textId="77777777" w:rsidR="00AF5AC4" w:rsidRPr="00213B3B" w:rsidRDefault="00AF5AC4" w:rsidP="00AF5AC4">
                      <w:pPr>
                        <w:ind w:firstLine="720"/>
                      </w:pPr>
                      <w:r w:rsidRPr="00213B3B">
                        <w:t>ALTER TABLE "OFICIALITATE_DESTINATIE" ADD CONSTRAINT "NUME_CON_OFICIALITATE_DESTINATIE" FOREIGN KEY ("NUME")</w:t>
                      </w:r>
                    </w:p>
                    <w:p w14:paraId="0E746EF3" w14:textId="77777777" w:rsidR="00AF5AC4" w:rsidRPr="00213B3B" w:rsidRDefault="00AF5AC4" w:rsidP="00AF5AC4">
                      <w:pPr>
                        <w:ind w:firstLine="720"/>
                      </w:pPr>
                      <w:r w:rsidRPr="00213B3B">
                        <w:tab/>
                        <w:t xml:space="preserve">  REFERENCES "OFICIALITATE" ("NUME") ON DELETE CASCADE ENABLE;</w:t>
                      </w:r>
                    </w:p>
                    <w:p w14:paraId="23D12690" w14:textId="77777777" w:rsidR="00AF5AC4" w:rsidRPr="00213B3B" w:rsidRDefault="00AF5AC4" w:rsidP="00AF5AC4">
                      <w:pPr>
                        <w:ind w:firstLine="720"/>
                      </w:pPr>
                    </w:p>
                    <w:p w14:paraId="29C12453" w14:textId="77777777" w:rsidR="00AF5AC4" w:rsidRPr="00AF5AC4" w:rsidRDefault="00AF5AC4" w:rsidP="00AF5AC4">
                      <w:pPr>
                        <w:rPr>
                          <w:b/>
                          <w:bCs/>
                        </w:rPr>
                      </w:pPr>
                      <w:r w:rsidRPr="00AF5AC4">
                        <w:rPr>
                          <w:b/>
                          <w:bCs/>
                        </w:rPr>
                        <w:t>Constraint ID_DEST foreign key:</w:t>
                      </w:r>
                    </w:p>
                    <w:p w14:paraId="719B5EF6" w14:textId="77777777" w:rsidR="00AF5AC4" w:rsidRPr="00213B3B" w:rsidRDefault="00AF5AC4" w:rsidP="00AF5AC4">
                      <w:pPr>
                        <w:ind w:firstLine="720"/>
                      </w:pPr>
                      <w:r w:rsidRPr="00213B3B">
                        <w:t>ALTER TABLE "OFICIALITATE_DESTINATIE" ADD CONSTRAINT "IDDEST_CON_OFICIALITATE_DESTINATIE" FOREIGN KEY ("ID_DEST")</w:t>
                      </w:r>
                    </w:p>
                    <w:p w14:paraId="70970943" w14:textId="77777777" w:rsidR="00AF5AC4" w:rsidRPr="00213B3B" w:rsidRDefault="00AF5AC4" w:rsidP="00AF5AC4">
                      <w:pPr>
                        <w:ind w:firstLine="720"/>
                      </w:pPr>
                      <w:r w:rsidRPr="00213B3B">
                        <w:tab/>
                        <w:t xml:space="preserve">  REFERENCES "DESTINATIE" ("ID_DEST") ON DELETE CASCADE ENABLE;</w:t>
                      </w:r>
                    </w:p>
                    <w:p w14:paraId="443B97C6" w14:textId="22A380FA" w:rsidR="00AF5AC4" w:rsidRDefault="00AF5AC4"/>
                  </w:txbxContent>
                </v:textbox>
                <w10:wrap type="square" anchorx="margin"/>
                <w10:anchorlock/>
              </v:shape>
            </w:pict>
          </mc:Fallback>
        </mc:AlternateContent>
      </w:r>
    </w:p>
    <w:p w14:paraId="7C04B13A" w14:textId="7A87FB01" w:rsidR="00AF5AC4" w:rsidRDefault="00AF5AC4" w:rsidP="004464C3">
      <w:pPr>
        <w:ind w:firstLine="720"/>
      </w:pPr>
    </w:p>
    <w:p w14:paraId="11554143" w14:textId="6ABDCD84" w:rsidR="00AF5AC4" w:rsidRDefault="00AF5AC4" w:rsidP="004464C3">
      <w:pPr>
        <w:ind w:firstLine="720"/>
      </w:pPr>
    </w:p>
    <w:p w14:paraId="62048C15" w14:textId="77777777" w:rsidR="00AF5AC4" w:rsidRDefault="00AF5AC4" w:rsidP="004464C3">
      <w:pPr>
        <w:ind w:firstLine="720"/>
      </w:pPr>
    </w:p>
    <w:p w14:paraId="179EDAC6" w14:textId="77777777" w:rsidR="00AF5AC4" w:rsidRPr="00213B3B" w:rsidRDefault="00AF5AC4" w:rsidP="004464C3">
      <w:pPr>
        <w:ind w:firstLine="720"/>
      </w:pPr>
    </w:p>
    <w:p w14:paraId="06FCEE0A" w14:textId="77777777" w:rsidR="00735F3B" w:rsidRPr="00213B3B" w:rsidRDefault="00735F3B" w:rsidP="00735F3B">
      <w:pPr>
        <w:ind w:firstLine="720"/>
      </w:pPr>
    </w:p>
    <w:p w14:paraId="35D39439" w14:textId="2ABE86A3" w:rsidR="00856064" w:rsidRPr="00550AA6" w:rsidRDefault="00550AA6" w:rsidP="00550AA6">
      <w:pPr>
        <w:pStyle w:val="ListParagraph"/>
        <w:numPr>
          <w:ilvl w:val="0"/>
          <w:numId w:val="7"/>
        </w:numPr>
        <w:jc w:val="center"/>
        <w:rPr>
          <w:b/>
          <w:bCs/>
          <w:sz w:val="28"/>
          <w:szCs w:val="28"/>
        </w:rPr>
      </w:pPr>
      <w:r w:rsidRPr="00550AA6">
        <w:rPr>
          <w:b/>
          <w:bCs/>
          <w:sz w:val="28"/>
          <w:szCs w:val="28"/>
        </w:rPr>
        <w:lastRenderedPageBreak/>
        <w:t>UTILIZARE, REZULTATE EXPERIMENTALE</w:t>
      </w:r>
    </w:p>
    <w:p w14:paraId="78B88F4C" w14:textId="77777777" w:rsidR="00735F3B" w:rsidRPr="00213B3B" w:rsidRDefault="00735F3B" w:rsidP="00735F3B">
      <w:pPr>
        <w:ind w:firstLine="720"/>
        <w:jc w:val="center"/>
        <w:rPr>
          <w:sz w:val="40"/>
          <w:szCs w:val="40"/>
        </w:rPr>
      </w:pPr>
    </w:p>
    <w:p w14:paraId="0141A98F" w14:textId="3BC566BD" w:rsidR="00550AA6" w:rsidRDefault="000E7CF8" w:rsidP="004464C3">
      <w:pPr>
        <w:ind w:firstLine="720"/>
      </w:pPr>
      <w:r>
        <w:t>Datele din tabelele create mai devreme:</w:t>
      </w:r>
    </w:p>
    <w:p w14:paraId="57F9A86A" w14:textId="77777777" w:rsidR="000E7CF8" w:rsidRPr="00213B3B" w:rsidRDefault="000E7CF8" w:rsidP="004464C3">
      <w:pPr>
        <w:ind w:firstLine="720"/>
      </w:pPr>
    </w:p>
    <w:p w14:paraId="1D92AE8F" w14:textId="6DFD6F80" w:rsidR="00856064" w:rsidRPr="00213B3B" w:rsidRDefault="003B5E52" w:rsidP="004464C3">
      <w:pPr>
        <w:ind w:firstLine="720"/>
      </w:pPr>
      <w:r w:rsidRPr="00213B3B">
        <w:rPr>
          <w:noProof/>
        </w:rPr>
        <w:drawing>
          <wp:inline distT="0" distB="0" distL="0" distR="0" wp14:anchorId="2EAB666E" wp14:editId="5EADEB22">
            <wp:extent cx="5760720" cy="1757680"/>
            <wp:effectExtent l="0" t="0" r="0" b="0"/>
            <wp:docPr id="209659283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92834" name="Picture 1"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1757680"/>
                    </a:xfrm>
                    <a:prstGeom prst="rect">
                      <a:avLst/>
                    </a:prstGeom>
                  </pic:spPr>
                </pic:pic>
              </a:graphicData>
            </a:graphic>
          </wp:inline>
        </w:drawing>
      </w:r>
    </w:p>
    <w:p w14:paraId="3FB2000D" w14:textId="63F59A4D" w:rsidR="003B5E52" w:rsidRDefault="007168C5" w:rsidP="007168C5">
      <w:pPr>
        <w:ind w:firstLine="720"/>
        <w:jc w:val="center"/>
      </w:pPr>
      <w:r>
        <w:t>Figura 1 – Datele din tabela PUNCT VAMAL</w:t>
      </w:r>
    </w:p>
    <w:p w14:paraId="16C41DDE" w14:textId="77777777" w:rsidR="00550AA6" w:rsidRDefault="00550AA6" w:rsidP="004464C3">
      <w:pPr>
        <w:ind w:firstLine="720"/>
      </w:pPr>
    </w:p>
    <w:p w14:paraId="191284A5" w14:textId="77777777" w:rsidR="00550AA6" w:rsidRDefault="00550AA6" w:rsidP="004464C3">
      <w:pPr>
        <w:ind w:firstLine="720"/>
      </w:pPr>
    </w:p>
    <w:p w14:paraId="603F70BE" w14:textId="77777777" w:rsidR="00550AA6" w:rsidRPr="00213B3B" w:rsidRDefault="00550AA6" w:rsidP="004464C3">
      <w:pPr>
        <w:ind w:firstLine="720"/>
      </w:pPr>
    </w:p>
    <w:p w14:paraId="0EDCFE5E" w14:textId="42A28017" w:rsidR="003B5E52" w:rsidRPr="00213B3B" w:rsidRDefault="003B5E52" w:rsidP="004464C3">
      <w:pPr>
        <w:ind w:firstLine="720"/>
      </w:pPr>
      <w:r w:rsidRPr="00213B3B">
        <w:rPr>
          <w:noProof/>
        </w:rPr>
        <w:drawing>
          <wp:inline distT="0" distB="0" distL="0" distR="0" wp14:anchorId="6F18CE97" wp14:editId="07D05733">
            <wp:extent cx="5760720" cy="1758315"/>
            <wp:effectExtent l="0" t="0" r="0" b="0"/>
            <wp:docPr id="119472767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27670" name="Picture 2"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758315"/>
                    </a:xfrm>
                    <a:prstGeom prst="rect">
                      <a:avLst/>
                    </a:prstGeom>
                  </pic:spPr>
                </pic:pic>
              </a:graphicData>
            </a:graphic>
          </wp:inline>
        </w:drawing>
      </w:r>
    </w:p>
    <w:p w14:paraId="502BE390" w14:textId="655E88B3" w:rsidR="007168C5" w:rsidRDefault="007168C5" w:rsidP="007168C5">
      <w:pPr>
        <w:ind w:firstLine="720"/>
        <w:jc w:val="center"/>
      </w:pPr>
      <w:r>
        <w:t xml:space="preserve">Figura </w:t>
      </w:r>
      <w:r w:rsidR="005B7851">
        <w:t>2</w:t>
      </w:r>
      <w:r>
        <w:t xml:space="preserve"> – Datele din tabela GRUP</w:t>
      </w:r>
    </w:p>
    <w:p w14:paraId="56A95864" w14:textId="77777777" w:rsidR="003B5E52" w:rsidRPr="00213B3B" w:rsidRDefault="003B5E52" w:rsidP="004464C3">
      <w:pPr>
        <w:ind w:firstLine="720"/>
      </w:pPr>
    </w:p>
    <w:p w14:paraId="4F9FD0C2" w14:textId="62D087D2" w:rsidR="003B5E52" w:rsidRPr="00213B3B" w:rsidRDefault="003B5E52" w:rsidP="004464C3">
      <w:pPr>
        <w:ind w:firstLine="720"/>
      </w:pPr>
      <w:r w:rsidRPr="00213B3B">
        <w:rPr>
          <w:noProof/>
        </w:rPr>
        <w:lastRenderedPageBreak/>
        <w:drawing>
          <wp:inline distT="0" distB="0" distL="0" distR="0" wp14:anchorId="74F77327" wp14:editId="14F14AD4">
            <wp:extent cx="5760720" cy="1798320"/>
            <wp:effectExtent l="0" t="0" r="0" b="0"/>
            <wp:docPr id="22073605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36055" name="Picture 3"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798320"/>
                    </a:xfrm>
                    <a:prstGeom prst="rect">
                      <a:avLst/>
                    </a:prstGeom>
                  </pic:spPr>
                </pic:pic>
              </a:graphicData>
            </a:graphic>
          </wp:inline>
        </w:drawing>
      </w:r>
    </w:p>
    <w:p w14:paraId="3907B48F" w14:textId="15B0F03E" w:rsidR="005B7851" w:rsidRDefault="005B7851" w:rsidP="005B7851">
      <w:pPr>
        <w:ind w:firstLine="720"/>
        <w:jc w:val="center"/>
      </w:pPr>
      <w:r>
        <w:tab/>
        <w:t>Figura 3 – Datele din tabela GRUP_DESTINATIE</w:t>
      </w:r>
    </w:p>
    <w:p w14:paraId="1BA27DC0" w14:textId="77A69D66" w:rsidR="003B5E52" w:rsidRPr="00213B3B" w:rsidRDefault="003B5E52" w:rsidP="004464C3">
      <w:pPr>
        <w:ind w:firstLine="720"/>
      </w:pPr>
    </w:p>
    <w:p w14:paraId="11A566F2" w14:textId="53754B15" w:rsidR="003B5E52" w:rsidRPr="00213B3B" w:rsidRDefault="003B5E52" w:rsidP="004464C3">
      <w:pPr>
        <w:ind w:firstLine="720"/>
      </w:pPr>
      <w:r w:rsidRPr="00213B3B">
        <w:rPr>
          <w:noProof/>
        </w:rPr>
        <w:drawing>
          <wp:inline distT="0" distB="0" distL="0" distR="0" wp14:anchorId="55CE4F8D" wp14:editId="4C4BD9D9">
            <wp:extent cx="5760720" cy="1772920"/>
            <wp:effectExtent l="0" t="0" r="0" b="0"/>
            <wp:docPr id="44442695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426951" name="Picture 4"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1772920"/>
                    </a:xfrm>
                    <a:prstGeom prst="rect">
                      <a:avLst/>
                    </a:prstGeom>
                  </pic:spPr>
                </pic:pic>
              </a:graphicData>
            </a:graphic>
          </wp:inline>
        </w:drawing>
      </w:r>
    </w:p>
    <w:p w14:paraId="6D78F794" w14:textId="1B0ED6DA" w:rsidR="005B7851" w:rsidRDefault="005B7851" w:rsidP="005B7851">
      <w:pPr>
        <w:ind w:firstLine="720"/>
        <w:jc w:val="center"/>
      </w:pPr>
      <w:r>
        <w:t>Figura 4 – Datele din tabela INDIVID</w:t>
      </w:r>
    </w:p>
    <w:p w14:paraId="5BE9F7CC" w14:textId="54BECA52" w:rsidR="003B5E52" w:rsidRPr="00213B3B" w:rsidRDefault="003B5E52" w:rsidP="004464C3">
      <w:pPr>
        <w:ind w:firstLine="720"/>
      </w:pPr>
    </w:p>
    <w:p w14:paraId="1C821775" w14:textId="0BA9A358" w:rsidR="003B5E52" w:rsidRPr="00213B3B" w:rsidRDefault="003B5E52" w:rsidP="004464C3">
      <w:pPr>
        <w:ind w:firstLine="720"/>
      </w:pPr>
      <w:r w:rsidRPr="00213B3B">
        <w:rPr>
          <w:noProof/>
        </w:rPr>
        <w:drawing>
          <wp:inline distT="0" distB="0" distL="0" distR="0" wp14:anchorId="05EC2DDB" wp14:editId="168A2220">
            <wp:extent cx="5760720" cy="1777365"/>
            <wp:effectExtent l="0" t="0" r="0" b="0"/>
            <wp:docPr id="43446831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468314" name="Picture 5"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777365"/>
                    </a:xfrm>
                    <a:prstGeom prst="rect">
                      <a:avLst/>
                    </a:prstGeom>
                  </pic:spPr>
                </pic:pic>
              </a:graphicData>
            </a:graphic>
          </wp:inline>
        </w:drawing>
      </w:r>
    </w:p>
    <w:p w14:paraId="23552C7C" w14:textId="574BC521" w:rsidR="005B7851" w:rsidRDefault="005B7851" w:rsidP="005B7851">
      <w:pPr>
        <w:ind w:firstLine="720"/>
        <w:jc w:val="center"/>
      </w:pPr>
      <w:r>
        <w:t>Figura 5 – Datele din tabela INDIVID_DESTINATIE</w:t>
      </w:r>
    </w:p>
    <w:p w14:paraId="037613C3" w14:textId="77777777" w:rsidR="003B5E52" w:rsidRPr="00213B3B" w:rsidRDefault="003B5E52" w:rsidP="004464C3">
      <w:pPr>
        <w:ind w:firstLine="720"/>
      </w:pPr>
    </w:p>
    <w:p w14:paraId="4237662F" w14:textId="652B345D" w:rsidR="003B5E52" w:rsidRDefault="003B5E52" w:rsidP="004464C3">
      <w:pPr>
        <w:ind w:firstLine="720"/>
      </w:pPr>
      <w:r w:rsidRPr="00213B3B">
        <w:rPr>
          <w:noProof/>
        </w:rPr>
        <w:lastRenderedPageBreak/>
        <w:drawing>
          <wp:inline distT="0" distB="0" distL="0" distR="0" wp14:anchorId="4584CC0C" wp14:editId="6AE9630F">
            <wp:extent cx="5760720" cy="1753235"/>
            <wp:effectExtent l="0" t="0" r="0" b="0"/>
            <wp:docPr id="7313983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9831" name="Picture 6"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753235"/>
                    </a:xfrm>
                    <a:prstGeom prst="rect">
                      <a:avLst/>
                    </a:prstGeom>
                  </pic:spPr>
                </pic:pic>
              </a:graphicData>
            </a:graphic>
          </wp:inline>
        </w:drawing>
      </w:r>
    </w:p>
    <w:p w14:paraId="604F3305" w14:textId="114556C3" w:rsidR="0048092B" w:rsidRDefault="0048092B" w:rsidP="0048092B">
      <w:pPr>
        <w:ind w:firstLine="720"/>
        <w:jc w:val="center"/>
      </w:pPr>
      <w:r>
        <w:t>Figura 6 – Datele din tabela FAMILIE</w:t>
      </w:r>
    </w:p>
    <w:p w14:paraId="0A46FC71" w14:textId="77777777" w:rsidR="0048092B" w:rsidRPr="00213B3B" w:rsidRDefault="0048092B" w:rsidP="004464C3">
      <w:pPr>
        <w:ind w:firstLine="720"/>
      </w:pPr>
    </w:p>
    <w:p w14:paraId="063116B6" w14:textId="697615C2" w:rsidR="003B5E52" w:rsidRPr="00213B3B" w:rsidRDefault="003B5E52" w:rsidP="004464C3">
      <w:pPr>
        <w:ind w:firstLine="720"/>
      </w:pPr>
      <w:r w:rsidRPr="00213B3B">
        <w:rPr>
          <w:noProof/>
        </w:rPr>
        <w:drawing>
          <wp:inline distT="0" distB="0" distL="0" distR="0" wp14:anchorId="722DAA46" wp14:editId="3C963E86">
            <wp:extent cx="5760720" cy="1784350"/>
            <wp:effectExtent l="0" t="0" r="0" b="6350"/>
            <wp:docPr id="1633112982"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12982" name="Picture 7"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784350"/>
                    </a:xfrm>
                    <a:prstGeom prst="rect">
                      <a:avLst/>
                    </a:prstGeom>
                  </pic:spPr>
                </pic:pic>
              </a:graphicData>
            </a:graphic>
          </wp:inline>
        </w:drawing>
      </w:r>
    </w:p>
    <w:p w14:paraId="08449A44" w14:textId="2BBFCFD8" w:rsidR="00A15F73" w:rsidRDefault="00A15F73" w:rsidP="00A15F73">
      <w:pPr>
        <w:ind w:firstLine="720"/>
        <w:jc w:val="center"/>
      </w:pPr>
      <w:r>
        <w:t>Figura 7 – Datele din tabela FAMILIE_DESTINATIE</w:t>
      </w:r>
    </w:p>
    <w:p w14:paraId="79D1A973" w14:textId="77777777" w:rsidR="003B5E52" w:rsidRPr="00213B3B" w:rsidRDefault="003B5E52" w:rsidP="004464C3">
      <w:pPr>
        <w:ind w:firstLine="720"/>
      </w:pPr>
    </w:p>
    <w:p w14:paraId="3C7BE675" w14:textId="5FE290BF" w:rsidR="003B5E52" w:rsidRPr="00213B3B" w:rsidRDefault="003B5E52" w:rsidP="004464C3">
      <w:pPr>
        <w:ind w:firstLine="720"/>
      </w:pPr>
      <w:r w:rsidRPr="00213B3B">
        <w:rPr>
          <w:noProof/>
        </w:rPr>
        <w:drawing>
          <wp:inline distT="0" distB="0" distL="0" distR="0" wp14:anchorId="11D7DE10" wp14:editId="66E6BAB9">
            <wp:extent cx="5760720" cy="2478405"/>
            <wp:effectExtent l="0" t="0" r="0" b="0"/>
            <wp:docPr id="81843785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37850" name="Picture 10"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478405"/>
                    </a:xfrm>
                    <a:prstGeom prst="rect">
                      <a:avLst/>
                    </a:prstGeom>
                  </pic:spPr>
                </pic:pic>
              </a:graphicData>
            </a:graphic>
          </wp:inline>
        </w:drawing>
      </w:r>
    </w:p>
    <w:p w14:paraId="789562B0" w14:textId="52FC3554" w:rsidR="00A15F73" w:rsidRDefault="00A15F73" w:rsidP="00A15F73">
      <w:pPr>
        <w:ind w:firstLine="720"/>
        <w:jc w:val="center"/>
      </w:pPr>
      <w:r>
        <w:t>Figura 8 – Datele din tabela COPIL</w:t>
      </w:r>
    </w:p>
    <w:p w14:paraId="2A39AD64" w14:textId="77777777" w:rsidR="003B5E52" w:rsidRPr="00213B3B" w:rsidRDefault="003B5E52" w:rsidP="004464C3">
      <w:pPr>
        <w:ind w:firstLine="720"/>
      </w:pPr>
    </w:p>
    <w:p w14:paraId="2C66ECE8" w14:textId="74F9F577" w:rsidR="003B5E52" w:rsidRDefault="003B5E52" w:rsidP="004464C3">
      <w:pPr>
        <w:ind w:firstLine="720"/>
      </w:pPr>
      <w:r w:rsidRPr="00213B3B">
        <w:rPr>
          <w:noProof/>
        </w:rPr>
        <w:lastRenderedPageBreak/>
        <w:drawing>
          <wp:inline distT="0" distB="0" distL="0" distR="0" wp14:anchorId="344ADD7A" wp14:editId="47D8E56F">
            <wp:extent cx="5760720" cy="2483485"/>
            <wp:effectExtent l="0" t="0" r="0" b="0"/>
            <wp:docPr id="1950272374"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272374" name="Picture 1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83485"/>
                    </a:xfrm>
                    <a:prstGeom prst="rect">
                      <a:avLst/>
                    </a:prstGeom>
                  </pic:spPr>
                </pic:pic>
              </a:graphicData>
            </a:graphic>
          </wp:inline>
        </w:drawing>
      </w:r>
    </w:p>
    <w:p w14:paraId="7ED518C9" w14:textId="2FC405D8" w:rsidR="00BD6B68" w:rsidRDefault="00BD6B68" w:rsidP="00BD6B68">
      <w:pPr>
        <w:ind w:firstLine="720"/>
        <w:jc w:val="center"/>
      </w:pPr>
      <w:r>
        <w:t>Figura 9 – Datele din tabela PARINTE</w:t>
      </w:r>
    </w:p>
    <w:p w14:paraId="456640EA" w14:textId="77777777" w:rsidR="00BD6B68" w:rsidRPr="00213B3B" w:rsidRDefault="00BD6B68" w:rsidP="004464C3">
      <w:pPr>
        <w:ind w:firstLine="720"/>
      </w:pPr>
    </w:p>
    <w:p w14:paraId="0669614B" w14:textId="34C3A4A8" w:rsidR="003B5E52" w:rsidRDefault="003B5E52" w:rsidP="004464C3">
      <w:pPr>
        <w:ind w:firstLine="720"/>
      </w:pPr>
      <w:r w:rsidRPr="00213B3B">
        <w:rPr>
          <w:noProof/>
        </w:rPr>
        <w:drawing>
          <wp:inline distT="0" distB="0" distL="0" distR="0" wp14:anchorId="50908CC8" wp14:editId="53643F30">
            <wp:extent cx="5760720" cy="1755775"/>
            <wp:effectExtent l="0" t="0" r="0" b="0"/>
            <wp:docPr id="1645131874"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131874" name="Picture 8"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1755775"/>
                    </a:xfrm>
                    <a:prstGeom prst="rect">
                      <a:avLst/>
                    </a:prstGeom>
                  </pic:spPr>
                </pic:pic>
              </a:graphicData>
            </a:graphic>
          </wp:inline>
        </w:drawing>
      </w:r>
    </w:p>
    <w:p w14:paraId="2FA4FC56" w14:textId="1EB9E070" w:rsidR="002D4607" w:rsidRDefault="002D4607" w:rsidP="002D4607">
      <w:pPr>
        <w:ind w:firstLine="720"/>
        <w:jc w:val="center"/>
      </w:pPr>
      <w:r>
        <w:t>Figura 1</w:t>
      </w:r>
      <w:r w:rsidR="002719F2">
        <w:t>0</w:t>
      </w:r>
      <w:r>
        <w:t xml:space="preserve"> – Datele din tabela OFICIALITATE</w:t>
      </w:r>
    </w:p>
    <w:p w14:paraId="220B8974" w14:textId="77777777" w:rsidR="002D4607" w:rsidRPr="00213B3B" w:rsidRDefault="002D4607" w:rsidP="004464C3">
      <w:pPr>
        <w:ind w:firstLine="720"/>
      </w:pPr>
    </w:p>
    <w:p w14:paraId="0FF690AF" w14:textId="77777777" w:rsidR="003B5E52" w:rsidRPr="00213B3B" w:rsidRDefault="003B5E52" w:rsidP="004464C3">
      <w:pPr>
        <w:ind w:firstLine="720"/>
      </w:pPr>
    </w:p>
    <w:p w14:paraId="3EA72026" w14:textId="22DB32EB" w:rsidR="003B5E52" w:rsidRDefault="003B5E52" w:rsidP="004464C3">
      <w:pPr>
        <w:ind w:firstLine="720"/>
      </w:pPr>
      <w:r w:rsidRPr="00213B3B">
        <w:rPr>
          <w:noProof/>
        </w:rPr>
        <w:drawing>
          <wp:inline distT="0" distB="0" distL="0" distR="0" wp14:anchorId="4E3D3105" wp14:editId="0FE15AC7">
            <wp:extent cx="5760720" cy="1745615"/>
            <wp:effectExtent l="0" t="0" r="0" b="6985"/>
            <wp:docPr id="1845026312"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026312" name="Picture 9"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1745615"/>
                    </a:xfrm>
                    <a:prstGeom prst="rect">
                      <a:avLst/>
                    </a:prstGeom>
                  </pic:spPr>
                </pic:pic>
              </a:graphicData>
            </a:graphic>
          </wp:inline>
        </w:drawing>
      </w:r>
    </w:p>
    <w:p w14:paraId="77F063B5" w14:textId="0C85C398" w:rsidR="002719F2" w:rsidRDefault="002719F2" w:rsidP="002719F2">
      <w:pPr>
        <w:ind w:firstLine="720"/>
        <w:jc w:val="center"/>
      </w:pPr>
      <w:r>
        <w:t>Figura 11 – Datele din tabela OFICIALITATE_DESTINATIE</w:t>
      </w:r>
    </w:p>
    <w:p w14:paraId="4F512B21" w14:textId="77777777" w:rsidR="002719F2" w:rsidRPr="00213B3B" w:rsidRDefault="002719F2" w:rsidP="004464C3">
      <w:pPr>
        <w:ind w:firstLine="720"/>
      </w:pPr>
    </w:p>
    <w:p w14:paraId="19B010BC" w14:textId="77777777" w:rsidR="003B5E52" w:rsidRPr="00213B3B" w:rsidRDefault="003B5E52" w:rsidP="004464C3">
      <w:pPr>
        <w:ind w:firstLine="720"/>
      </w:pPr>
    </w:p>
    <w:p w14:paraId="24156EFB" w14:textId="08A9734D" w:rsidR="003B5E52" w:rsidRPr="00213B3B" w:rsidRDefault="003B5E52" w:rsidP="007237C0">
      <w:pPr>
        <w:ind w:firstLine="720"/>
      </w:pPr>
      <w:r w:rsidRPr="00213B3B">
        <w:rPr>
          <w:noProof/>
        </w:rPr>
        <w:drawing>
          <wp:inline distT="0" distB="0" distL="0" distR="0" wp14:anchorId="05D8236E" wp14:editId="23D079E7">
            <wp:extent cx="5760720" cy="2943225"/>
            <wp:effectExtent l="0" t="0" r="0" b="9525"/>
            <wp:docPr id="251000409"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000409" name="Picture 12" descr="A screenshot of a computer&#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943225"/>
                    </a:xfrm>
                    <a:prstGeom prst="rect">
                      <a:avLst/>
                    </a:prstGeom>
                  </pic:spPr>
                </pic:pic>
              </a:graphicData>
            </a:graphic>
          </wp:inline>
        </w:drawing>
      </w:r>
    </w:p>
    <w:p w14:paraId="2DACCF30" w14:textId="4C2A0AFC" w:rsidR="003B5E52" w:rsidRDefault="003B5E52" w:rsidP="004464C3">
      <w:pPr>
        <w:ind w:firstLine="720"/>
      </w:pPr>
      <w:r w:rsidRPr="00213B3B">
        <w:rPr>
          <w:noProof/>
        </w:rPr>
        <w:drawing>
          <wp:inline distT="0" distB="0" distL="0" distR="0" wp14:anchorId="03F43ABF" wp14:editId="23FFB506">
            <wp:extent cx="5760720" cy="712470"/>
            <wp:effectExtent l="0" t="0" r="0" b="0"/>
            <wp:docPr id="19489617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61736" name="Picture 194896173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712470"/>
                    </a:xfrm>
                    <a:prstGeom prst="rect">
                      <a:avLst/>
                    </a:prstGeom>
                  </pic:spPr>
                </pic:pic>
              </a:graphicData>
            </a:graphic>
          </wp:inline>
        </w:drawing>
      </w:r>
    </w:p>
    <w:p w14:paraId="4D4552B1" w14:textId="77777777" w:rsidR="007237C0" w:rsidRDefault="007237C0" w:rsidP="007237C0">
      <w:pPr>
        <w:ind w:firstLine="720"/>
        <w:jc w:val="center"/>
      </w:pPr>
      <w:r>
        <w:t>Figurile 13, 14 – Datele din tabela DESTINATIE</w:t>
      </w:r>
    </w:p>
    <w:p w14:paraId="428A4351" w14:textId="77777777" w:rsidR="007237C0" w:rsidRPr="00213B3B" w:rsidRDefault="007237C0" w:rsidP="004464C3">
      <w:pPr>
        <w:ind w:firstLine="720"/>
      </w:pPr>
    </w:p>
    <w:p w14:paraId="148D2376" w14:textId="6B3D0C4B" w:rsidR="003B5E52" w:rsidRDefault="003B5E52" w:rsidP="004464C3">
      <w:pPr>
        <w:ind w:firstLine="720"/>
      </w:pPr>
      <w:r w:rsidRPr="00213B3B">
        <w:rPr>
          <w:noProof/>
        </w:rPr>
        <w:drawing>
          <wp:inline distT="0" distB="0" distL="0" distR="0" wp14:anchorId="200D8239" wp14:editId="053D840E">
            <wp:extent cx="5760720" cy="2644140"/>
            <wp:effectExtent l="0" t="0" r="0" b="3810"/>
            <wp:docPr id="611317185"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17185" name="Picture 14"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644140"/>
                    </a:xfrm>
                    <a:prstGeom prst="rect">
                      <a:avLst/>
                    </a:prstGeom>
                  </pic:spPr>
                </pic:pic>
              </a:graphicData>
            </a:graphic>
          </wp:inline>
        </w:drawing>
      </w:r>
    </w:p>
    <w:p w14:paraId="576F3A8F" w14:textId="77777777" w:rsidR="007237C0" w:rsidRPr="00213B3B" w:rsidRDefault="007237C0" w:rsidP="004464C3">
      <w:pPr>
        <w:ind w:firstLine="720"/>
      </w:pPr>
    </w:p>
    <w:p w14:paraId="608F2473" w14:textId="77777777" w:rsidR="003B5E52" w:rsidRPr="00213B3B" w:rsidRDefault="003B5E52" w:rsidP="004464C3">
      <w:pPr>
        <w:ind w:firstLine="720"/>
      </w:pPr>
    </w:p>
    <w:p w14:paraId="497FFD88" w14:textId="5B0ED81C" w:rsidR="003B5E52" w:rsidRPr="00213B3B" w:rsidRDefault="003B5E52" w:rsidP="004464C3">
      <w:pPr>
        <w:ind w:firstLine="720"/>
      </w:pPr>
      <w:r w:rsidRPr="00213B3B">
        <w:rPr>
          <w:noProof/>
        </w:rPr>
        <w:drawing>
          <wp:inline distT="0" distB="0" distL="0" distR="0" wp14:anchorId="63858EA6" wp14:editId="109A29AD">
            <wp:extent cx="5760720" cy="2806065"/>
            <wp:effectExtent l="0" t="0" r="0" b="0"/>
            <wp:docPr id="157701716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17168" name="Picture 15"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806065"/>
                    </a:xfrm>
                    <a:prstGeom prst="rect">
                      <a:avLst/>
                    </a:prstGeom>
                  </pic:spPr>
                </pic:pic>
              </a:graphicData>
            </a:graphic>
          </wp:inline>
        </w:drawing>
      </w:r>
    </w:p>
    <w:p w14:paraId="70251194" w14:textId="77777777" w:rsidR="004C2F6F" w:rsidRDefault="004C2F6F" w:rsidP="004C2F6F">
      <w:pPr>
        <w:ind w:firstLine="720"/>
        <w:jc w:val="center"/>
      </w:pPr>
      <w:r>
        <w:t>Figurile 15, 16 – Datele din tabela DETALII_DESTINATIE</w:t>
      </w:r>
    </w:p>
    <w:p w14:paraId="71F7C99A" w14:textId="77777777" w:rsidR="003B5E52" w:rsidRPr="00213B3B" w:rsidRDefault="003B5E52" w:rsidP="004464C3">
      <w:pPr>
        <w:ind w:firstLine="720"/>
      </w:pPr>
    </w:p>
    <w:p w14:paraId="2FF8A7F1" w14:textId="13B46EEE" w:rsidR="003B5E52" w:rsidRPr="00213B3B" w:rsidRDefault="003B5E52" w:rsidP="004464C3">
      <w:pPr>
        <w:ind w:firstLine="720"/>
      </w:pPr>
      <w:r w:rsidRPr="00213B3B">
        <w:rPr>
          <w:noProof/>
        </w:rPr>
        <w:drawing>
          <wp:inline distT="0" distB="0" distL="0" distR="0" wp14:anchorId="0C106061" wp14:editId="5A6FDDBB">
            <wp:extent cx="5760720" cy="2615565"/>
            <wp:effectExtent l="0" t="0" r="0" b="0"/>
            <wp:docPr id="979196462"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196462" name="Picture 16"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2615565"/>
                    </a:xfrm>
                    <a:prstGeom prst="rect">
                      <a:avLst/>
                    </a:prstGeom>
                  </pic:spPr>
                </pic:pic>
              </a:graphicData>
            </a:graphic>
          </wp:inline>
        </w:drawing>
      </w:r>
    </w:p>
    <w:p w14:paraId="1E3553B6" w14:textId="77777777" w:rsidR="003B5E52" w:rsidRPr="00213B3B" w:rsidRDefault="003B5E52" w:rsidP="004464C3">
      <w:pPr>
        <w:ind w:firstLine="720"/>
      </w:pPr>
    </w:p>
    <w:p w14:paraId="6BE3ABF5" w14:textId="38FEB2AA" w:rsidR="003B5E52" w:rsidRPr="00213B3B" w:rsidRDefault="003B5E52" w:rsidP="004464C3">
      <w:pPr>
        <w:ind w:firstLine="720"/>
      </w:pPr>
      <w:r w:rsidRPr="00213B3B">
        <w:rPr>
          <w:noProof/>
        </w:rPr>
        <w:lastRenderedPageBreak/>
        <w:drawing>
          <wp:inline distT="0" distB="0" distL="0" distR="0" wp14:anchorId="1E18E758" wp14:editId="772B7D39">
            <wp:extent cx="5760720" cy="2668270"/>
            <wp:effectExtent l="0" t="0" r="0" b="0"/>
            <wp:docPr id="804195850" name="Picture 1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195850" name="Picture 1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2668270"/>
                    </a:xfrm>
                    <a:prstGeom prst="rect">
                      <a:avLst/>
                    </a:prstGeom>
                  </pic:spPr>
                </pic:pic>
              </a:graphicData>
            </a:graphic>
          </wp:inline>
        </w:drawing>
      </w:r>
    </w:p>
    <w:p w14:paraId="2D0DC6A8" w14:textId="77777777" w:rsidR="005E4A12" w:rsidRDefault="005E4A12" w:rsidP="005E4A12">
      <w:pPr>
        <w:ind w:firstLine="720"/>
        <w:jc w:val="center"/>
      </w:pPr>
      <w:r>
        <w:t>Figurile 17,18 – Datele din tabela MASINA</w:t>
      </w:r>
    </w:p>
    <w:p w14:paraId="660C0882" w14:textId="46AB60A2" w:rsidR="000561A5" w:rsidRPr="00213B3B" w:rsidRDefault="000561A5" w:rsidP="004464C3">
      <w:pPr>
        <w:ind w:firstLine="720"/>
      </w:pPr>
    </w:p>
    <w:p w14:paraId="55687D9E" w14:textId="77777777" w:rsidR="00F40ECD" w:rsidRDefault="00F40ECD" w:rsidP="000561A5">
      <w:pPr>
        <w:ind w:firstLine="720"/>
      </w:pPr>
    </w:p>
    <w:p w14:paraId="5905EDD9" w14:textId="77777777" w:rsidR="00F40ECD" w:rsidRDefault="00F40ECD" w:rsidP="000561A5">
      <w:pPr>
        <w:ind w:firstLine="720"/>
      </w:pPr>
    </w:p>
    <w:p w14:paraId="52F02838" w14:textId="77777777" w:rsidR="00F40ECD" w:rsidRDefault="00F40ECD" w:rsidP="000561A5">
      <w:pPr>
        <w:ind w:firstLine="720"/>
      </w:pPr>
    </w:p>
    <w:p w14:paraId="5EF3F547" w14:textId="77777777" w:rsidR="00F40ECD" w:rsidRDefault="00F40ECD" w:rsidP="000561A5">
      <w:pPr>
        <w:ind w:firstLine="720"/>
      </w:pPr>
    </w:p>
    <w:p w14:paraId="648DD42D" w14:textId="77777777" w:rsidR="00F40ECD" w:rsidRDefault="00F40ECD" w:rsidP="000561A5">
      <w:pPr>
        <w:ind w:firstLine="720"/>
      </w:pPr>
    </w:p>
    <w:p w14:paraId="30E654FD" w14:textId="77777777" w:rsidR="00F40ECD" w:rsidRDefault="00F40ECD" w:rsidP="000561A5">
      <w:pPr>
        <w:ind w:firstLine="720"/>
      </w:pPr>
    </w:p>
    <w:p w14:paraId="1E521180" w14:textId="77777777" w:rsidR="00F40ECD" w:rsidRDefault="00F40ECD" w:rsidP="000561A5">
      <w:pPr>
        <w:ind w:firstLine="720"/>
      </w:pPr>
    </w:p>
    <w:p w14:paraId="45AD988B" w14:textId="77777777" w:rsidR="00F40ECD" w:rsidRDefault="00F40ECD" w:rsidP="000561A5">
      <w:pPr>
        <w:ind w:firstLine="720"/>
      </w:pPr>
    </w:p>
    <w:p w14:paraId="3CF33FD0" w14:textId="77777777" w:rsidR="00F40ECD" w:rsidRDefault="00F40ECD" w:rsidP="000561A5">
      <w:pPr>
        <w:ind w:firstLine="720"/>
      </w:pPr>
    </w:p>
    <w:p w14:paraId="70F37025" w14:textId="77777777" w:rsidR="00F40ECD" w:rsidRDefault="00F40ECD" w:rsidP="000561A5">
      <w:pPr>
        <w:ind w:firstLine="720"/>
      </w:pPr>
    </w:p>
    <w:p w14:paraId="270FA074" w14:textId="77777777" w:rsidR="00F40ECD" w:rsidRDefault="00F40ECD" w:rsidP="000561A5">
      <w:pPr>
        <w:ind w:firstLine="720"/>
      </w:pPr>
    </w:p>
    <w:p w14:paraId="03AB3C82" w14:textId="77777777" w:rsidR="00F40ECD" w:rsidRDefault="00F40ECD" w:rsidP="000561A5">
      <w:pPr>
        <w:ind w:firstLine="720"/>
      </w:pPr>
    </w:p>
    <w:p w14:paraId="4FFCDF72" w14:textId="77777777" w:rsidR="00F40ECD" w:rsidRDefault="00F40ECD" w:rsidP="000561A5">
      <w:pPr>
        <w:ind w:firstLine="720"/>
      </w:pPr>
    </w:p>
    <w:p w14:paraId="47DA7F8D" w14:textId="77777777" w:rsidR="00F40ECD" w:rsidRDefault="00F40ECD" w:rsidP="000561A5">
      <w:pPr>
        <w:ind w:firstLine="720"/>
      </w:pPr>
    </w:p>
    <w:p w14:paraId="7ABE1738" w14:textId="77777777" w:rsidR="00F40ECD" w:rsidRDefault="00F40ECD" w:rsidP="000561A5">
      <w:pPr>
        <w:ind w:firstLine="720"/>
      </w:pPr>
    </w:p>
    <w:p w14:paraId="4624BD66" w14:textId="245C0F27" w:rsidR="000561A5" w:rsidRPr="00DA2EF3" w:rsidRDefault="000561A5" w:rsidP="00E37E42">
      <w:pPr>
        <w:ind w:firstLine="720"/>
        <w:jc w:val="both"/>
        <w:rPr>
          <w:lang w:val="en-US"/>
        </w:rPr>
      </w:pPr>
      <w:r w:rsidRPr="00213B3B">
        <w:lastRenderedPageBreak/>
        <w:t xml:space="preserve">Realizăm și două vederi (sau </w:t>
      </w:r>
      <w:proofErr w:type="spellStart"/>
      <w:r w:rsidRPr="00213B3B">
        <w:t>views</w:t>
      </w:r>
      <w:proofErr w:type="spellEnd"/>
      <w:r w:rsidRPr="00213B3B">
        <w:t>):</w:t>
      </w:r>
    </w:p>
    <w:p w14:paraId="22162ACD" w14:textId="77777777" w:rsidR="001A19FD" w:rsidRDefault="001A19FD" w:rsidP="00A158E1">
      <w:pPr>
        <w:ind w:firstLine="720"/>
      </w:pPr>
    </w:p>
    <w:p w14:paraId="7B6CA7B0" w14:textId="6DF832B0" w:rsidR="00D671D6" w:rsidRPr="00D671D6" w:rsidRDefault="00F40ECD" w:rsidP="00D671D6">
      <w:pPr>
        <w:ind w:firstLine="720"/>
      </w:pPr>
      <w:r>
        <w:rPr>
          <w:noProof/>
        </w:rPr>
        <mc:AlternateContent>
          <mc:Choice Requires="wps">
            <w:drawing>
              <wp:anchor distT="45720" distB="45720" distL="114300" distR="114300" simplePos="0" relativeHeight="251769856" behindDoc="0" locked="1" layoutInCell="1" allowOverlap="1" wp14:anchorId="275515CB" wp14:editId="03AD54C8">
                <wp:simplePos x="0" y="0"/>
                <wp:positionH relativeFrom="page">
                  <wp:posOffset>320040</wp:posOffset>
                </wp:positionH>
                <wp:positionV relativeFrom="paragraph">
                  <wp:posOffset>323850</wp:posOffset>
                </wp:positionV>
                <wp:extent cx="3596400" cy="1404620"/>
                <wp:effectExtent l="0" t="0" r="23495" b="17145"/>
                <wp:wrapSquare wrapText="bothSides"/>
                <wp:docPr id="9610355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400" cy="1404620"/>
                        </a:xfrm>
                        <a:prstGeom prst="rect">
                          <a:avLst/>
                        </a:prstGeom>
                        <a:solidFill>
                          <a:srgbClr val="FFFFFF"/>
                        </a:solidFill>
                        <a:ln w="9525">
                          <a:solidFill>
                            <a:srgbClr val="000000"/>
                          </a:solidFill>
                          <a:miter lim="800000"/>
                          <a:headEnd/>
                          <a:tailEnd/>
                        </a:ln>
                      </wps:spPr>
                      <wps:txbx>
                        <w:txbxContent>
                          <w:p w14:paraId="7398D1B5" w14:textId="4C800917" w:rsidR="00F40ECD" w:rsidRPr="00213B3B" w:rsidRDefault="00F40ECD" w:rsidP="00F40ECD">
                            <w:pPr>
                              <w:ind w:firstLine="720"/>
                            </w:pPr>
                            <w:r w:rsidRPr="00213B3B">
                              <w:t xml:space="preserve">CREATE VIEW </w:t>
                            </w:r>
                            <w:proofErr w:type="spellStart"/>
                            <w:r w:rsidRPr="00213B3B">
                              <w:t>vedere_complexa</w:t>
                            </w:r>
                            <w:proofErr w:type="spellEnd"/>
                            <w:r w:rsidRPr="00213B3B">
                              <w:t xml:space="preserve"> AS</w:t>
                            </w:r>
                          </w:p>
                          <w:p w14:paraId="48B20204" w14:textId="77777777" w:rsidR="00F40ECD" w:rsidRPr="00213B3B" w:rsidRDefault="00F40ECD" w:rsidP="00F40ECD">
                            <w:pPr>
                              <w:ind w:firstLine="720"/>
                            </w:pPr>
                            <w:r w:rsidRPr="00213B3B">
                              <w:t>SELECT DISTINCT</w:t>
                            </w:r>
                          </w:p>
                          <w:p w14:paraId="700437A1" w14:textId="77777777" w:rsidR="00F40ECD" w:rsidRPr="00213B3B" w:rsidRDefault="00F40ECD" w:rsidP="00F40ECD">
                            <w:pPr>
                              <w:ind w:firstLine="720"/>
                            </w:pPr>
                            <w:r w:rsidRPr="00213B3B">
                              <w:t xml:space="preserve">    </w:t>
                            </w:r>
                            <w:proofErr w:type="spellStart"/>
                            <w:r w:rsidRPr="00213B3B">
                              <w:t>f.ID_PV</w:t>
                            </w:r>
                            <w:proofErr w:type="spellEnd"/>
                            <w:r w:rsidRPr="00213B3B">
                              <w:t>,</w:t>
                            </w:r>
                          </w:p>
                          <w:p w14:paraId="6CD71612" w14:textId="77777777" w:rsidR="00F40ECD" w:rsidRPr="00213B3B" w:rsidRDefault="00F40ECD" w:rsidP="00F40ECD">
                            <w:pPr>
                              <w:ind w:firstLine="720"/>
                            </w:pPr>
                            <w:r w:rsidRPr="00213B3B">
                              <w:t xml:space="preserve">    </w:t>
                            </w:r>
                            <w:proofErr w:type="spellStart"/>
                            <w:r w:rsidRPr="00213B3B">
                              <w:t>f.ID_FAM</w:t>
                            </w:r>
                            <w:proofErr w:type="spellEnd"/>
                            <w:r w:rsidRPr="00213B3B">
                              <w:t xml:space="preserve">, </w:t>
                            </w:r>
                          </w:p>
                          <w:p w14:paraId="127690AD" w14:textId="77777777" w:rsidR="00F40ECD" w:rsidRPr="00213B3B" w:rsidRDefault="00F40ECD" w:rsidP="00F40ECD">
                            <w:pPr>
                              <w:ind w:firstLine="720"/>
                            </w:pPr>
                            <w:r w:rsidRPr="00213B3B">
                              <w:t xml:space="preserve">    </w:t>
                            </w:r>
                            <w:proofErr w:type="spellStart"/>
                            <w:r w:rsidRPr="00213B3B">
                              <w:t>f.NUME</w:t>
                            </w:r>
                            <w:proofErr w:type="spellEnd"/>
                            <w:r w:rsidRPr="00213B3B">
                              <w:t xml:space="preserve"> AS NUME_FAMILIE, </w:t>
                            </w:r>
                          </w:p>
                          <w:p w14:paraId="6998F21F" w14:textId="77777777" w:rsidR="00F40ECD" w:rsidRPr="00213B3B" w:rsidRDefault="00F40ECD" w:rsidP="00F40ECD">
                            <w:pPr>
                              <w:ind w:firstLine="720"/>
                            </w:pPr>
                            <w:r w:rsidRPr="00213B3B">
                              <w:t xml:space="preserve">    </w:t>
                            </w:r>
                            <w:proofErr w:type="spellStart"/>
                            <w:r w:rsidRPr="00213B3B">
                              <w:t>f.ADRESA</w:t>
                            </w:r>
                            <w:proofErr w:type="spellEnd"/>
                            <w:r w:rsidRPr="00213B3B">
                              <w:t xml:space="preserve">, </w:t>
                            </w:r>
                          </w:p>
                          <w:p w14:paraId="2B8D6EB9" w14:textId="77777777" w:rsidR="00F40ECD" w:rsidRPr="00213B3B" w:rsidRDefault="00F40ECD" w:rsidP="00F40ECD">
                            <w:pPr>
                              <w:ind w:firstLine="720"/>
                            </w:pPr>
                            <w:r w:rsidRPr="00213B3B">
                              <w:t xml:space="preserve">    </w:t>
                            </w:r>
                            <w:proofErr w:type="spellStart"/>
                            <w:r w:rsidRPr="00213B3B">
                              <w:t>i.CNP</w:t>
                            </w:r>
                            <w:proofErr w:type="spellEnd"/>
                            <w:r w:rsidRPr="00213B3B">
                              <w:t xml:space="preserve">, </w:t>
                            </w:r>
                          </w:p>
                          <w:p w14:paraId="6BDD726A" w14:textId="77777777" w:rsidR="00F40ECD" w:rsidRPr="00213B3B" w:rsidRDefault="00F40ECD" w:rsidP="00F40ECD">
                            <w:pPr>
                              <w:ind w:firstLine="720"/>
                            </w:pPr>
                            <w:r w:rsidRPr="00213B3B">
                              <w:t xml:space="preserve">    </w:t>
                            </w:r>
                            <w:proofErr w:type="spellStart"/>
                            <w:r w:rsidRPr="00213B3B">
                              <w:t>i.NUME</w:t>
                            </w:r>
                            <w:proofErr w:type="spellEnd"/>
                            <w:r w:rsidRPr="00213B3B">
                              <w:t xml:space="preserve"> AS NUME_INDIVID, </w:t>
                            </w:r>
                          </w:p>
                          <w:p w14:paraId="297B4A17" w14:textId="77777777" w:rsidR="00F40ECD" w:rsidRPr="00213B3B" w:rsidRDefault="00F40ECD" w:rsidP="00F40ECD">
                            <w:pPr>
                              <w:ind w:firstLine="720"/>
                            </w:pPr>
                            <w:r w:rsidRPr="00213B3B">
                              <w:t xml:space="preserve">    </w:t>
                            </w:r>
                            <w:proofErr w:type="spellStart"/>
                            <w:r w:rsidRPr="00213B3B">
                              <w:t>i.VARSTA</w:t>
                            </w:r>
                            <w:proofErr w:type="spellEnd"/>
                            <w:r w:rsidRPr="00213B3B">
                              <w:t xml:space="preserve">, </w:t>
                            </w:r>
                          </w:p>
                          <w:p w14:paraId="79D61850" w14:textId="77777777" w:rsidR="00F40ECD" w:rsidRPr="00213B3B" w:rsidRDefault="00F40ECD" w:rsidP="00F40ECD">
                            <w:pPr>
                              <w:ind w:firstLine="720"/>
                            </w:pPr>
                            <w:r w:rsidRPr="00213B3B">
                              <w:t xml:space="preserve">    </w:t>
                            </w:r>
                            <w:proofErr w:type="spellStart"/>
                            <w:r w:rsidRPr="00213B3B">
                              <w:t>g.ID_GRUP</w:t>
                            </w:r>
                            <w:proofErr w:type="spellEnd"/>
                            <w:r w:rsidRPr="00213B3B">
                              <w:t xml:space="preserve">, </w:t>
                            </w:r>
                          </w:p>
                          <w:p w14:paraId="256FAB9A" w14:textId="77777777" w:rsidR="00F40ECD" w:rsidRPr="00213B3B" w:rsidRDefault="00F40ECD" w:rsidP="00F40ECD">
                            <w:pPr>
                              <w:ind w:firstLine="720"/>
                            </w:pPr>
                            <w:r w:rsidRPr="00213B3B">
                              <w:t xml:space="preserve">    </w:t>
                            </w:r>
                            <w:proofErr w:type="spellStart"/>
                            <w:r w:rsidRPr="00213B3B">
                              <w:t>g.NR_MEM</w:t>
                            </w:r>
                            <w:proofErr w:type="spellEnd"/>
                            <w:r w:rsidRPr="00213B3B">
                              <w:t xml:space="preserve">, </w:t>
                            </w:r>
                          </w:p>
                          <w:p w14:paraId="4816F435" w14:textId="77777777" w:rsidR="00F40ECD" w:rsidRPr="00213B3B" w:rsidRDefault="00F40ECD" w:rsidP="00F40ECD">
                            <w:pPr>
                              <w:ind w:firstLine="720"/>
                            </w:pPr>
                            <w:r w:rsidRPr="00213B3B">
                              <w:t xml:space="preserve">    </w:t>
                            </w:r>
                            <w:proofErr w:type="spellStart"/>
                            <w:r w:rsidRPr="00213B3B">
                              <w:t>g.NUME_SOFER</w:t>
                            </w:r>
                            <w:proofErr w:type="spellEnd"/>
                          </w:p>
                          <w:p w14:paraId="33A3771D" w14:textId="77777777" w:rsidR="00F40ECD" w:rsidRPr="00213B3B" w:rsidRDefault="00F40ECD" w:rsidP="00F40ECD">
                            <w:pPr>
                              <w:ind w:firstLine="720"/>
                            </w:pPr>
                            <w:r w:rsidRPr="00213B3B">
                              <w:t>FROM FAMILIE f</w:t>
                            </w:r>
                          </w:p>
                          <w:p w14:paraId="211D4F8E" w14:textId="77777777" w:rsidR="00F40ECD" w:rsidRPr="00213B3B" w:rsidRDefault="00F40ECD" w:rsidP="00F40ECD">
                            <w:pPr>
                              <w:ind w:firstLine="720"/>
                            </w:pPr>
                            <w:r w:rsidRPr="00213B3B">
                              <w:t xml:space="preserve">JOIN INDIVID i ON </w:t>
                            </w:r>
                            <w:proofErr w:type="spellStart"/>
                            <w:r w:rsidRPr="00213B3B">
                              <w:t>f.ID_PV</w:t>
                            </w:r>
                            <w:proofErr w:type="spellEnd"/>
                            <w:r w:rsidRPr="00213B3B">
                              <w:t xml:space="preserve"> = </w:t>
                            </w:r>
                            <w:proofErr w:type="spellStart"/>
                            <w:r w:rsidRPr="00213B3B">
                              <w:t>i.ID_PV</w:t>
                            </w:r>
                            <w:proofErr w:type="spellEnd"/>
                          </w:p>
                          <w:p w14:paraId="7C81C104" w14:textId="77777777" w:rsidR="00F40ECD" w:rsidRPr="00213B3B" w:rsidRDefault="00F40ECD" w:rsidP="00F40ECD">
                            <w:pPr>
                              <w:ind w:firstLine="720"/>
                            </w:pPr>
                            <w:r w:rsidRPr="00213B3B">
                              <w:t xml:space="preserve">JOIN GRUP g ON </w:t>
                            </w:r>
                            <w:proofErr w:type="spellStart"/>
                            <w:r w:rsidRPr="00213B3B">
                              <w:t>g.ID_PV</w:t>
                            </w:r>
                            <w:proofErr w:type="spellEnd"/>
                            <w:r w:rsidRPr="00213B3B">
                              <w:t xml:space="preserve"> = </w:t>
                            </w:r>
                            <w:proofErr w:type="spellStart"/>
                            <w:r w:rsidRPr="00213B3B">
                              <w:t>i.ID_PV</w:t>
                            </w:r>
                            <w:proofErr w:type="spellEnd"/>
                            <w:r w:rsidRPr="00213B3B">
                              <w:t>;</w:t>
                            </w:r>
                          </w:p>
                          <w:p w14:paraId="33190C82" w14:textId="38771C28" w:rsidR="00F40ECD" w:rsidRDefault="00F40ECD"/>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5515CB" id="_x0000_s1080" type="#_x0000_t202" style="position:absolute;left:0;text-align:left;margin-left:25.2pt;margin-top:25.5pt;width:283.2pt;height:110.6pt;z-index:25176985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">
                <v:textbox style="mso-fit-shape-to-text:t">
                  <w:txbxContent>
                    <w:p w14:paraId="7398D1B5" w14:textId="4C800917" w:rsidR="00F40ECD" w:rsidRPr="00213B3B" w:rsidRDefault="00F40ECD" w:rsidP="00F40ECD">
                      <w:pPr>
                        <w:ind w:firstLine="720"/>
                      </w:pPr>
                      <w:r w:rsidRPr="00213B3B">
                        <w:t xml:space="preserve">CREATE VIEW </w:t>
                      </w:r>
                      <w:proofErr w:type="spellStart"/>
                      <w:r w:rsidRPr="00213B3B">
                        <w:t>vedere_complexa</w:t>
                      </w:r>
                      <w:proofErr w:type="spellEnd"/>
                      <w:r w:rsidRPr="00213B3B">
                        <w:t xml:space="preserve"> AS</w:t>
                      </w:r>
                    </w:p>
                    <w:p w14:paraId="48B20204" w14:textId="77777777" w:rsidR="00F40ECD" w:rsidRPr="00213B3B" w:rsidRDefault="00F40ECD" w:rsidP="00F40ECD">
                      <w:pPr>
                        <w:ind w:firstLine="720"/>
                      </w:pPr>
                      <w:r w:rsidRPr="00213B3B">
                        <w:t>SELECT DISTINCT</w:t>
                      </w:r>
                    </w:p>
                    <w:p w14:paraId="700437A1" w14:textId="77777777" w:rsidR="00F40ECD" w:rsidRPr="00213B3B" w:rsidRDefault="00F40ECD" w:rsidP="00F40ECD">
                      <w:pPr>
                        <w:ind w:firstLine="720"/>
                      </w:pPr>
                      <w:r w:rsidRPr="00213B3B">
                        <w:t xml:space="preserve">    </w:t>
                      </w:r>
                      <w:proofErr w:type="spellStart"/>
                      <w:r w:rsidRPr="00213B3B">
                        <w:t>f.ID_PV</w:t>
                      </w:r>
                      <w:proofErr w:type="spellEnd"/>
                      <w:r w:rsidRPr="00213B3B">
                        <w:t>,</w:t>
                      </w:r>
                    </w:p>
                    <w:p w14:paraId="6CD71612" w14:textId="77777777" w:rsidR="00F40ECD" w:rsidRPr="00213B3B" w:rsidRDefault="00F40ECD" w:rsidP="00F40ECD">
                      <w:pPr>
                        <w:ind w:firstLine="720"/>
                      </w:pPr>
                      <w:r w:rsidRPr="00213B3B">
                        <w:t xml:space="preserve">    </w:t>
                      </w:r>
                      <w:proofErr w:type="spellStart"/>
                      <w:r w:rsidRPr="00213B3B">
                        <w:t>f.ID_FAM</w:t>
                      </w:r>
                      <w:proofErr w:type="spellEnd"/>
                      <w:r w:rsidRPr="00213B3B">
                        <w:t xml:space="preserve">, </w:t>
                      </w:r>
                    </w:p>
                    <w:p w14:paraId="127690AD" w14:textId="77777777" w:rsidR="00F40ECD" w:rsidRPr="00213B3B" w:rsidRDefault="00F40ECD" w:rsidP="00F40ECD">
                      <w:pPr>
                        <w:ind w:firstLine="720"/>
                      </w:pPr>
                      <w:r w:rsidRPr="00213B3B">
                        <w:t xml:space="preserve">    </w:t>
                      </w:r>
                      <w:proofErr w:type="spellStart"/>
                      <w:r w:rsidRPr="00213B3B">
                        <w:t>f.NUME</w:t>
                      </w:r>
                      <w:proofErr w:type="spellEnd"/>
                      <w:r w:rsidRPr="00213B3B">
                        <w:t xml:space="preserve"> AS NUME_FAMILIE, </w:t>
                      </w:r>
                    </w:p>
                    <w:p w14:paraId="6998F21F" w14:textId="77777777" w:rsidR="00F40ECD" w:rsidRPr="00213B3B" w:rsidRDefault="00F40ECD" w:rsidP="00F40ECD">
                      <w:pPr>
                        <w:ind w:firstLine="720"/>
                      </w:pPr>
                      <w:r w:rsidRPr="00213B3B">
                        <w:t xml:space="preserve">    </w:t>
                      </w:r>
                      <w:proofErr w:type="spellStart"/>
                      <w:r w:rsidRPr="00213B3B">
                        <w:t>f.ADRESA</w:t>
                      </w:r>
                      <w:proofErr w:type="spellEnd"/>
                      <w:r w:rsidRPr="00213B3B">
                        <w:t xml:space="preserve">, </w:t>
                      </w:r>
                    </w:p>
                    <w:p w14:paraId="2B8D6EB9" w14:textId="77777777" w:rsidR="00F40ECD" w:rsidRPr="00213B3B" w:rsidRDefault="00F40ECD" w:rsidP="00F40ECD">
                      <w:pPr>
                        <w:ind w:firstLine="720"/>
                      </w:pPr>
                      <w:r w:rsidRPr="00213B3B">
                        <w:t xml:space="preserve">    </w:t>
                      </w:r>
                      <w:proofErr w:type="spellStart"/>
                      <w:r w:rsidRPr="00213B3B">
                        <w:t>i.CNP</w:t>
                      </w:r>
                      <w:proofErr w:type="spellEnd"/>
                      <w:r w:rsidRPr="00213B3B">
                        <w:t xml:space="preserve">, </w:t>
                      </w:r>
                    </w:p>
                    <w:p w14:paraId="6BDD726A" w14:textId="77777777" w:rsidR="00F40ECD" w:rsidRPr="00213B3B" w:rsidRDefault="00F40ECD" w:rsidP="00F40ECD">
                      <w:pPr>
                        <w:ind w:firstLine="720"/>
                      </w:pPr>
                      <w:r w:rsidRPr="00213B3B">
                        <w:t xml:space="preserve">    </w:t>
                      </w:r>
                      <w:proofErr w:type="spellStart"/>
                      <w:r w:rsidRPr="00213B3B">
                        <w:t>i.NUME</w:t>
                      </w:r>
                      <w:proofErr w:type="spellEnd"/>
                      <w:r w:rsidRPr="00213B3B">
                        <w:t xml:space="preserve"> AS NUME_INDIVID, </w:t>
                      </w:r>
                    </w:p>
                    <w:p w14:paraId="297B4A17" w14:textId="77777777" w:rsidR="00F40ECD" w:rsidRPr="00213B3B" w:rsidRDefault="00F40ECD" w:rsidP="00F40ECD">
                      <w:pPr>
                        <w:ind w:firstLine="720"/>
                      </w:pPr>
                      <w:r w:rsidRPr="00213B3B">
                        <w:t xml:space="preserve">    </w:t>
                      </w:r>
                      <w:proofErr w:type="spellStart"/>
                      <w:r w:rsidRPr="00213B3B">
                        <w:t>i.VARSTA</w:t>
                      </w:r>
                      <w:proofErr w:type="spellEnd"/>
                      <w:r w:rsidRPr="00213B3B">
                        <w:t xml:space="preserve">, </w:t>
                      </w:r>
                    </w:p>
                    <w:p w14:paraId="79D61850" w14:textId="77777777" w:rsidR="00F40ECD" w:rsidRPr="00213B3B" w:rsidRDefault="00F40ECD" w:rsidP="00F40ECD">
                      <w:pPr>
                        <w:ind w:firstLine="720"/>
                      </w:pPr>
                      <w:r w:rsidRPr="00213B3B">
                        <w:t xml:space="preserve">    </w:t>
                      </w:r>
                      <w:proofErr w:type="spellStart"/>
                      <w:r w:rsidRPr="00213B3B">
                        <w:t>g.ID_GRUP</w:t>
                      </w:r>
                      <w:proofErr w:type="spellEnd"/>
                      <w:r w:rsidRPr="00213B3B">
                        <w:t xml:space="preserve">, </w:t>
                      </w:r>
                    </w:p>
                    <w:p w14:paraId="256FAB9A" w14:textId="77777777" w:rsidR="00F40ECD" w:rsidRPr="00213B3B" w:rsidRDefault="00F40ECD" w:rsidP="00F40ECD">
                      <w:pPr>
                        <w:ind w:firstLine="720"/>
                      </w:pPr>
                      <w:r w:rsidRPr="00213B3B">
                        <w:t xml:space="preserve">    </w:t>
                      </w:r>
                      <w:proofErr w:type="spellStart"/>
                      <w:r w:rsidRPr="00213B3B">
                        <w:t>g.NR_MEM</w:t>
                      </w:r>
                      <w:proofErr w:type="spellEnd"/>
                      <w:r w:rsidRPr="00213B3B">
                        <w:t xml:space="preserve">, </w:t>
                      </w:r>
                    </w:p>
                    <w:p w14:paraId="4816F435" w14:textId="77777777" w:rsidR="00F40ECD" w:rsidRPr="00213B3B" w:rsidRDefault="00F40ECD" w:rsidP="00F40ECD">
                      <w:pPr>
                        <w:ind w:firstLine="720"/>
                      </w:pPr>
                      <w:r w:rsidRPr="00213B3B">
                        <w:t xml:space="preserve">    </w:t>
                      </w:r>
                      <w:proofErr w:type="spellStart"/>
                      <w:r w:rsidRPr="00213B3B">
                        <w:t>g.NUME_SOFER</w:t>
                      </w:r>
                      <w:proofErr w:type="spellEnd"/>
                    </w:p>
                    <w:p w14:paraId="33A3771D" w14:textId="77777777" w:rsidR="00F40ECD" w:rsidRPr="00213B3B" w:rsidRDefault="00F40ECD" w:rsidP="00F40ECD">
                      <w:pPr>
                        <w:ind w:firstLine="720"/>
                      </w:pPr>
                      <w:r w:rsidRPr="00213B3B">
                        <w:t>FROM FAMILIE f</w:t>
                      </w:r>
                    </w:p>
                    <w:p w14:paraId="211D4F8E" w14:textId="77777777" w:rsidR="00F40ECD" w:rsidRPr="00213B3B" w:rsidRDefault="00F40ECD" w:rsidP="00F40ECD">
                      <w:pPr>
                        <w:ind w:firstLine="720"/>
                      </w:pPr>
                      <w:r w:rsidRPr="00213B3B">
                        <w:t xml:space="preserve">JOIN INDIVID i ON </w:t>
                      </w:r>
                      <w:proofErr w:type="spellStart"/>
                      <w:r w:rsidRPr="00213B3B">
                        <w:t>f.ID_PV</w:t>
                      </w:r>
                      <w:proofErr w:type="spellEnd"/>
                      <w:r w:rsidRPr="00213B3B">
                        <w:t xml:space="preserve"> = </w:t>
                      </w:r>
                      <w:proofErr w:type="spellStart"/>
                      <w:r w:rsidRPr="00213B3B">
                        <w:t>i.ID_PV</w:t>
                      </w:r>
                      <w:proofErr w:type="spellEnd"/>
                    </w:p>
                    <w:p w14:paraId="7C81C104" w14:textId="77777777" w:rsidR="00F40ECD" w:rsidRPr="00213B3B" w:rsidRDefault="00F40ECD" w:rsidP="00F40ECD">
                      <w:pPr>
                        <w:ind w:firstLine="720"/>
                      </w:pPr>
                      <w:r w:rsidRPr="00213B3B">
                        <w:t xml:space="preserve">JOIN GRUP g ON </w:t>
                      </w:r>
                      <w:proofErr w:type="spellStart"/>
                      <w:r w:rsidRPr="00213B3B">
                        <w:t>g.ID_PV</w:t>
                      </w:r>
                      <w:proofErr w:type="spellEnd"/>
                      <w:r w:rsidRPr="00213B3B">
                        <w:t xml:space="preserve"> = </w:t>
                      </w:r>
                      <w:proofErr w:type="spellStart"/>
                      <w:r w:rsidRPr="00213B3B">
                        <w:t>i.ID_PV</w:t>
                      </w:r>
                      <w:proofErr w:type="spellEnd"/>
                      <w:r w:rsidRPr="00213B3B">
                        <w:t>;</w:t>
                      </w:r>
                    </w:p>
                    <w:p w14:paraId="33190C82" w14:textId="38771C28" w:rsidR="00F40ECD" w:rsidRDefault="00F40ECD"/>
                  </w:txbxContent>
                </v:textbox>
                <w10:wrap type="square" anchorx="page"/>
                <w10:anchorlock/>
              </v:shape>
            </w:pict>
          </mc:Fallback>
        </mc:AlternateContent>
      </w:r>
      <w:r w:rsidR="001A19FD">
        <w:rPr>
          <w:b/>
          <w:bCs/>
        </w:rPr>
        <w:t xml:space="preserve">Complex view </w:t>
      </w:r>
      <w:r w:rsidR="001A19FD">
        <w:t>(vizibil în figurile 19, 22)</w:t>
      </w:r>
      <w:r w:rsidR="001A19FD">
        <w:rPr>
          <w:lang w:val="en-US"/>
        </w:rPr>
        <w:t>:</w:t>
      </w:r>
      <w:r w:rsidR="00D671D6">
        <w:rPr>
          <w:lang w:val="en-US"/>
        </w:rPr>
        <w:tab/>
        <w:t xml:space="preserve">        </w:t>
      </w:r>
      <w:r w:rsidR="00D671D6">
        <w:rPr>
          <w:b/>
          <w:bCs/>
        </w:rPr>
        <w:t>S</w:t>
      </w:r>
      <w:r w:rsidR="00D671D6" w:rsidRPr="00213B3B">
        <w:rPr>
          <w:b/>
          <w:bCs/>
        </w:rPr>
        <w:t>imple view</w:t>
      </w:r>
      <w:r w:rsidR="00D671D6">
        <w:rPr>
          <w:b/>
          <w:bCs/>
        </w:rPr>
        <w:t xml:space="preserve"> </w:t>
      </w:r>
      <w:r w:rsidR="00D671D6">
        <w:t>(vizibil în figurile 20, 21)</w:t>
      </w:r>
      <w:r w:rsidR="00D671D6">
        <w:rPr>
          <w:lang w:val="en-US"/>
        </w:rPr>
        <w:t>:</w:t>
      </w:r>
      <w:r w:rsidR="00D671D6">
        <w:t xml:space="preserve"> </w:t>
      </w:r>
    </w:p>
    <w:p w14:paraId="3B9AED36" w14:textId="1AAAC9D2" w:rsidR="00A158E1" w:rsidRPr="001A19FD" w:rsidRDefault="00A158E1" w:rsidP="00A158E1">
      <w:pPr>
        <w:ind w:firstLine="720"/>
        <w:rPr>
          <w:lang w:val="en-US"/>
        </w:rPr>
      </w:pPr>
    </w:p>
    <w:p w14:paraId="53CBF24D" w14:textId="1B28B012" w:rsidR="00A158E1" w:rsidRDefault="00A158E1" w:rsidP="00A158E1">
      <w:pPr>
        <w:ind w:firstLine="720"/>
      </w:pPr>
    </w:p>
    <w:p w14:paraId="7CCDBF44" w14:textId="516E2399" w:rsidR="00F40ECD" w:rsidRDefault="00F40ECD" w:rsidP="00A158E1">
      <w:pPr>
        <w:ind w:firstLine="720"/>
      </w:pPr>
    </w:p>
    <w:p w14:paraId="46DA0D95" w14:textId="193A3338" w:rsidR="00F40ECD" w:rsidRDefault="00F40ECD" w:rsidP="00A158E1">
      <w:pPr>
        <w:ind w:firstLine="720"/>
      </w:pPr>
    </w:p>
    <w:p w14:paraId="7F018EEF" w14:textId="61B0B97F" w:rsidR="00F40ECD" w:rsidRDefault="00EA532D" w:rsidP="00A158E1">
      <w:pPr>
        <w:ind w:firstLine="720"/>
      </w:pPr>
      <w:r>
        <w:rPr>
          <w:noProof/>
        </w:rPr>
        <mc:AlternateContent>
          <mc:Choice Requires="wps">
            <w:drawing>
              <wp:anchor distT="45720" distB="45720" distL="114300" distR="114300" simplePos="0" relativeHeight="251773952" behindDoc="0" locked="1" layoutInCell="1" allowOverlap="1" wp14:anchorId="56CBE881" wp14:editId="4D3C0445">
                <wp:simplePos x="0" y="0"/>
                <wp:positionH relativeFrom="margin">
                  <wp:align>right</wp:align>
                </wp:positionH>
                <wp:positionV relativeFrom="paragraph">
                  <wp:posOffset>1973580</wp:posOffset>
                </wp:positionV>
                <wp:extent cx="2360930" cy="1404620"/>
                <wp:effectExtent l="0" t="0" r="0" b="1905"/>
                <wp:wrapSquare wrapText="bothSides"/>
                <wp:docPr id="2368965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F435E3B" w14:textId="55CCEB35" w:rsidR="00EA532D" w:rsidRDefault="00EA532D" w:rsidP="00EA532D">
                            <w:pPr>
                              <w:jc w:val="center"/>
                            </w:pPr>
                            <w:r>
                              <w:t>Figura 20 – Cod pentru creare simple view</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56CBE881" id="_x0000_s1081" type="#_x0000_t202" style="position:absolute;left:0;text-align:left;margin-left:134.7pt;margin-top:155.4pt;width:185.9pt;height:110.6pt;z-index:251773952;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" filled="f" stroked="f">
                <v:textbox style="mso-fit-shape-to-text:t">
                  <w:txbxContent>
                    <w:p w14:paraId="0F435E3B" w14:textId="55CCEB35" w:rsidR="00EA532D" w:rsidRDefault="00EA532D" w:rsidP="00EA532D">
                      <w:pPr>
                        <w:jc w:val="center"/>
                      </w:pPr>
                      <w:r>
                        <w:t>Figura 20 – Cod pentru creare simple view</w:t>
                      </w:r>
                    </w:p>
                  </w:txbxContent>
                </v:textbox>
                <w10:wrap type="square" anchorx="margin"/>
                <w10:anchorlock/>
              </v:shape>
            </w:pict>
          </mc:Fallback>
        </mc:AlternateContent>
      </w:r>
      <w:r>
        <w:rPr>
          <w:noProof/>
        </w:rPr>
        <mc:AlternateContent>
          <mc:Choice Requires="wps">
            <w:drawing>
              <wp:anchor distT="45720" distB="45720" distL="114300" distR="114300" simplePos="0" relativeHeight="251771904" behindDoc="0" locked="1" layoutInCell="1" allowOverlap="1" wp14:anchorId="01CE184E" wp14:editId="127CBB03">
                <wp:simplePos x="0" y="0"/>
                <wp:positionH relativeFrom="margin">
                  <wp:align>right</wp:align>
                </wp:positionH>
                <wp:positionV relativeFrom="paragraph">
                  <wp:posOffset>411480</wp:posOffset>
                </wp:positionV>
                <wp:extent cx="2360930" cy="1350000"/>
                <wp:effectExtent l="0" t="0" r="28575" b="22225"/>
                <wp:wrapSquare wrapText="bothSides"/>
                <wp:docPr id="13940584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350000"/>
                        </a:xfrm>
                        <a:prstGeom prst="rect">
                          <a:avLst/>
                        </a:prstGeom>
                        <a:solidFill>
                          <a:srgbClr val="FFFFFF"/>
                        </a:solidFill>
                        <a:ln w="9525">
                          <a:solidFill>
                            <a:srgbClr val="000000"/>
                          </a:solidFill>
                          <a:miter lim="800000"/>
                          <a:headEnd/>
                          <a:tailEnd/>
                        </a:ln>
                      </wps:spPr>
                      <wps:txbx>
                        <w:txbxContent>
                          <w:p w14:paraId="7FACC197" w14:textId="127672E1" w:rsidR="00D671D6" w:rsidRPr="00213B3B" w:rsidRDefault="00D671D6" w:rsidP="00D671D6">
                            <w:pPr>
                              <w:ind w:firstLine="720"/>
                            </w:pPr>
                            <w:r w:rsidRPr="00213B3B">
                              <w:t>CREATE VIEW vedere_simpla AS</w:t>
                            </w:r>
                          </w:p>
                          <w:p w14:paraId="218BB119" w14:textId="77777777" w:rsidR="00D671D6" w:rsidRPr="00213B3B" w:rsidRDefault="00D671D6" w:rsidP="00D671D6">
                            <w:pPr>
                              <w:ind w:firstLine="720"/>
                            </w:pPr>
                            <w:r w:rsidRPr="00213B3B">
                              <w:t>SELECT NUME, VARSTA</w:t>
                            </w:r>
                          </w:p>
                          <w:p w14:paraId="0715CDA6" w14:textId="77777777" w:rsidR="00D671D6" w:rsidRPr="00213B3B" w:rsidRDefault="00D671D6" w:rsidP="00D671D6">
                            <w:pPr>
                              <w:ind w:firstLine="720"/>
                            </w:pPr>
                            <w:r w:rsidRPr="00213B3B">
                              <w:t>FROM COPIL;</w:t>
                            </w:r>
                          </w:p>
                          <w:p w14:paraId="078D7AB5" w14:textId="28A664D1" w:rsidR="00D671D6" w:rsidRDefault="00D671D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1CE184E" id="_x0000_s1082" type="#_x0000_t202" style="position:absolute;left:0;text-align:left;margin-left:134.7pt;margin-top:32.4pt;width:185.9pt;height:106.3pt;z-index:25177190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">
                <v:textbox>
                  <w:txbxContent>
                    <w:p w14:paraId="7FACC197" w14:textId="127672E1" w:rsidR="00D671D6" w:rsidRPr="00213B3B" w:rsidRDefault="00D671D6" w:rsidP="00D671D6">
                      <w:pPr>
                        <w:ind w:firstLine="720"/>
                      </w:pPr>
                      <w:r w:rsidRPr="00213B3B">
                        <w:t>CREATE VIEW vedere_simpla AS</w:t>
                      </w:r>
                    </w:p>
                    <w:p w14:paraId="218BB119" w14:textId="77777777" w:rsidR="00D671D6" w:rsidRPr="00213B3B" w:rsidRDefault="00D671D6" w:rsidP="00D671D6">
                      <w:pPr>
                        <w:ind w:firstLine="720"/>
                      </w:pPr>
                      <w:r w:rsidRPr="00213B3B">
                        <w:t>SELECT NUME, VARSTA</w:t>
                      </w:r>
                    </w:p>
                    <w:p w14:paraId="0715CDA6" w14:textId="77777777" w:rsidR="00D671D6" w:rsidRPr="00213B3B" w:rsidRDefault="00D671D6" w:rsidP="00D671D6">
                      <w:pPr>
                        <w:ind w:firstLine="720"/>
                      </w:pPr>
                      <w:r w:rsidRPr="00213B3B">
                        <w:t>FROM COPIL;</w:t>
                      </w:r>
                    </w:p>
                    <w:p w14:paraId="078D7AB5" w14:textId="28A664D1" w:rsidR="00D671D6" w:rsidRDefault="00D671D6"/>
                  </w:txbxContent>
                </v:textbox>
                <w10:wrap type="square" anchorx="margin"/>
                <w10:anchorlock/>
              </v:shape>
            </w:pict>
          </mc:Fallback>
        </mc:AlternateContent>
      </w:r>
    </w:p>
    <w:p w14:paraId="0C81F669" w14:textId="524B3206" w:rsidR="00F40ECD" w:rsidRDefault="00F40ECD" w:rsidP="00A158E1">
      <w:pPr>
        <w:ind w:firstLine="720"/>
      </w:pPr>
    </w:p>
    <w:p w14:paraId="7E69BE19" w14:textId="0F5F9A57" w:rsidR="00F40ECD" w:rsidRDefault="00F40ECD" w:rsidP="00A158E1">
      <w:pPr>
        <w:ind w:firstLine="720"/>
      </w:pPr>
    </w:p>
    <w:p w14:paraId="0196CA7A" w14:textId="37E79CCB" w:rsidR="00F40ECD" w:rsidRDefault="00F40ECD" w:rsidP="00A158E1">
      <w:pPr>
        <w:ind w:firstLine="720"/>
      </w:pPr>
    </w:p>
    <w:p w14:paraId="566ED5B4" w14:textId="6F371CA2" w:rsidR="00F40ECD" w:rsidRDefault="00F40ECD" w:rsidP="00A158E1">
      <w:pPr>
        <w:ind w:firstLine="720"/>
      </w:pPr>
    </w:p>
    <w:p w14:paraId="012C0EB5" w14:textId="37CA964F" w:rsidR="00F40ECD" w:rsidRDefault="00EA532D" w:rsidP="00A158E1">
      <w:pPr>
        <w:ind w:firstLine="720"/>
      </w:pPr>
      <w:r>
        <w:rPr>
          <w:noProof/>
        </w:rPr>
        <mc:AlternateContent>
          <mc:Choice Requires="wps">
            <w:drawing>
              <wp:anchor distT="45720" distB="45720" distL="114300" distR="114300" simplePos="0" relativeHeight="251776000" behindDoc="0" locked="1" layoutInCell="1" allowOverlap="1" wp14:anchorId="71F5307C" wp14:editId="561F23CD">
                <wp:simplePos x="0" y="0"/>
                <wp:positionH relativeFrom="column">
                  <wp:posOffset>121285</wp:posOffset>
                </wp:positionH>
                <wp:positionV relativeFrom="paragraph">
                  <wp:posOffset>100965</wp:posOffset>
                </wp:positionV>
                <wp:extent cx="2360930" cy="1404620"/>
                <wp:effectExtent l="0" t="0" r="0" b="1905"/>
                <wp:wrapSquare wrapText="bothSides"/>
                <wp:docPr id="20140245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AA5CE10" w14:textId="1C7E4694" w:rsidR="00EA532D" w:rsidRDefault="00EA532D" w:rsidP="00EA532D">
                            <w:pPr>
                              <w:jc w:val="center"/>
                            </w:pPr>
                            <w:r>
                              <w:t>Figura 19 – Cod pentru creare complex view</w:t>
                            </w:r>
                          </w:p>
                        </w:txbxContent>
                      </wps:txbx>
                      <wps:bodyPr rot="0" vert="horz" wrap="square" lIns="91440" tIns="45720" rIns="91440" bIns="45720" anchor="ctr" anchorCtr="0">
                        <a:spAutoFit/>
                      </wps:bodyPr>
                    </wps:wsp>
                  </a:graphicData>
                </a:graphic>
                <wp14:sizeRelH relativeFrom="margin">
                  <wp14:pctWidth>40000</wp14:pctWidth>
                </wp14:sizeRelH>
                <wp14:sizeRelV relativeFrom="margin">
                  <wp14:pctHeight>20000</wp14:pctHeight>
                </wp14:sizeRelV>
              </wp:anchor>
            </w:drawing>
          </mc:Choice>
          <mc:Fallback>
            <w:pict>
              <v:shape w14:anchorId="71F5307C" id="_x0000_s1083" type="#_x0000_t202" style="position:absolute;left:0;text-align:left;margin-left:9.55pt;margin-top:7.95pt;width:185.9pt;height:110.6pt;z-index:2517760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" filled="f" stroked="f">
                <v:textbox style="mso-fit-shape-to-text:t">
                  <w:txbxContent>
                    <w:p w14:paraId="1AA5CE10" w14:textId="1C7E4694" w:rsidR="00EA532D" w:rsidRDefault="00EA532D" w:rsidP="00EA532D">
                      <w:pPr>
                        <w:jc w:val="center"/>
                      </w:pPr>
                      <w:r>
                        <w:t>Figura 19 – Cod pentru creare complex view</w:t>
                      </w:r>
                    </w:p>
                  </w:txbxContent>
                </v:textbox>
                <w10:wrap type="square"/>
                <w10:anchorlock/>
              </v:shape>
            </w:pict>
          </mc:Fallback>
        </mc:AlternateContent>
      </w:r>
    </w:p>
    <w:p w14:paraId="480B343E" w14:textId="4E7CF810" w:rsidR="00F40ECD" w:rsidRDefault="00F40ECD" w:rsidP="00A158E1">
      <w:pPr>
        <w:ind w:firstLine="720"/>
      </w:pPr>
    </w:p>
    <w:p w14:paraId="5C8CC67E" w14:textId="77777777" w:rsidR="00F40ECD" w:rsidRPr="00213B3B" w:rsidRDefault="00F40ECD" w:rsidP="00A158E1">
      <w:pPr>
        <w:ind w:firstLine="720"/>
      </w:pPr>
    </w:p>
    <w:p w14:paraId="521B693C" w14:textId="664B8EE5" w:rsidR="00A158E1" w:rsidRPr="00213B3B" w:rsidRDefault="00A158E1" w:rsidP="00A158E1">
      <w:pPr>
        <w:ind w:firstLine="720"/>
      </w:pPr>
    </w:p>
    <w:p w14:paraId="08F605CC" w14:textId="6E5821A9" w:rsidR="00A158E1" w:rsidRPr="00213B3B" w:rsidRDefault="00A158E1" w:rsidP="00A158E1">
      <w:pPr>
        <w:ind w:firstLine="720"/>
      </w:pPr>
    </w:p>
    <w:p w14:paraId="45E5F997" w14:textId="2CD70DFA" w:rsidR="00B1126D" w:rsidRPr="00213B3B" w:rsidRDefault="00B1126D" w:rsidP="00A158E1">
      <w:pPr>
        <w:ind w:firstLine="720"/>
      </w:pPr>
      <w:r w:rsidRPr="00213B3B">
        <w:rPr>
          <w:noProof/>
        </w:rPr>
        <w:lastRenderedPageBreak/>
        <w:drawing>
          <wp:inline distT="0" distB="0" distL="0" distR="0" wp14:anchorId="513FEACA" wp14:editId="3C105426">
            <wp:extent cx="5760720" cy="2642870"/>
            <wp:effectExtent l="0" t="0" r="0" b="5080"/>
            <wp:docPr id="947919475"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19475" name="Picture 18"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2642870"/>
                    </a:xfrm>
                    <a:prstGeom prst="rect">
                      <a:avLst/>
                    </a:prstGeom>
                  </pic:spPr>
                </pic:pic>
              </a:graphicData>
            </a:graphic>
          </wp:inline>
        </w:drawing>
      </w:r>
    </w:p>
    <w:p w14:paraId="4E66EDF8" w14:textId="0C588F7A" w:rsidR="00A158E1" w:rsidRPr="00213B3B" w:rsidRDefault="00AA57B6" w:rsidP="00AA57B6">
      <w:pPr>
        <w:ind w:firstLine="720"/>
        <w:jc w:val="center"/>
      </w:pPr>
      <w:r>
        <w:t>Figura 21 – Rezultatul dat de simple view</w:t>
      </w:r>
    </w:p>
    <w:p w14:paraId="4ADE28BC" w14:textId="77777777" w:rsidR="00A158E1" w:rsidRPr="00213B3B" w:rsidRDefault="00A158E1" w:rsidP="00A158E1">
      <w:pPr>
        <w:ind w:firstLine="720"/>
      </w:pPr>
    </w:p>
    <w:p w14:paraId="31A4FF7A" w14:textId="7AFDF0BA" w:rsidR="00A158E1" w:rsidRPr="00213B3B" w:rsidRDefault="00B1126D" w:rsidP="00A158E1">
      <w:pPr>
        <w:ind w:firstLine="720"/>
      </w:pPr>
      <w:r w:rsidRPr="00213B3B">
        <w:rPr>
          <w:noProof/>
        </w:rPr>
        <w:drawing>
          <wp:inline distT="0" distB="0" distL="0" distR="0" wp14:anchorId="7B091C5B" wp14:editId="422FBA71">
            <wp:extent cx="5760720" cy="2646045"/>
            <wp:effectExtent l="0" t="0" r="0" b="1905"/>
            <wp:docPr id="306761911"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761911" name="Picture 19"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2646045"/>
                    </a:xfrm>
                    <a:prstGeom prst="rect">
                      <a:avLst/>
                    </a:prstGeom>
                  </pic:spPr>
                </pic:pic>
              </a:graphicData>
            </a:graphic>
          </wp:inline>
        </w:drawing>
      </w:r>
    </w:p>
    <w:p w14:paraId="4E630C2C" w14:textId="669339AB" w:rsidR="00E02640" w:rsidRPr="00213B3B" w:rsidRDefault="00E02640" w:rsidP="00E02640">
      <w:pPr>
        <w:ind w:firstLine="720"/>
        <w:jc w:val="center"/>
      </w:pPr>
      <w:r>
        <w:t xml:space="preserve">Figura 22 – Rezultatul dat de </w:t>
      </w:r>
      <w:r w:rsidR="00D96D1B">
        <w:t>complex</w:t>
      </w:r>
      <w:r>
        <w:t xml:space="preserve"> view</w:t>
      </w:r>
    </w:p>
    <w:p w14:paraId="14DBC4D7" w14:textId="77777777" w:rsidR="00B1126D" w:rsidRPr="00213B3B" w:rsidRDefault="00B1126D" w:rsidP="00A158E1">
      <w:pPr>
        <w:ind w:firstLine="720"/>
      </w:pPr>
    </w:p>
    <w:p w14:paraId="26BFFC3D" w14:textId="77777777" w:rsidR="00F17864" w:rsidRDefault="00F17864" w:rsidP="00A158E1">
      <w:pPr>
        <w:ind w:firstLine="720"/>
      </w:pPr>
    </w:p>
    <w:p w14:paraId="603CB990" w14:textId="77777777" w:rsidR="00F17864" w:rsidRDefault="00F17864" w:rsidP="00A158E1">
      <w:pPr>
        <w:ind w:firstLine="720"/>
      </w:pPr>
    </w:p>
    <w:p w14:paraId="00D42232" w14:textId="77777777" w:rsidR="00F17864" w:rsidRDefault="00F17864" w:rsidP="00A158E1">
      <w:pPr>
        <w:ind w:firstLine="720"/>
      </w:pPr>
    </w:p>
    <w:p w14:paraId="0FB5236C" w14:textId="77777777" w:rsidR="00F17864" w:rsidRDefault="00F17864" w:rsidP="00A158E1">
      <w:pPr>
        <w:ind w:firstLine="720"/>
      </w:pPr>
    </w:p>
    <w:p w14:paraId="33B2556A" w14:textId="624023FC" w:rsidR="00063E80" w:rsidRPr="00261C52" w:rsidRDefault="00063E80" w:rsidP="00DE7D96">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lastRenderedPageBreak/>
        <w:t>Am creat și o procedură care să adauge o intrare într-o tabelă, am ales tabela Individ, procedura fiind cea de la figura 23 iar comanda pentru a o putea rula la figura 24</w:t>
      </w:r>
      <w:r w:rsidR="001B51D8" w:rsidRPr="00261C52">
        <w:rPr>
          <w:rFonts w:eastAsia="Times New Roman" w:cs="Times New Roman"/>
          <w:kern w:val="0"/>
          <w:lang w:eastAsia="en-GB"/>
          <w14:ligatures w14:val="none"/>
        </w:rPr>
        <w:t>. Trebuie ținut cont că trebuie să existe o mașină și un punct vamal.</w:t>
      </w:r>
    </w:p>
    <w:p w14:paraId="4A200EB8" w14:textId="44FA8C9B" w:rsidR="004D023F" w:rsidRPr="00213B3B" w:rsidRDefault="00603AE4" w:rsidP="00603AE4">
      <w:r>
        <w:rPr>
          <w:noProof/>
        </w:rPr>
        <w:drawing>
          <wp:inline distT="0" distB="0" distL="0" distR="0" wp14:anchorId="5AF0FEAF" wp14:editId="1FBED62F">
            <wp:extent cx="6120130" cy="2771775"/>
            <wp:effectExtent l="0" t="0" r="0" b="9525"/>
            <wp:docPr id="461283003" name="Picture 2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283003" name="Picture 22"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120130" cy="2771775"/>
                    </a:xfrm>
                    <a:prstGeom prst="rect">
                      <a:avLst/>
                    </a:prstGeom>
                  </pic:spPr>
                </pic:pic>
              </a:graphicData>
            </a:graphic>
          </wp:inline>
        </w:drawing>
      </w:r>
    </w:p>
    <w:p w14:paraId="497BD871" w14:textId="5188118F" w:rsidR="004D023F" w:rsidRPr="00213B3B" w:rsidRDefault="00F17864" w:rsidP="00063E80">
      <w:pPr>
        <w:ind w:firstLine="720"/>
        <w:jc w:val="center"/>
      </w:pPr>
      <w:r>
        <w:t>Figura 23 – Procedură de adăugare a unei intrări într-o tabelă</w:t>
      </w:r>
    </w:p>
    <w:p w14:paraId="155A0A58" w14:textId="461E85E2" w:rsidR="007A6AB2" w:rsidRDefault="00152911" w:rsidP="00A158E1">
      <w:pPr>
        <w:ind w:firstLine="720"/>
      </w:pPr>
      <w:r>
        <w:rPr>
          <w:noProof/>
        </w:rPr>
        <mc:AlternateContent>
          <mc:Choice Requires="wps">
            <w:drawing>
              <wp:anchor distT="45720" distB="45720" distL="114300" distR="114300" simplePos="0" relativeHeight="251778048" behindDoc="0" locked="1" layoutInCell="1" allowOverlap="1" wp14:anchorId="78EB9DBB" wp14:editId="2B9A1FF3">
                <wp:simplePos x="0" y="0"/>
                <wp:positionH relativeFrom="margin">
                  <wp:align>center</wp:align>
                </wp:positionH>
                <wp:positionV relativeFrom="paragraph">
                  <wp:posOffset>156845</wp:posOffset>
                </wp:positionV>
                <wp:extent cx="4824000" cy="547200"/>
                <wp:effectExtent l="0" t="0" r="15240" b="24765"/>
                <wp:wrapSquare wrapText="bothSides"/>
                <wp:docPr id="3488316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4000" cy="547200"/>
                        </a:xfrm>
                        <a:prstGeom prst="rect">
                          <a:avLst/>
                        </a:prstGeom>
                        <a:solidFill>
                          <a:srgbClr val="FFFFFF"/>
                        </a:solidFill>
                        <a:ln w="9525">
                          <a:solidFill>
                            <a:srgbClr val="000000"/>
                          </a:solidFill>
                          <a:miter lim="800000"/>
                          <a:headEnd/>
                          <a:tailEnd/>
                        </a:ln>
                      </wps:spPr>
                      <wps:txbx>
                        <w:txbxContent>
                          <w:p w14:paraId="13E98626" w14:textId="63338A67" w:rsidR="00152911" w:rsidRPr="00213B3B" w:rsidRDefault="00152911" w:rsidP="00152911">
                            <w:pPr>
                              <w:ind w:firstLine="720"/>
                            </w:pPr>
                            <w:r w:rsidRPr="00213B3B">
                              <w:t>EXEC add_individ('1860617517036', 'Ion Popescu', 30, 'Inginer', 'CURAT', 'SANATOS', 1, 10);</w:t>
                            </w:r>
                          </w:p>
                          <w:p w14:paraId="199A3BC4" w14:textId="23DCA85C" w:rsidR="00152911" w:rsidRDefault="0015291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EB9DBB" id="_x0000_s1084" type="#_x0000_t202" style="position:absolute;left:0;text-align:left;margin-left:0;margin-top:12.35pt;width:379.85pt;height:43.1pt;z-index:2517780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">
                <v:textbox>
                  <w:txbxContent>
                    <w:p w14:paraId="13E98626" w14:textId="63338A67" w:rsidR="00152911" w:rsidRPr="00213B3B" w:rsidRDefault="00152911" w:rsidP="00152911">
                      <w:pPr>
                        <w:ind w:firstLine="720"/>
                      </w:pPr>
                      <w:r w:rsidRPr="00213B3B">
                        <w:t>EXEC add_individ('1860617517036', 'Ion Popescu', 30, 'Inginer', 'CURAT', 'SANATOS', 1, 10);</w:t>
                      </w:r>
                    </w:p>
                    <w:p w14:paraId="199A3BC4" w14:textId="23DCA85C" w:rsidR="00152911" w:rsidRDefault="00152911"/>
                  </w:txbxContent>
                </v:textbox>
                <w10:wrap type="square" anchorx="margin"/>
                <w10:anchorlock/>
              </v:shape>
            </w:pict>
          </mc:Fallback>
        </mc:AlternateContent>
      </w:r>
    </w:p>
    <w:p w14:paraId="24F1CCE0" w14:textId="376B1622" w:rsidR="00152911" w:rsidRDefault="00152911" w:rsidP="00A158E1">
      <w:pPr>
        <w:ind w:firstLine="720"/>
      </w:pPr>
    </w:p>
    <w:p w14:paraId="135573B0" w14:textId="45E46FE1" w:rsidR="00152911" w:rsidRDefault="00152911" w:rsidP="00A158E1">
      <w:pPr>
        <w:ind w:firstLine="720"/>
      </w:pPr>
    </w:p>
    <w:p w14:paraId="1180F289" w14:textId="3B177562" w:rsidR="00152911" w:rsidRPr="00213B3B" w:rsidRDefault="00152911" w:rsidP="00152911">
      <w:pPr>
        <w:ind w:firstLine="720"/>
        <w:jc w:val="center"/>
      </w:pPr>
      <w:r>
        <w:t>Figura 24 – Codul pentru a rula procedura din figura 23</w:t>
      </w:r>
    </w:p>
    <w:p w14:paraId="58358E20" w14:textId="7A94471C" w:rsidR="00152911" w:rsidRPr="00213B3B" w:rsidRDefault="00152911" w:rsidP="00A158E1">
      <w:pPr>
        <w:ind w:firstLine="720"/>
      </w:pPr>
    </w:p>
    <w:p w14:paraId="16DA7E72" w14:textId="421D4158" w:rsidR="008B4672" w:rsidRPr="00261C52" w:rsidRDefault="000B5702" w:rsidP="009A4BC8">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Ulterior am realizat o procedură care ne arată datele din mai multe tabele, care poate fi observată mai jos, iar după aceasta este codul pentru a o executa.</w:t>
      </w:r>
    </w:p>
    <w:p w14:paraId="25402567" w14:textId="2E5D9C5A" w:rsidR="00A66FCE" w:rsidRPr="00213B3B" w:rsidRDefault="00A66FCE" w:rsidP="008028D7"/>
    <w:p w14:paraId="28E7A774" w14:textId="77777777" w:rsidR="00A66FCE" w:rsidRPr="00213B3B" w:rsidRDefault="00A66FCE" w:rsidP="00A66FCE">
      <w:pPr>
        <w:ind w:firstLine="720"/>
      </w:pPr>
      <w:r w:rsidRPr="00213B3B">
        <w:t>CREATE OR REPLACE PROCEDURE display_data_by_destination(</w:t>
      </w:r>
    </w:p>
    <w:p w14:paraId="5A0FC81C" w14:textId="77777777" w:rsidR="00A66FCE" w:rsidRPr="00213B3B" w:rsidRDefault="00A66FCE" w:rsidP="00A66FCE">
      <w:pPr>
        <w:ind w:firstLine="720"/>
      </w:pPr>
      <w:r w:rsidRPr="00213B3B">
        <w:t xml:space="preserve">    p_id_dest IN NUMBER</w:t>
      </w:r>
    </w:p>
    <w:p w14:paraId="2A7CB224" w14:textId="77777777" w:rsidR="00A66FCE" w:rsidRPr="00213B3B" w:rsidRDefault="00A66FCE" w:rsidP="00A66FCE">
      <w:pPr>
        <w:ind w:firstLine="720"/>
      </w:pPr>
      <w:r w:rsidRPr="00213B3B">
        <w:t>) AS</w:t>
      </w:r>
    </w:p>
    <w:p w14:paraId="0CCACC00" w14:textId="77777777" w:rsidR="00A66FCE" w:rsidRPr="00213B3B" w:rsidRDefault="00A66FCE" w:rsidP="00A66FCE">
      <w:pPr>
        <w:ind w:firstLine="720"/>
      </w:pPr>
      <w:r w:rsidRPr="00213B3B">
        <w:t>BEGIN</w:t>
      </w:r>
    </w:p>
    <w:p w14:paraId="5B00C2F6" w14:textId="77777777" w:rsidR="00A66FCE" w:rsidRPr="00213B3B" w:rsidRDefault="00A66FCE" w:rsidP="00A66FCE">
      <w:pPr>
        <w:ind w:firstLine="720"/>
      </w:pPr>
      <w:r w:rsidRPr="00213B3B">
        <w:t xml:space="preserve">    FOR record IN (</w:t>
      </w:r>
    </w:p>
    <w:p w14:paraId="47444297" w14:textId="77777777" w:rsidR="00A66FCE" w:rsidRPr="00213B3B" w:rsidRDefault="00A66FCE" w:rsidP="00A66FCE">
      <w:pPr>
        <w:ind w:firstLine="720"/>
      </w:pPr>
      <w:r w:rsidRPr="00213B3B">
        <w:t xml:space="preserve">        SELECT </w:t>
      </w:r>
    </w:p>
    <w:p w14:paraId="20BB71ED" w14:textId="77777777" w:rsidR="00A66FCE" w:rsidRPr="00213B3B" w:rsidRDefault="00A66FCE" w:rsidP="00A66FCE">
      <w:pPr>
        <w:ind w:firstLine="720"/>
      </w:pPr>
      <w:r w:rsidRPr="00213B3B">
        <w:lastRenderedPageBreak/>
        <w:t xml:space="preserve">            f.ID_FAM,</w:t>
      </w:r>
    </w:p>
    <w:p w14:paraId="520E471F" w14:textId="77777777" w:rsidR="00A66FCE" w:rsidRPr="00213B3B" w:rsidRDefault="00A66FCE" w:rsidP="00A66FCE">
      <w:pPr>
        <w:ind w:firstLine="720"/>
      </w:pPr>
      <w:r w:rsidRPr="00213B3B">
        <w:t xml:space="preserve">            f.NUME AS NUME_FAMILIE,</w:t>
      </w:r>
    </w:p>
    <w:p w14:paraId="08CB48AE" w14:textId="77777777" w:rsidR="00A66FCE" w:rsidRPr="00213B3B" w:rsidRDefault="00A66FCE" w:rsidP="00A66FCE">
      <w:pPr>
        <w:ind w:firstLine="720"/>
      </w:pPr>
      <w:r w:rsidRPr="00213B3B">
        <w:t xml:space="preserve">            g.ID_GRUP,</w:t>
      </w:r>
    </w:p>
    <w:p w14:paraId="79AFFB92" w14:textId="77777777" w:rsidR="00A66FCE" w:rsidRPr="00213B3B" w:rsidRDefault="00A66FCE" w:rsidP="00A66FCE">
      <w:pPr>
        <w:ind w:firstLine="720"/>
      </w:pPr>
      <w:r w:rsidRPr="00213B3B">
        <w:t xml:space="preserve">            g.NUME_SOFER,</w:t>
      </w:r>
    </w:p>
    <w:p w14:paraId="6F53115D" w14:textId="77777777" w:rsidR="00A66FCE" w:rsidRPr="00213B3B" w:rsidRDefault="00A66FCE" w:rsidP="00A66FCE">
      <w:pPr>
        <w:ind w:firstLine="720"/>
      </w:pPr>
      <w:r w:rsidRPr="00213B3B">
        <w:t xml:space="preserve">            o.NUME AS NUME_OFICIALITATE,</w:t>
      </w:r>
    </w:p>
    <w:p w14:paraId="60CE0A67" w14:textId="77777777" w:rsidR="00A66FCE" w:rsidRPr="00213B3B" w:rsidRDefault="00A66FCE" w:rsidP="00A66FCE">
      <w:pPr>
        <w:ind w:firstLine="720"/>
      </w:pPr>
      <w:r w:rsidRPr="00213B3B">
        <w:t xml:space="preserve">            o.FUNCTIE</w:t>
      </w:r>
    </w:p>
    <w:p w14:paraId="5B7207BA" w14:textId="77777777" w:rsidR="00A66FCE" w:rsidRPr="00213B3B" w:rsidRDefault="00A66FCE" w:rsidP="00A66FCE">
      <w:pPr>
        <w:ind w:firstLine="720"/>
      </w:pPr>
      <w:r w:rsidRPr="00213B3B">
        <w:t xml:space="preserve">        FROM </w:t>
      </w:r>
    </w:p>
    <w:p w14:paraId="409F6381" w14:textId="77777777" w:rsidR="00A66FCE" w:rsidRPr="00213B3B" w:rsidRDefault="00A66FCE" w:rsidP="00A66FCE">
      <w:pPr>
        <w:ind w:firstLine="720"/>
      </w:pPr>
      <w:r w:rsidRPr="00213B3B">
        <w:t xml:space="preserve">            "FAMILIE_DESTINATIE" fd</w:t>
      </w:r>
    </w:p>
    <w:p w14:paraId="3DB92C26" w14:textId="77777777" w:rsidR="00A66FCE" w:rsidRPr="00213B3B" w:rsidRDefault="00A66FCE" w:rsidP="00A66FCE">
      <w:pPr>
        <w:ind w:firstLine="720"/>
      </w:pPr>
      <w:r w:rsidRPr="00213B3B">
        <w:t xml:space="preserve">        JOIN </w:t>
      </w:r>
    </w:p>
    <w:p w14:paraId="03DF70F2" w14:textId="77777777" w:rsidR="00A66FCE" w:rsidRPr="00213B3B" w:rsidRDefault="00A66FCE" w:rsidP="00A66FCE">
      <w:pPr>
        <w:ind w:firstLine="720"/>
      </w:pPr>
      <w:r w:rsidRPr="00213B3B">
        <w:t xml:space="preserve">            "FAMILIE" f ON fd.ID_FAM = f.ID_FAM</w:t>
      </w:r>
    </w:p>
    <w:p w14:paraId="2DFC9DCD" w14:textId="77777777" w:rsidR="00A66FCE" w:rsidRPr="00213B3B" w:rsidRDefault="00A66FCE" w:rsidP="00A66FCE">
      <w:pPr>
        <w:ind w:firstLine="720"/>
      </w:pPr>
      <w:r w:rsidRPr="00213B3B">
        <w:t xml:space="preserve">        JOIN </w:t>
      </w:r>
    </w:p>
    <w:p w14:paraId="4F3E898E" w14:textId="77777777" w:rsidR="00A66FCE" w:rsidRPr="00213B3B" w:rsidRDefault="00A66FCE" w:rsidP="00A66FCE">
      <w:pPr>
        <w:ind w:firstLine="720"/>
      </w:pPr>
      <w:r w:rsidRPr="00213B3B">
        <w:t xml:space="preserve">            "GRUP_DESTINATIE" gd ON gd.ID_DEST = fd.ID_DEST</w:t>
      </w:r>
    </w:p>
    <w:p w14:paraId="2D2FDC63" w14:textId="77777777" w:rsidR="00A66FCE" w:rsidRPr="00213B3B" w:rsidRDefault="00A66FCE" w:rsidP="00A66FCE">
      <w:pPr>
        <w:ind w:firstLine="720"/>
      </w:pPr>
      <w:r w:rsidRPr="00213B3B">
        <w:t xml:space="preserve">        JOIN </w:t>
      </w:r>
    </w:p>
    <w:p w14:paraId="2026869A" w14:textId="77777777" w:rsidR="00A66FCE" w:rsidRPr="00213B3B" w:rsidRDefault="00A66FCE" w:rsidP="00A66FCE">
      <w:pPr>
        <w:ind w:firstLine="720"/>
      </w:pPr>
      <w:r w:rsidRPr="00213B3B">
        <w:t xml:space="preserve">            "GRUP" g ON gd.ID_GRUP = g.ID_GRUP</w:t>
      </w:r>
    </w:p>
    <w:p w14:paraId="0106841C" w14:textId="77777777" w:rsidR="00A66FCE" w:rsidRPr="00213B3B" w:rsidRDefault="00A66FCE" w:rsidP="00A66FCE">
      <w:pPr>
        <w:ind w:firstLine="720"/>
      </w:pPr>
      <w:r w:rsidRPr="00213B3B">
        <w:t xml:space="preserve">        JOIN </w:t>
      </w:r>
    </w:p>
    <w:p w14:paraId="7206E88E" w14:textId="77777777" w:rsidR="00A66FCE" w:rsidRPr="00213B3B" w:rsidRDefault="00A66FCE" w:rsidP="00A66FCE">
      <w:pPr>
        <w:ind w:firstLine="720"/>
      </w:pPr>
      <w:r w:rsidRPr="00213B3B">
        <w:t xml:space="preserve">            "OFICIALITATE_DESTINATIE" od ON od.ID_DEST = fd.ID_DEST</w:t>
      </w:r>
    </w:p>
    <w:p w14:paraId="0E148D3F" w14:textId="77777777" w:rsidR="00A66FCE" w:rsidRPr="00213B3B" w:rsidRDefault="00A66FCE" w:rsidP="00A66FCE">
      <w:pPr>
        <w:ind w:firstLine="720"/>
      </w:pPr>
      <w:r w:rsidRPr="00213B3B">
        <w:t xml:space="preserve">        JOIN </w:t>
      </w:r>
    </w:p>
    <w:p w14:paraId="457B5A11" w14:textId="77777777" w:rsidR="00A66FCE" w:rsidRPr="00213B3B" w:rsidRDefault="00A66FCE" w:rsidP="00A66FCE">
      <w:pPr>
        <w:ind w:firstLine="720"/>
      </w:pPr>
      <w:r w:rsidRPr="00213B3B">
        <w:t xml:space="preserve">            "OFICIALITATE" o ON od.NUME = o.NUME</w:t>
      </w:r>
    </w:p>
    <w:p w14:paraId="283B1026" w14:textId="77777777" w:rsidR="00A66FCE" w:rsidRPr="00213B3B" w:rsidRDefault="00A66FCE" w:rsidP="00A66FCE">
      <w:pPr>
        <w:ind w:firstLine="720"/>
      </w:pPr>
      <w:r w:rsidRPr="00213B3B">
        <w:t xml:space="preserve">        WHERE </w:t>
      </w:r>
    </w:p>
    <w:p w14:paraId="7CE750B3" w14:textId="77777777" w:rsidR="00A66FCE" w:rsidRPr="00213B3B" w:rsidRDefault="00A66FCE" w:rsidP="00A66FCE">
      <w:pPr>
        <w:ind w:firstLine="720"/>
      </w:pPr>
      <w:r w:rsidRPr="00213B3B">
        <w:t xml:space="preserve">            fd.ID_DEST = p_id_dest</w:t>
      </w:r>
    </w:p>
    <w:p w14:paraId="510FED7E" w14:textId="77777777" w:rsidR="00A66FCE" w:rsidRPr="00213B3B" w:rsidRDefault="00A66FCE" w:rsidP="00A66FCE">
      <w:pPr>
        <w:ind w:firstLine="720"/>
      </w:pPr>
      <w:r w:rsidRPr="00213B3B">
        <w:t xml:space="preserve">    ) LOOP</w:t>
      </w:r>
    </w:p>
    <w:p w14:paraId="6B16EE63" w14:textId="77777777" w:rsidR="00A66FCE" w:rsidRPr="00213B3B" w:rsidRDefault="00A66FCE" w:rsidP="00A66FCE">
      <w:pPr>
        <w:ind w:firstLine="720"/>
      </w:pPr>
      <w:r w:rsidRPr="00213B3B">
        <w:t xml:space="preserve">        DBMS_OUTPUT.PUT_LINE('ID Familie: ' || record.ID_FAM);</w:t>
      </w:r>
    </w:p>
    <w:p w14:paraId="69C43037" w14:textId="77777777" w:rsidR="00A66FCE" w:rsidRPr="00213B3B" w:rsidRDefault="00A66FCE" w:rsidP="00A66FCE">
      <w:pPr>
        <w:ind w:firstLine="720"/>
      </w:pPr>
      <w:r w:rsidRPr="00213B3B">
        <w:t xml:space="preserve">        DBMS_OUTPUT.PUT_LINE('Nume Familie: ' || record.NUME_FAMILIE);</w:t>
      </w:r>
    </w:p>
    <w:p w14:paraId="267AAFAF" w14:textId="77777777" w:rsidR="00A66FCE" w:rsidRPr="00213B3B" w:rsidRDefault="00A66FCE" w:rsidP="00A66FCE">
      <w:pPr>
        <w:ind w:firstLine="720"/>
      </w:pPr>
      <w:r w:rsidRPr="00213B3B">
        <w:t xml:space="preserve">        DBMS_OUTPUT.PUT_LINE('ID Grup: ' || record.ID_GRUP);</w:t>
      </w:r>
    </w:p>
    <w:p w14:paraId="4BB29029" w14:textId="77777777" w:rsidR="00A66FCE" w:rsidRPr="00213B3B" w:rsidRDefault="00A66FCE" w:rsidP="00A66FCE">
      <w:pPr>
        <w:ind w:firstLine="720"/>
      </w:pPr>
      <w:r w:rsidRPr="00213B3B">
        <w:t xml:space="preserve">        DBMS_OUTPUT.PUT_LINE('Nume Șofer: ' || record.NUME_SOFER);</w:t>
      </w:r>
    </w:p>
    <w:p w14:paraId="1C514898" w14:textId="77777777" w:rsidR="00A66FCE" w:rsidRPr="00213B3B" w:rsidRDefault="00A66FCE" w:rsidP="00A66FCE">
      <w:pPr>
        <w:ind w:firstLine="720"/>
      </w:pPr>
      <w:r w:rsidRPr="00213B3B">
        <w:t xml:space="preserve">        DBMS_OUTPUT.PUT_LINE('Nume Oficialitate: ' || record.NUME_OFICIALITATE);</w:t>
      </w:r>
    </w:p>
    <w:p w14:paraId="755A9E92" w14:textId="77777777" w:rsidR="00A66FCE" w:rsidRPr="00213B3B" w:rsidRDefault="00A66FCE" w:rsidP="00A66FCE">
      <w:pPr>
        <w:ind w:firstLine="720"/>
      </w:pPr>
      <w:r w:rsidRPr="00213B3B">
        <w:lastRenderedPageBreak/>
        <w:t xml:space="preserve">        DBMS_OUTPUT.PUT_LINE('Funcție Oficialitate: ' || record.FUNCTIE);</w:t>
      </w:r>
    </w:p>
    <w:p w14:paraId="30823F73" w14:textId="77777777" w:rsidR="00A66FCE" w:rsidRPr="00213B3B" w:rsidRDefault="00A66FCE" w:rsidP="00A66FCE">
      <w:pPr>
        <w:ind w:firstLine="720"/>
      </w:pPr>
      <w:r w:rsidRPr="00213B3B">
        <w:t xml:space="preserve">        DBMS_OUTPUT.PUT_LINE('---------------------------------------');</w:t>
      </w:r>
    </w:p>
    <w:p w14:paraId="0FC8F4B9" w14:textId="77777777" w:rsidR="00A66FCE" w:rsidRPr="00213B3B" w:rsidRDefault="00A66FCE" w:rsidP="00A66FCE">
      <w:pPr>
        <w:ind w:firstLine="720"/>
      </w:pPr>
      <w:r w:rsidRPr="00213B3B">
        <w:t xml:space="preserve">    END LOOP;</w:t>
      </w:r>
    </w:p>
    <w:p w14:paraId="2B611DCC" w14:textId="77777777" w:rsidR="00A66FCE" w:rsidRPr="00213B3B" w:rsidRDefault="00A66FCE" w:rsidP="00A66FCE">
      <w:pPr>
        <w:ind w:firstLine="720"/>
      </w:pPr>
      <w:r w:rsidRPr="00213B3B">
        <w:t>END;</w:t>
      </w:r>
    </w:p>
    <w:p w14:paraId="47C0E49D" w14:textId="5A72B765" w:rsidR="00A66FCE" w:rsidRPr="00213B3B" w:rsidRDefault="000B5702" w:rsidP="00A66FCE">
      <w:pPr>
        <w:ind w:firstLine="720"/>
      </w:pPr>
      <w:r>
        <w:t>/</w:t>
      </w:r>
    </w:p>
    <w:p w14:paraId="4E0F3C24" w14:textId="77777777" w:rsidR="00A66FCE" w:rsidRPr="00213B3B" w:rsidRDefault="00A66FCE" w:rsidP="00A66FCE">
      <w:pPr>
        <w:ind w:firstLine="720"/>
      </w:pPr>
    </w:p>
    <w:p w14:paraId="39831A81" w14:textId="77777777" w:rsidR="00A66FCE" w:rsidRPr="00213B3B" w:rsidRDefault="00A66FCE" w:rsidP="00A66FCE">
      <w:pPr>
        <w:ind w:firstLine="720"/>
      </w:pPr>
    </w:p>
    <w:p w14:paraId="759C9024" w14:textId="77777777" w:rsidR="00A66FCE" w:rsidRPr="00213B3B" w:rsidRDefault="00A66FCE" w:rsidP="00A66FCE">
      <w:pPr>
        <w:ind w:firstLine="720"/>
      </w:pPr>
      <w:r w:rsidRPr="00213B3B">
        <w:t>BEGIN</w:t>
      </w:r>
    </w:p>
    <w:p w14:paraId="1252A7A6" w14:textId="77777777" w:rsidR="00A66FCE" w:rsidRPr="00213B3B" w:rsidRDefault="00A66FCE" w:rsidP="00A66FCE">
      <w:pPr>
        <w:ind w:firstLine="720"/>
      </w:pPr>
      <w:r w:rsidRPr="00213B3B">
        <w:t xml:space="preserve">    display_data_by_destination(11); </w:t>
      </w:r>
    </w:p>
    <w:p w14:paraId="07F63472" w14:textId="77777777" w:rsidR="00A66FCE" w:rsidRPr="00213B3B" w:rsidRDefault="00A66FCE" w:rsidP="00A66FCE">
      <w:pPr>
        <w:ind w:firstLine="720"/>
      </w:pPr>
      <w:r w:rsidRPr="00213B3B">
        <w:t>END;</w:t>
      </w:r>
    </w:p>
    <w:p w14:paraId="22EA7683" w14:textId="7DF29007" w:rsidR="008B4672" w:rsidRPr="00603AE4" w:rsidRDefault="000B5702" w:rsidP="00A66FCE">
      <w:pPr>
        <w:ind w:firstLine="720"/>
        <w:rPr>
          <w:lang w:val="en-US"/>
        </w:rPr>
      </w:pPr>
      <w:r>
        <w:rPr>
          <w:lang w:val="en-US"/>
        </w:rPr>
        <w:t>/</w:t>
      </w:r>
    </w:p>
    <w:p w14:paraId="0B607FDE" w14:textId="1B153637" w:rsidR="00E93D11" w:rsidRDefault="00E93D11">
      <w:pPr>
        <w:rPr>
          <w:b/>
          <w:bCs/>
        </w:rPr>
      </w:pPr>
      <w:r>
        <w:rPr>
          <w:b/>
          <w:bCs/>
        </w:rPr>
        <w:br w:type="page"/>
      </w:r>
    </w:p>
    <w:p w14:paraId="17CDAD81" w14:textId="77777777" w:rsidR="00735F3B" w:rsidRPr="00E93D11" w:rsidRDefault="00735F3B" w:rsidP="00735F3B">
      <w:pPr>
        <w:ind w:firstLine="720"/>
        <w:rPr>
          <w:b/>
          <w:bCs/>
        </w:rPr>
      </w:pPr>
    </w:p>
    <w:p w14:paraId="7BC7B901" w14:textId="5B18C7A4" w:rsidR="007662CD" w:rsidRDefault="00E93D11" w:rsidP="00E93D11">
      <w:pPr>
        <w:pStyle w:val="ListParagraph"/>
        <w:numPr>
          <w:ilvl w:val="0"/>
          <w:numId w:val="7"/>
        </w:numPr>
        <w:jc w:val="center"/>
        <w:rPr>
          <w:b/>
          <w:bCs/>
          <w:sz w:val="28"/>
          <w:szCs w:val="28"/>
        </w:rPr>
      </w:pPr>
      <w:r w:rsidRPr="00E93D11">
        <w:rPr>
          <w:b/>
          <w:bCs/>
          <w:sz w:val="28"/>
          <w:szCs w:val="28"/>
        </w:rPr>
        <w:t xml:space="preserve"> CONCLUZII ȘI DIRECȚII DE DEZVOLTARE</w:t>
      </w:r>
    </w:p>
    <w:p w14:paraId="54B21F75" w14:textId="77777777" w:rsidR="00E93D11" w:rsidRDefault="00E93D11" w:rsidP="00E93D11">
      <w:pPr>
        <w:pStyle w:val="ListParagraph"/>
        <w:ind w:left="1080"/>
        <w:rPr>
          <w:b/>
          <w:bCs/>
        </w:rPr>
      </w:pPr>
    </w:p>
    <w:p w14:paraId="1CA02DC9" w14:textId="77777777" w:rsidR="00E93D11" w:rsidRPr="00E93D11" w:rsidRDefault="00E93D11" w:rsidP="00E93D11">
      <w:pPr>
        <w:pStyle w:val="ListParagraph"/>
        <w:ind w:left="1080"/>
        <w:rPr>
          <w:b/>
          <w:bCs/>
        </w:rPr>
      </w:pPr>
    </w:p>
    <w:p w14:paraId="79C97ABA" w14:textId="79AE990C" w:rsidR="007662CD" w:rsidRPr="00261C52" w:rsidRDefault="0025522B"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Contribuțiile proprii aduse în această bază de date o reprezintă entitățile FAMILIE și OFICIALITATE care sunt tratate diferit față de cele de GRUP și INDIVID permițând o posibilă gestionare mult mai ușoară (în sensul de evidentă a ce categorii de oameni trec prin diferite puncte vamale)</w:t>
      </w:r>
    </w:p>
    <w:p w14:paraId="56480557" w14:textId="327723C6" w:rsidR="0025522B" w:rsidRPr="00261C52" w:rsidRDefault="007C2DCF"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 xml:space="preserve">Soluția propusă </w:t>
      </w:r>
      <w:r w:rsidR="004C5323" w:rsidRPr="00261C52">
        <w:rPr>
          <w:rFonts w:eastAsia="Times New Roman" w:cs="Times New Roman"/>
          <w:kern w:val="0"/>
          <w:lang w:eastAsia="en-GB"/>
          <w14:ligatures w14:val="none"/>
        </w:rPr>
        <w:t>prezintă diferite avantaje și dezavantaje fiecare putând da indicii dacă soluția se potrivește cazurilor pentru care aceasta a fost utilizată sau nu.</w:t>
      </w:r>
    </w:p>
    <w:p w14:paraId="182768EF" w14:textId="1FA43B6C" w:rsidR="00E25492" w:rsidRPr="00261C52" w:rsidRDefault="004C5323"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 xml:space="preserve">Principalele avantaje ale soluției sunt claritate cu care pot fi observate datele, entitățile fiind relativ bine segregate și se pot observa diferite date foarte ușor; flexibilitatea este un alt avantaj, aceasta fiind dată de </w:t>
      </w:r>
      <w:r w:rsidR="00C034DE" w:rsidRPr="00261C52">
        <w:rPr>
          <w:rFonts w:eastAsia="Times New Roman" w:cs="Times New Roman"/>
          <w:kern w:val="0"/>
          <w:lang w:eastAsia="en-GB"/>
          <w14:ligatures w14:val="none"/>
        </w:rPr>
        <w:t xml:space="preserve">ușurința cu care se pot adăuga destinații noi, detalii pentru destinații, </w:t>
      </w:r>
      <w:r w:rsidR="00E25492" w:rsidRPr="00261C52">
        <w:rPr>
          <w:rFonts w:eastAsia="Times New Roman" w:cs="Times New Roman"/>
          <w:kern w:val="0"/>
          <w:lang w:eastAsia="en-GB"/>
          <w14:ligatures w14:val="none"/>
        </w:rPr>
        <w:t>mașini, etc. Alt avantaj este dat de normalizare prin faptul că se elimină din redundanță , ne mai fiind nevoie să introducem aceeași destinație de mai multe ori.</w:t>
      </w:r>
    </w:p>
    <w:p w14:paraId="5C0864D4" w14:textId="283C5877" w:rsidR="004C5323" w:rsidRPr="00261C52" w:rsidRDefault="00E25492"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În schimb, dezavantajele fac ca această soluție să fie una lentă, având o performanță scăzută, dată de existența multor tabele care încetinesc interogările</w:t>
      </w:r>
      <w:r w:rsidR="00CC01C3" w:rsidRPr="00261C52">
        <w:rPr>
          <w:rFonts w:eastAsia="Times New Roman" w:cs="Times New Roman"/>
          <w:kern w:val="0"/>
          <w:lang w:eastAsia="en-GB"/>
          <w14:ligatures w14:val="none"/>
        </w:rPr>
        <w:t>, tot aceste interogări sunt destul de complexe, fiind nevoie de multe JOIN-uri pentru a vedea cât mai bine legăturile dintre diferite tabele (de exemplu cum unele familii/grupuri/indivizi/oficialități</w:t>
      </w:r>
      <w:r w:rsidR="00C034DE" w:rsidRPr="00261C52">
        <w:rPr>
          <w:rFonts w:eastAsia="Times New Roman" w:cs="Times New Roman"/>
          <w:kern w:val="0"/>
          <w:lang w:eastAsia="en-GB"/>
          <w14:ligatures w14:val="none"/>
        </w:rPr>
        <w:t xml:space="preserve"> </w:t>
      </w:r>
      <w:r w:rsidR="00CC01C3" w:rsidRPr="00261C52">
        <w:rPr>
          <w:rFonts w:eastAsia="Times New Roman" w:cs="Times New Roman"/>
          <w:kern w:val="0"/>
          <w:lang w:eastAsia="en-GB"/>
          <w14:ligatures w14:val="none"/>
        </w:rPr>
        <w:t>sunt legate de destinația lor)</w:t>
      </w:r>
      <w:r w:rsidR="00AF386F" w:rsidRPr="00261C52">
        <w:rPr>
          <w:rFonts w:eastAsia="Times New Roman" w:cs="Times New Roman"/>
          <w:kern w:val="0"/>
          <w:lang w:eastAsia="en-GB"/>
          <w14:ligatures w14:val="none"/>
        </w:rPr>
        <w:t xml:space="preserve">. </w:t>
      </w:r>
    </w:p>
    <w:p w14:paraId="312F6A5C" w14:textId="2E1AA187" w:rsidR="00FC7481" w:rsidRPr="00261C52" w:rsidRDefault="00FC7481"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 xml:space="preserve">Posibile îmbunătățiri pot include gestionarea oficialității ca individ, a părintelui ca individ sau a familiei ca un grup de persoane legate de numele de familie, dar </w:t>
      </w:r>
      <w:proofErr w:type="spellStart"/>
      <w:r w:rsidRPr="00261C52">
        <w:rPr>
          <w:rFonts w:eastAsia="Times New Roman" w:cs="Times New Roman"/>
          <w:kern w:val="0"/>
          <w:lang w:eastAsia="en-GB"/>
          <w14:ligatures w14:val="none"/>
        </w:rPr>
        <w:t>aceastea</w:t>
      </w:r>
      <w:proofErr w:type="spellEnd"/>
      <w:r w:rsidRPr="00261C52">
        <w:rPr>
          <w:rFonts w:eastAsia="Times New Roman" w:cs="Times New Roman"/>
          <w:kern w:val="0"/>
          <w:lang w:eastAsia="en-GB"/>
          <w14:ligatures w14:val="none"/>
        </w:rPr>
        <w:t xml:space="preserve"> vin cu costul clarității și a ideii de a ajuta familiile care pot păți diferite lucruri neprielnice</w:t>
      </w:r>
      <w:r w:rsidR="00637FF1" w:rsidRPr="00261C52">
        <w:rPr>
          <w:rFonts w:eastAsia="Times New Roman" w:cs="Times New Roman"/>
          <w:kern w:val="0"/>
          <w:lang w:eastAsia="en-GB"/>
          <w14:ligatures w14:val="none"/>
        </w:rPr>
        <w:t>. De asemenea, tratând oficialitatea ca un individ se pierde din timpul acestuia (trebuind introduse și mai multe date) care poate însemna diferite lucruri în funcție de evenimentul la care participă sau destinația la care merge.</w:t>
      </w:r>
      <w:r w:rsidR="00EA22E8" w:rsidRPr="00261C52">
        <w:rPr>
          <w:rFonts w:eastAsia="Times New Roman" w:cs="Times New Roman"/>
          <w:kern w:val="0"/>
          <w:lang w:eastAsia="en-GB"/>
          <w14:ligatures w14:val="none"/>
        </w:rPr>
        <w:t xml:space="preserve"> În acest sens, s-ar putea reduce din tabele, existând puține tabele cu multe atribute în loc de multe tabele cu mai puține atribute ca acum.</w:t>
      </w:r>
    </w:p>
    <w:p w14:paraId="50925554" w14:textId="103D72D2" w:rsidR="004464C3" w:rsidRPr="00261C52" w:rsidRDefault="00EA22E8"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Alte îmbunătățiri pot fi date de punerea de noi triggere sau constrângeri în funcție de caz – acces mai rapid pentru premieri și președinți, adăugarea de coduri numerice personale pentru mai multe state, atributul NR_MEM din FAMILIE</w:t>
      </w:r>
      <w:r w:rsidR="00201FE4" w:rsidRPr="00261C52">
        <w:rPr>
          <w:rFonts w:eastAsia="Times New Roman" w:cs="Times New Roman"/>
          <w:kern w:val="0"/>
          <w:lang w:eastAsia="en-GB"/>
          <w14:ligatures w14:val="none"/>
        </w:rPr>
        <w:t xml:space="preserve"> </w:t>
      </w:r>
      <w:r w:rsidRPr="00261C52">
        <w:rPr>
          <w:rFonts w:eastAsia="Times New Roman" w:cs="Times New Roman"/>
          <w:kern w:val="0"/>
          <w:lang w:eastAsia="en-GB"/>
          <w14:ligatures w14:val="none"/>
        </w:rPr>
        <w:t>poate fi schimbat</w:t>
      </w:r>
      <w:r w:rsidR="00201FE4" w:rsidRPr="00261C52">
        <w:rPr>
          <w:rFonts w:eastAsia="Times New Roman" w:cs="Times New Roman"/>
          <w:kern w:val="0"/>
          <w:lang w:eastAsia="en-GB"/>
          <w14:ligatures w14:val="none"/>
        </w:rPr>
        <w:t xml:space="preserve"> ca nr părinților + nr copiilor să fie egal cu nr de membrii</w:t>
      </w:r>
      <w:r w:rsidR="000D5471" w:rsidRPr="00261C52">
        <w:rPr>
          <w:rFonts w:eastAsia="Times New Roman" w:cs="Times New Roman"/>
          <w:kern w:val="0"/>
          <w:lang w:eastAsia="en-GB"/>
          <w14:ligatures w14:val="none"/>
        </w:rPr>
        <w:t>,</w:t>
      </w:r>
      <w:r w:rsidR="00577CF9" w:rsidRPr="00261C52">
        <w:rPr>
          <w:rFonts w:eastAsia="Times New Roman" w:cs="Times New Roman"/>
          <w:kern w:val="0"/>
          <w:lang w:eastAsia="en-GB"/>
          <w14:ligatures w14:val="none"/>
        </w:rPr>
        <w:t xml:space="preserve"> să se verifice concordanța între numele de familie și numele complet al copiilor,</w:t>
      </w:r>
      <w:r w:rsidR="000D5471" w:rsidRPr="00261C52">
        <w:rPr>
          <w:rFonts w:eastAsia="Times New Roman" w:cs="Times New Roman"/>
          <w:kern w:val="0"/>
          <w:lang w:eastAsia="en-GB"/>
          <w14:ligatures w14:val="none"/>
        </w:rPr>
        <w:t xml:space="preserve"> ș.a.m.d.</w:t>
      </w:r>
    </w:p>
    <w:p w14:paraId="076E7DF6" w14:textId="493D1232" w:rsidR="00E93D11" w:rsidRPr="00261C52" w:rsidRDefault="00285078" w:rsidP="00261C52">
      <w:pPr>
        <w:spacing w:line="276" w:lineRule="auto"/>
        <w:ind w:firstLine="851"/>
        <w:jc w:val="both"/>
        <w:rPr>
          <w:rFonts w:eastAsia="Times New Roman" w:cs="Times New Roman"/>
          <w:kern w:val="0"/>
          <w:lang w:eastAsia="en-GB"/>
          <w14:ligatures w14:val="none"/>
        </w:rPr>
      </w:pPr>
      <w:r w:rsidRPr="00261C52">
        <w:rPr>
          <w:rFonts w:eastAsia="Times New Roman" w:cs="Times New Roman"/>
          <w:kern w:val="0"/>
          <w:lang w:eastAsia="en-GB"/>
          <w14:ligatures w14:val="none"/>
        </w:rPr>
        <w:t xml:space="preserve">Direcțiile viitoare de cercetare includ </w:t>
      </w:r>
      <w:r w:rsidR="00577CF9" w:rsidRPr="00261C52">
        <w:rPr>
          <w:rFonts w:eastAsia="Times New Roman" w:cs="Times New Roman"/>
          <w:kern w:val="0"/>
          <w:lang w:eastAsia="en-GB"/>
          <w14:ligatures w14:val="none"/>
        </w:rPr>
        <w:t>extinderea bazei de date pentru puncte de trecere aeriene, nautice (folosind barca/șalupa/etc),</w:t>
      </w:r>
      <w:r w:rsidR="00022F86" w:rsidRPr="00261C52">
        <w:rPr>
          <w:rFonts w:eastAsia="Times New Roman" w:cs="Times New Roman"/>
          <w:kern w:val="0"/>
          <w:lang w:eastAsia="en-GB"/>
          <w14:ligatures w14:val="none"/>
        </w:rPr>
        <w:t xml:space="preserve"> adăugarea de atribute care să fie date de o imagine cu fața fiecărei persoane care trece la un moment dat punctul vamal</w:t>
      </w:r>
      <w:r w:rsidR="00046B67" w:rsidRPr="00261C52">
        <w:rPr>
          <w:rFonts w:eastAsia="Times New Roman" w:cs="Times New Roman"/>
          <w:kern w:val="0"/>
          <w:lang w:eastAsia="en-GB"/>
          <w14:ligatures w14:val="none"/>
        </w:rPr>
        <w:t xml:space="preserve"> sau </w:t>
      </w:r>
      <w:r w:rsidR="00022F86" w:rsidRPr="00261C52">
        <w:rPr>
          <w:rFonts w:eastAsia="Times New Roman" w:cs="Times New Roman"/>
          <w:kern w:val="0"/>
          <w:lang w:eastAsia="en-GB"/>
          <w14:ligatures w14:val="none"/>
        </w:rPr>
        <w:lastRenderedPageBreak/>
        <w:t>validare de număr de înmatriculare folosind regex dar și o posibilă conectare la o cameră care se folosește de computer vision</w:t>
      </w:r>
      <w:r w:rsidR="006306CC" w:rsidRPr="00261C52">
        <w:rPr>
          <w:rFonts w:eastAsia="Times New Roman" w:cs="Times New Roman"/>
          <w:kern w:val="0"/>
          <w:lang w:eastAsia="en-GB"/>
          <w14:ligatures w14:val="none"/>
        </w:rPr>
        <w:t>.</w:t>
      </w:r>
      <w:r w:rsidR="00577CF9" w:rsidRPr="00261C52">
        <w:rPr>
          <w:rFonts w:eastAsia="Times New Roman" w:cs="Times New Roman"/>
          <w:kern w:val="0"/>
          <w:lang w:eastAsia="en-GB"/>
          <w14:ligatures w14:val="none"/>
        </w:rPr>
        <w:t xml:space="preserve"> </w:t>
      </w:r>
    </w:p>
    <w:p w14:paraId="46EFDB2F" w14:textId="77777777" w:rsidR="00E93D11" w:rsidRDefault="00E93D11">
      <w:r>
        <w:br w:type="page"/>
      </w:r>
    </w:p>
    <w:p w14:paraId="56BA6EE4" w14:textId="77777777" w:rsidR="00285078" w:rsidRPr="00213B3B" w:rsidRDefault="00285078" w:rsidP="004464C3">
      <w:pPr>
        <w:ind w:firstLine="720"/>
      </w:pPr>
    </w:p>
    <w:p w14:paraId="768603AD" w14:textId="32C80B93" w:rsidR="0024166F" w:rsidRPr="00E93D11" w:rsidRDefault="00E93D11" w:rsidP="00E93D11">
      <w:pPr>
        <w:pStyle w:val="ListParagraph"/>
        <w:numPr>
          <w:ilvl w:val="0"/>
          <w:numId w:val="7"/>
        </w:numPr>
        <w:jc w:val="center"/>
        <w:rPr>
          <w:b/>
          <w:bCs/>
          <w:sz w:val="28"/>
          <w:szCs w:val="28"/>
        </w:rPr>
      </w:pPr>
      <w:r w:rsidRPr="00E93D11">
        <w:rPr>
          <w:b/>
          <w:bCs/>
          <w:sz w:val="28"/>
          <w:szCs w:val="28"/>
        </w:rPr>
        <w:t xml:space="preserve"> BIBLIOGRAFIE</w:t>
      </w:r>
    </w:p>
    <w:p w14:paraId="2A80E691" w14:textId="77777777" w:rsidR="0024166F" w:rsidRDefault="0024166F" w:rsidP="0024166F">
      <w:pPr>
        <w:ind w:firstLine="720"/>
        <w:jc w:val="center"/>
        <w:rPr>
          <w:b/>
          <w:bCs/>
        </w:rPr>
      </w:pPr>
    </w:p>
    <w:p w14:paraId="74CEAD03" w14:textId="77777777" w:rsidR="001049BA" w:rsidRDefault="001049BA" w:rsidP="0024166F">
      <w:pPr>
        <w:ind w:firstLine="720"/>
        <w:jc w:val="center"/>
        <w:rPr>
          <w:b/>
          <w:bCs/>
        </w:rPr>
      </w:pPr>
    </w:p>
    <w:p w14:paraId="3123E11F" w14:textId="77777777" w:rsidR="003831A2" w:rsidRPr="003831A2" w:rsidRDefault="00DF13DD" w:rsidP="00A557EC">
      <w:pPr>
        <w:pStyle w:val="Bibliography"/>
        <w:spacing w:line="276" w:lineRule="auto"/>
        <w:jc w:val="both"/>
        <w:rPr>
          <w:kern w:val="0"/>
        </w:rPr>
      </w:pPr>
      <w:r>
        <w:fldChar w:fldCharType="begin"/>
      </w:r>
      <w:r w:rsidR="003831A2">
        <w:instrText xml:space="preserve"> ADDIN ZOTERO_BIBL {"uncited":[["http://zotero.org/users/local/J72z5RiT/items/NA9GWEYG"],["http://zotero.org/users/local/J72z5RiT/items/8SUBDEMB"]],"omitted":[],"custom":[]} CSL_BIBLIOGRAPHY </w:instrText>
      </w:r>
      <w:r>
        <w:fldChar w:fldCharType="separate"/>
      </w:r>
      <w:r w:rsidR="003831A2" w:rsidRPr="003831A2">
        <w:rPr>
          <w:kern w:val="0"/>
        </w:rPr>
        <w:t>[1]</w:t>
      </w:r>
      <w:r w:rsidR="003831A2" w:rsidRPr="003831A2">
        <w:rPr>
          <w:kern w:val="0"/>
        </w:rPr>
        <w:tab/>
        <w:t xml:space="preserve">Y. </w:t>
      </w:r>
      <w:proofErr w:type="spellStart"/>
      <w:r w:rsidR="003831A2" w:rsidRPr="003831A2">
        <w:rPr>
          <w:kern w:val="0"/>
        </w:rPr>
        <w:t>Shin</w:t>
      </w:r>
      <w:proofErr w:type="spellEnd"/>
      <w:r w:rsidR="003831A2" w:rsidRPr="003831A2">
        <w:rPr>
          <w:kern w:val="0"/>
        </w:rPr>
        <w:t xml:space="preserve">, J. </w:t>
      </w:r>
      <w:proofErr w:type="spellStart"/>
      <w:r w:rsidR="003831A2" w:rsidRPr="003831A2">
        <w:rPr>
          <w:kern w:val="0"/>
        </w:rPr>
        <w:t>Ahn</w:t>
      </w:r>
      <w:proofErr w:type="spellEnd"/>
      <w:r w:rsidR="003831A2" w:rsidRPr="003831A2">
        <w:rPr>
          <w:kern w:val="0"/>
        </w:rPr>
        <w:t xml:space="preserve">, </w:t>
      </w:r>
      <w:proofErr w:type="spellStart"/>
      <w:r w:rsidR="003831A2" w:rsidRPr="003831A2">
        <w:rPr>
          <w:kern w:val="0"/>
        </w:rPr>
        <w:t>and</w:t>
      </w:r>
      <w:proofErr w:type="spellEnd"/>
      <w:r w:rsidR="003831A2" w:rsidRPr="003831A2">
        <w:rPr>
          <w:kern w:val="0"/>
        </w:rPr>
        <w:t xml:space="preserve"> D.-H. Im, “</w:t>
      </w:r>
      <w:proofErr w:type="spellStart"/>
      <w:r w:rsidR="003831A2" w:rsidRPr="003831A2">
        <w:rPr>
          <w:kern w:val="0"/>
        </w:rPr>
        <w:t>Join</w:t>
      </w:r>
      <w:proofErr w:type="spellEnd"/>
      <w:r w:rsidR="003831A2" w:rsidRPr="003831A2">
        <w:rPr>
          <w:kern w:val="0"/>
        </w:rPr>
        <w:t xml:space="preserve"> </w:t>
      </w:r>
      <w:proofErr w:type="spellStart"/>
      <w:r w:rsidR="003831A2" w:rsidRPr="003831A2">
        <w:rPr>
          <w:kern w:val="0"/>
        </w:rPr>
        <w:t>optimization</w:t>
      </w:r>
      <w:proofErr w:type="spellEnd"/>
      <w:r w:rsidR="003831A2" w:rsidRPr="003831A2">
        <w:rPr>
          <w:kern w:val="0"/>
        </w:rPr>
        <w:t xml:space="preserve"> for </w:t>
      </w:r>
      <w:proofErr w:type="spellStart"/>
      <w:r w:rsidR="003831A2" w:rsidRPr="003831A2">
        <w:rPr>
          <w:kern w:val="0"/>
        </w:rPr>
        <w:t>inverted</w:t>
      </w:r>
      <w:proofErr w:type="spellEnd"/>
      <w:r w:rsidR="003831A2" w:rsidRPr="003831A2">
        <w:rPr>
          <w:kern w:val="0"/>
        </w:rPr>
        <w:t xml:space="preserve"> index </w:t>
      </w:r>
      <w:proofErr w:type="spellStart"/>
      <w:r w:rsidR="003831A2" w:rsidRPr="003831A2">
        <w:rPr>
          <w:kern w:val="0"/>
        </w:rPr>
        <w:t>technique</w:t>
      </w:r>
      <w:proofErr w:type="spellEnd"/>
      <w:r w:rsidR="003831A2" w:rsidRPr="003831A2">
        <w:rPr>
          <w:kern w:val="0"/>
        </w:rPr>
        <w:t xml:space="preserve"> on </w:t>
      </w:r>
      <w:proofErr w:type="spellStart"/>
      <w:r w:rsidR="003831A2" w:rsidRPr="003831A2">
        <w:rPr>
          <w:kern w:val="0"/>
        </w:rPr>
        <w:t>relational</w:t>
      </w:r>
      <w:proofErr w:type="spellEnd"/>
      <w:r w:rsidR="003831A2" w:rsidRPr="003831A2">
        <w:rPr>
          <w:kern w:val="0"/>
        </w:rPr>
        <w:t xml:space="preserve"> </w:t>
      </w:r>
      <w:proofErr w:type="spellStart"/>
      <w:r w:rsidR="003831A2" w:rsidRPr="003831A2">
        <w:rPr>
          <w:kern w:val="0"/>
        </w:rPr>
        <w:t>database</w:t>
      </w:r>
      <w:proofErr w:type="spellEnd"/>
      <w:r w:rsidR="003831A2" w:rsidRPr="003831A2">
        <w:rPr>
          <w:kern w:val="0"/>
        </w:rPr>
        <w:t xml:space="preserve"> management </w:t>
      </w:r>
      <w:proofErr w:type="spellStart"/>
      <w:r w:rsidR="003831A2" w:rsidRPr="003831A2">
        <w:rPr>
          <w:kern w:val="0"/>
        </w:rPr>
        <w:t>systems</w:t>
      </w:r>
      <w:proofErr w:type="spellEnd"/>
      <w:r w:rsidR="003831A2" w:rsidRPr="003831A2">
        <w:rPr>
          <w:kern w:val="0"/>
        </w:rPr>
        <w:t xml:space="preserve">,” </w:t>
      </w:r>
      <w:r w:rsidR="003831A2" w:rsidRPr="003831A2">
        <w:rPr>
          <w:i/>
          <w:iCs/>
          <w:kern w:val="0"/>
        </w:rPr>
        <w:t xml:space="preserve">Expert </w:t>
      </w:r>
      <w:proofErr w:type="spellStart"/>
      <w:r w:rsidR="003831A2" w:rsidRPr="003831A2">
        <w:rPr>
          <w:i/>
          <w:iCs/>
          <w:kern w:val="0"/>
        </w:rPr>
        <w:t>Syst</w:t>
      </w:r>
      <w:proofErr w:type="spellEnd"/>
      <w:r w:rsidR="003831A2" w:rsidRPr="003831A2">
        <w:rPr>
          <w:i/>
          <w:iCs/>
          <w:kern w:val="0"/>
        </w:rPr>
        <w:t xml:space="preserve">. </w:t>
      </w:r>
      <w:proofErr w:type="spellStart"/>
      <w:r w:rsidR="003831A2" w:rsidRPr="003831A2">
        <w:rPr>
          <w:i/>
          <w:iCs/>
          <w:kern w:val="0"/>
        </w:rPr>
        <w:t>Appl</w:t>
      </w:r>
      <w:proofErr w:type="spellEnd"/>
      <w:r w:rsidR="003831A2" w:rsidRPr="003831A2">
        <w:rPr>
          <w:i/>
          <w:iCs/>
          <w:kern w:val="0"/>
        </w:rPr>
        <w:t>.</w:t>
      </w:r>
      <w:r w:rsidR="003831A2" w:rsidRPr="003831A2">
        <w:rPr>
          <w:kern w:val="0"/>
        </w:rPr>
        <w:t xml:space="preserve">, vol. 198, p. 116956, </w:t>
      </w:r>
      <w:proofErr w:type="spellStart"/>
      <w:r w:rsidR="003831A2" w:rsidRPr="003831A2">
        <w:rPr>
          <w:kern w:val="0"/>
        </w:rPr>
        <w:t>Jul</w:t>
      </w:r>
      <w:proofErr w:type="spellEnd"/>
      <w:r w:rsidR="003831A2" w:rsidRPr="003831A2">
        <w:rPr>
          <w:kern w:val="0"/>
        </w:rPr>
        <w:t>. 2022, doi: 10.1016/j.eswa.2022.116956.</w:t>
      </w:r>
    </w:p>
    <w:p w14:paraId="4880320F" w14:textId="77777777" w:rsidR="003831A2" w:rsidRPr="003831A2" w:rsidRDefault="003831A2" w:rsidP="00A557EC">
      <w:pPr>
        <w:pStyle w:val="Bibliography"/>
        <w:spacing w:line="276" w:lineRule="auto"/>
        <w:jc w:val="both"/>
        <w:rPr>
          <w:kern w:val="0"/>
        </w:rPr>
      </w:pPr>
      <w:r w:rsidRPr="003831A2">
        <w:rPr>
          <w:kern w:val="0"/>
        </w:rPr>
        <w:t>[2]</w:t>
      </w:r>
      <w:r w:rsidRPr="003831A2">
        <w:rPr>
          <w:kern w:val="0"/>
        </w:rPr>
        <w:tab/>
        <w:t xml:space="preserve">T. </w:t>
      </w:r>
      <w:proofErr w:type="spellStart"/>
      <w:r w:rsidRPr="003831A2">
        <w:rPr>
          <w:kern w:val="0"/>
        </w:rPr>
        <w:t>Taipalus</w:t>
      </w:r>
      <w:proofErr w:type="spellEnd"/>
      <w:r w:rsidRPr="003831A2">
        <w:rPr>
          <w:kern w:val="0"/>
        </w:rPr>
        <w:t xml:space="preserve">, H. </w:t>
      </w:r>
      <w:proofErr w:type="spellStart"/>
      <w:r w:rsidRPr="003831A2">
        <w:rPr>
          <w:kern w:val="0"/>
        </w:rPr>
        <w:t>Grahn</w:t>
      </w:r>
      <w:proofErr w:type="spellEnd"/>
      <w:r w:rsidRPr="003831A2">
        <w:rPr>
          <w:kern w:val="0"/>
        </w:rPr>
        <w:t xml:space="preserve">, </w:t>
      </w:r>
      <w:proofErr w:type="spellStart"/>
      <w:r w:rsidRPr="003831A2">
        <w:rPr>
          <w:kern w:val="0"/>
        </w:rPr>
        <w:t>and</w:t>
      </w:r>
      <w:proofErr w:type="spellEnd"/>
      <w:r w:rsidRPr="003831A2">
        <w:rPr>
          <w:kern w:val="0"/>
        </w:rPr>
        <w:t xml:space="preserve"> H. </w:t>
      </w:r>
      <w:proofErr w:type="spellStart"/>
      <w:r w:rsidRPr="003831A2">
        <w:rPr>
          <w:kern w:val="0"/>
        </w:rPr>
        <w:t>Ghanbari</w:t>
      </w:r>
      <w:proofErr w:type="spellEnd"/>
      <w:r w:rsidRPr="003831A2">
        <w:rPr>
          <w:kern w:val="0"/>
        </w:rPr>
        <w:t>, “</w:t>
      </w:r>
      <w:proofErr w:type="spellStart"/>
      <w:r w:rsidRPr="003831A2">
        <w:rPr>
          <w:kern w:val="0"/>
        </w:rPr>
        <w:t>Error</w:t>
      </w:r>
      <w:proofErr w:type="spellEnd"/>
      <w:r w:rsidRPr="003831A2">
        <w:rPr>
          <w:kern w:val="0"/>
        </w:rPr>
        <w:t xml:space="preserve"> </w:t>
      </w:r>
      <w:proofErr w:type="spellStart"/>
      <w:r w:rsidRPr="003831A2">
        <w:rPr>
          <w:kern w:val="0"/>
        </w:rPr>
        <w:t>messages</w:t>
      </w:r>
      <w:proofErr w:type="spellEnd"/>
      <w:r w:rsidRPr="003831A2">
        <w:rPr>
          <w:kern w:val="0"/>
        </w:rPr>
        <w:t xml:space="preserve"> in </w:t>
      </w:r>
      <w:proofErr w:type="spellStart"/>
      <w:r w:rsidRPr="003831A2">
        <w:rPr>
          <w:kern w:val="0"/>
        </w:rPr>
        <w:t>relational</w:t>
      </w:r>
      <w:proofErr w:type="spellEnd"/>
      <w:r w:rsidRPr="003831A2">
        <w:rPr>
          <w:kern w:val="0"/>
        </w:rPr>
        <w:t xml:space="preserve"> </w:t>
      </w:r>
      <w:proofErr w:type="spellStart"/>
      <w:r w:rsidRPr="003831A2">
        <w:rPr>
          <w:kern w:val="0"/>
        </w:rPr>
        <w:t>database</w:t>
      </w:r>
      <w:proofErr w:type="spellEnd"/>
      <w:r w:rsidRPr="003831A2">
        <w:rPr>
          <w:kern w:val="0"/>
        </w:rPr>
        <w:t xml:space="preserve"> management </w:t>
      </w:r>
      <w:proofErr w:type="spellStart"/>
      <w:r w:rsidRPr="003831A2">
        <w:rPr>
          <w:kern w:val="0"/>
        </w:rPr>
        <w:t>systems</w:t>
      </w:r>
      <w:proofErr w:type="spellEnd"/>
      <w:r w:rsidRPr="003831A2">
        <w:rPr>
          <w:kern w:val="0"/>
        </w:rPr>
        <w:t xml:space="preserve">: A </w:t>
      </w:r>
      <w:proofErr w:type="spellStart"/>
      <w:r w:rsidRPr="003831A2">
        <w:rPr>
          <w:kern w:val="0"/>
        </w:rPr>
        <w:t>comparison</w:t>
      </w:r>
      <w:proofErr w:type="spellEnd"/>
      <w:r w:rsidRPr="003831A2">
        <w:rPr>
          <w:kern w:val="0"/>
        </w:rPr>
        <w:t xml:space="preserve"> of </w:t>
      </w:r>
      <w:proofErr w:type="spellStart"/>
      <w:r w:rsidRPr="003831A2">
        <w:rPr>
          <w:kern w:val="0"/>
        </w:rPr>
        <w:t>effectiveness</w:t>
      </w:r>
      <w:proofErr w:type="spellEnd"/>
      <w:r w:rsidRPr="003831A2">
        <w:rPr>
          <w:kern w:val="0"/>
        </w:rPr>
        <w:t xml:space="preserve">, </w:t>
      </w:r>
      <w:proofErr w:type="spellStart"/>
      <w:r w:rsidRPr="003831A2">
        <w:rPr>
          <w:kern w:val="0"/>
        </w:rPr>
        <w:t>usefulness</w:t>
      </w:r>
      <w:proofErr w:type="spellEnd"/>
      <w:r w:rsidRPr="003831A2">
        <w:rPr>
          <w:kern w:val="0"/>
        </w:rPr>
        <w:t xml:space="preserve">, </w:t>
      </w:r>
      <w:proofErr w:type="spellStart"/>
      <w:r w:rsidRPr="003831A2">
        <w:rPr>
          <w:kern w:val="0"/>
        </w:rPr>
        <w:t>and</w:t>
      </w:r>
      <w:proofErr w:type="spellEnd"/>
      <w:r w:rsidRPr="003831A2">
        <w:rPr>
          <w:kern w:val="0"/>
        </w:rPr>
        <w:t xml:space="preserve"> </w:t>
      </w:r>
      <w:proofErr w:type="spellStart"/>
      <w:r w:rsidRPr="003831A2">
        <w:rPr>
          <w:kern w:val="0"/>
        </w:rPr>
        <w:t>user</w:t>
      </w:r>
      <w:proofErr w:type="spellEnd"/>
      <w:r w:rsidRPr="003831A2">
        <w:rPr>
          <w:kern w:val="0"/>
        </w:rPr>
        <w:t xml:space="preserve"> </w:t>
      </w:r>
      <w:proofErr w:type="spellStart"/>
      <w:r w:rsidRPr="003831A2">
        <w:rPr>
          <w:kern w:val="0"/>
        </w:rPr>
        <w:t>confidence</w:t>
      </w:r>
      <w:proofErr w:type="spellEnd"/>
      <w:r w:rsidRPr="003831A2">
        <w:rPr>
          <w:kern w:val="0"/>
        </w:rPr>
        <w:t xml:space="preserve">,” </w:t>
      </w:r>
      <w:r w:rsidRPr="003831A2">
        <w:rPr>
          <w:i/>
          <w:iCs/>
          <w:kern w:val="0"/>
        </w:rPr>
        <w:t xml:space="preserve">J. </w:t>
      </w:r>
      <w:proofErr w:type="spellStart"/>
      <w:r w:rsidRPr="003831A2">
        <w:rPr>
          <w:i/>
          <w:iCs/>
          <w:kern w:val="0"/>
        </w:rPr>
        <w:t>Syst</w:t>
      </w:r>
      <w:proofErr w:type="spellEnd"/>
      <w:r w:rsidRPr="003831A2">
        <w:rPr>
          <w:i/>
          <w:iCs/>
          <w:kern w:val="0"/>
        </w:rPr>
        <w:t xml:space="preserve">. </w:t>
      </w:r>
      <w:proofErr w:type="spellStart"/>
      <w:r w:rsidRPr="003831A2">
        <w:rPr>
          <w:i/>
          <w:iCs/>
          <w:kern w:val="0"/>
        </w:rPr>
        <w:t>Softw</w:t>
      </w:r>
      <w:proofErr w:type="spellEnd"/>
      <w:r w:rsidRPr="003831A2">
        <w:rPr>
          <w:i/>
          <w:iCs/>
          <w:kern w:val="0"/>
        </w:rPr>
        <w:t>.</w:t>
      </w:r>
      <w:r w:rsidRPr="003831A2">
        <w:rPr>
          <w:kern w:val="0"/>
        </w:rPr>
        <w:t>, vol. 181, p. 111034, Nov. 2021, doi: 10.1016/j.jss.2021.111034.</w:t>
      </w:r>
    </w:p>
    <w:p w14:paraId="790D5472" w14:textId="77777777" w:rsidR="003831A2" w:rsidRPr="003831A2" w:rsidRDefault="003831A2" w:rsidP="00A557EC">
      <w:pPr>
        <w:pStyle w:val="Bibliography"/>
        <w:spacing w:line="276" w:lineRule="auto"/>
        <w:jc w:val="both"/>
        <w:rPr>
          <w:kern w:val="0"/>
        </w:rPr>
      </w:pPr>
      <w:r w:rsidRPr="003831A2">
        <w:rPr>
          <w:kern w:val="0"/>
        </w:rPr>
        <w:t>[3]</w:t>
      </w:r>
      <w:r w:rsidRPr="003831A2">
        <w:rPr>
          <w:kern w:val="0"/>
        </w:rPr>
        <w:tab/>
        <w:t xml:space="preserve">E. Lupu, A. Olteanu, </w:t>
      </w:r>
      <w:proofErr w:type="spellStart"/>
      <w:r w:rsidRPr="003831A2">
        <w:rPr>
          <w:kern w:val="0"/>
        </w:rPr>
        <w:t>and</w:t>
      </w:r>
      <w:proofErr w:type="spellEnd"/>
      <w:r w:rsidRPr="003831A2">
        <w:rPr>
          <w:kern w:val="0"/>
        </w:rPr>
        <w:t xml:space="preserve"> A. D. </w:t>
      </w:r>
      <w:proofErr w:type="spellStart"/>
      <w:r w:rsidRPr="003831A2">
        <w:rPr>
          <w:kern w:val="0"/>
        </w:rPr>
        <w:t>Ionita</w:t>
      </w:r>
      <w:proofErr w:type="spellEnd"/>
      <w:r w:rsidRPr="003831A2">
        <w:rPr>
          <w:kern w:val="0"/>
        </w:rPr>
        <w:t>, “</w:t>
      </w:r>
      <w:proofErr w:type="spellStart"/>
      <w:r w:rsidRPr="003831A2">
        <w:rPr>
          <w:kern w:val="0"/>
        </w:rPr>
        <w:t>Concurrent</w:t>
      </w:r>
      <w:proofErr w:type="spellEnd"/>
      <w:r w:rsidRPr="003831A2">
        <w:rPr>
          <w:kern w:val="0"/>
        </w:rPr>
        <w:t xml:space="preserve"> Access Performance </w:t>
      </w:r>
      <w:proofErr w:type="spellStart"/>
      <w:r w:rsidRPr="003831A2">
        <w:rPr>
          <w:kern w:val="0"/>
        </w:rPr>
        <w:t>Comparison</w:t>
      </w:r>
      <w:proofErr w:type="spellEnd"/>
      <w:r w:rsidRPr="003831A2">
        <w:rPr>
          <w:kern w:val="0"/>
        </w:rPr>
        <w:t xml:space="preserve"> </w:t>
      </w:r>
      <w:proofErr w:type="spellStart"/>
      <w:r w:rsidRPr="003831A2">
        <w:rPr>
          <w:kern w:val="0"/>
        </w:rPr>
        <w:t>Between</w:t>
      </w:r>
      <w:proofErr w:type="spellEnd"/>
      <w:r w:rsidRPr="003831A2">
        <w:rPr>
          <w:kern w:val="0"/>
        </w:rPr>
        <w:t xml:space="preserve"> </w:t>
      </w:r>
      <w:proofErr w:type="spellStart"/>
      <w:r w:rsidRPr="003831A2">
        <w:rPr>
          <w:kern w:val="0"/>
        </w:rPr>
        <w:t>Relational</w:t>
      </w:r>
      <w:proofErr w:type="spellEnd"/>
      <w:r w:rsidRPr="003831A2">
        <w:rPr>
          <w:kern w:val="0"/>
        </w:rPr>
        <w:t xml:space="preserve"> </w:t>
      </w:r>
      <w:proofErr w:type="spellStart"/>
      <w:r w:rsidRPr="003831A2">
        <w:rPr>
          <w:kern w:val="0"/>
        </w:rPr>
        <w:t>Databases</w:t>
      </w:r>
      <w:proofErr w:type="spellEnd"/>
      <w:r w:rsidRPr="003831A2">
        <w:rPr>
          <w:kern w:val="0"/>
        </w:rPr>
        <w:t xml:space="preserve"> </w:t>
      </w:r>
      <w:proofErr w:type="spellStart"/>
      <w:r w:rsidRPr="003831A2">
        <w:rPr>
          <w:kern w:val="0"/>
        </w:rPr>
        <w:t>and</w:t>
      </w:r>
      <w:proofErr w:type="spellEnd"/>
      <w:r w:rsidRPr="003831A2">
        <w:rPr>
          <w:kern w:val="0"/>
        </w:rPr>
        <w:t xml:space="preserve"> </w:t>
      </w:r>
      <w:proofErr w:type="spellStart"/>
      <w:r w:rsidRPr="003831A2">
        <w:rPr>
          <w:kern w:val="0"/>
        </w:rPr>
        <w:t>Graph</w:t>
      </w:r>
      <w:proofErr w:type="spellEnd"/>
      <w:r w:rsidRPr="003831A2">
        <w:rPr>
          <w:kern w:val="0"/>
        </w:rPr>
        <w:t xml:space="preserve"> </w:t>
      </w:r>
      <w:proofErr w:type="spellStart"/>
      <w:r w:rsidRPr="003831A2">
        <w:rPr>
          <w:kern w:val="0"/>
        </w:rPr>
        <w:t>NoSQL</w:t>
      </w:r>
      <w:proofErr w:type="spellEnd"/>
      <w:r w:rsidRPr="003831A2">
        <w:rPr>
          <w:kern w:val="0"/>
        </w:rPr>
        <w:t xml:space="preserve"> </w:t>
      </w:r>
      <w:proofErr w:type="spellStart"/>
      <w:r w:rsidRPr="003831A2">
        <w:rPr>
          <w:kern w:val="0"/>
        </w:rPr>
        <w:t>Databases</w:t>
      </w:r>
      <w:proofErr w:type="spellEnd"/>
      <w:r w:rsidRPr="003831A2">
        <w:rPr>
          <w:kern w:val="0"/>
        </w:rPr>
        <w:t xml:space="preserve"> for Complex </w:t>
      </w:r>
      <w:proofErr w:type="spellStart"/>
      <w:r w:rsidRPr="003831A2">
        <w:rPr>
          <w:kern w:val="0"/>
        </w:rPr>
        <w:t>Algorithms</w:t>
      </w:r>
      <w:proofErr w:type="spellEnd"/>
      <w:r w:rsidRPr="003831A2">
        <w:rPr>
          <w:kern w:val="0"/>
        </w:rPr>
        <w:t xml:space="preserve">,” </w:t>
      </w:r>
      <w:proofErr w:type="spellStart"/>
      <w:r w:rsidRPr="003831A2">
        <w:rPr>
          <w:i/>
          <w:iCs/>
          <w:kern w:val="0"/>
        </w:rPr>
        <w:t>Appl</w:t>
      </w:r>
      <w:proofErr w:type="spellEnd"/>
      <w:r w:rsidRPr="003831A2">
        <w:rPr>
          <w:i/>
          <w:iCs/>
          <w:kern w:val="0"/>
        </w:rPr>
        <w:t xml:space="preserve">. </w:t>
      </w:r>
      <w:proofErr w:type="spellStart"/>
      <w:r w:rsidRPr="003831A2">
        <w:rPr>
          <w:i/>
          <w:iCs/>
          <w:kern w:val="0"/>
        </w:rPr>
        <w:t>Sci</w:t>
      </w:r>
      <w:proofErr w:type="spellEnd"/>
      <w:r w:rsidRPr="003831A2">
        <w:rPr>
          <w:i/>
          <w:iCs/>
          <w:kern w:val="0"/>
        </w:rPr>
        <w:t>.</w:t>
      </w:r>
      <w:r w:rsidRPr="003831A2">
        <w:rPr>
          <w:kern w:val="0"/>
        </w:rPr>
        <w:t xml:space="preserve">, vol. 14, </w:t>
      </w:r>
      <w:proofErr w:type="spellStart"/>
      <w:r w:rsidRPr="003831A2">
        <w:rPr>
          <w:kern w:val="0"/>
        </w:rPr>
        <w:t>no</w:t>
      </w:r>
      <w:proofErr w:type="spellEnd"/>
      <w:r w:rsidRPr="003831A2">
        <w:rPr>
          <w:kern w:val="0"/>
        </w:rPr>
        <w:t>. 21, p. 9867, Oct. 2024, doi: 10.3390/app14219867.</w:t>
      </w:r>
    </w:p>
    <w:p w14:paraId="0F6D81F1" w14:textId="77777777" w:rsidR="003831A2" w:rsidRPr="003831A2" w:rsidRDefault="003831A2" w:rsidP="00A557EC">
      <w:pPr>
        <w:pStyle w:val="Bibliography"/>
        <w:spacing w:line="276" w:lineRule="auto"/>
        <w:jc w:val="both"/>
        <w:rPr>
          <w:kern w:val="0"/>
        </w:rPr>
      </w:pPr>
      <w:r w:rsidRPr="003831A2">
        <w:rPr>
          <w:kern w:val="0"/>
        </w:rPr>
        <w:t>[4]</w:t>
      </w:r>
      <w:r w:rsidRPr="003831A2">
        <w:rPr>
          <w:kern w:val="0"/>
        </w:rPr>
        <w:tab/>
        <w:t xml:space="preserve">B. </w:t>
      </w:r>
      <w:proofErr w:type="spellStart"/>
      <w:r w:rsidRPr="003831A2">
        <w:rPr>
          <w:kern w:val="0"/>
        </w:rPr>
        <w:t>Istiyanto</w:t>
      </w:r>
      <w:proofErr w:type="spellEnd"/>
      <w:r w:rsidRPr="003831A2">
        <w:rPr>
          <w:kern w:val="0"/>
        </w:rPr>
        <w:t xml:space="preserve">, Y. E. R. </w:t>
      </w:r>
      <w:proofErr w:type="spellStart"/>
      <w:r w:rsidRPr="003831A2">
        <w:rPr>
          <w:kern w:val="0"/>
        </w:rPr>
        <w:t>Unzilatirrizqi</w:t>
      </w:r>
      <w:proofErr w:type="spellEnd"/>
      <w:r w:rsidRPr="003831A2">
        <w:rPr>
          <w:kern w:val="0"/>
        </w:rPr>
        <w:t xml:space="preserve"> D, M. D. R. </w:t>
      </w:r>
      <w:proofErr w:type="spellStart"/>
      <w:r w:rsidRPr="003831A2">
        <w:rPr>
          <w:kern w:val="0"/>
        </w:rPr>
        <w:t>Dewantoro</w:t>
      </w:r>
      <w:proofErr w:type="spellEnd"/>
      <w:r w:rsidRPr="003831A2">
        <w:rPr>
          <w:kern w:val="0"/>
        </w:rPr>
        <w:t xml:space="preserve">, </w:t>
      </w:r>
      <w:proofErr w:type="spellStart"/>
      <w:r w:rsidRPr="003831A2">
        <w:rPr>
          <w:kern w:val="0"/>
        </w:rPr>
        <w:t>and</w:t>
      </w:r>
      <w:proofErr w:type="spellEnd"/>
      <w:r w:rsidRPr="003831A2">
        <w:rPr>
          <w:kern w:val="0"/>
        </w:rPr>
        <w:t xml:space="preserve"> R. Ahmad, “Geographic Information </w:t>
      </w:r>
      <w:proofErr w:type="spellStart"/>
      <w:r w:rsidRPr="003831A2">
        <w:rPr>
          <w:kern w:val="0"/>
        </w:rPr>
        <w:t>System</w:t>
      </w:r>
      <w:proofErr w:type="spellEnd"/>
      <w:r w:rsidRPr="003831A2">
        <w:rPr>
          <w:kern w:val="0"/>
        </w:rPr>
        <w:t xml:space="preserve"> (GIS-T) </w:t>
      </w:r>
      <w:proofErr w:type="spellStart"/>
      <w:r w:rsidRPr="003831A2">
        <w:rPr>
          <w:kern w:val="0"/>
        </w:rPr>
        <w:t>database</w:t>
      </w:r>
      <w:proofErr w:type="spellEnd"/>
      <w:r w:rsidRPr="003831A2">
        <w:rPr>
          <w:kern w:val="0"/>
        </w:rPr>
        <w:t xml:space="preserve"> design for </w:t>
      </w:r>
      <w:proofErr w:type="spellStart"/>
      <w:r w:rsidRPr="003831A2">
        <w:rPr>
          <w:kern w:val="0"/>
        </w:rPr>
        <w:t>transportation</w:t>
      </w:r>
      <w:proofErr w:type="spellEnd"/>
      <w:r w:rsidRPr="003831A2">
        <w:rPr>
          <w:kern w:val="0"/>
        </w:rPr>
        <w:t xml:space="preserve"> </w:t>
      </w:r>
      <w:proofErr w:type="spellStart"/>
      <w:r w:rsidRPr="003831A2">
        <w:rPr>
          <w:kern w:val="0"/>
        </w:rPr>
        <w:t>safety</w:t>
      </w:r>
      <w:proofErr w:type="spellEnd"/>
      <w:r w:rsidRPr="003831A2">
        <w:rPr>
          <w:kern w:val="0"/>
        </w:rPr>
        <w:t xml:space="preserve"> </w:t>
      </w:r>
      <w:proofErr w:type="spellStart"/>
      <w:r w:rsidRPr="003831A2">
        <w:rPr>
          <w:kern w:val="0"/>
        </w:rPr>
        <w:t>system</w:t>
      </w:r>
      <w:proofErr w:type="spellEnd"/>
      <w:r w:rsidRPr="003831A2">
        <w:rPr>
          <w:kern w:val="0"/>
        </w:rPr>
        <w:t xml:space="preserve"> (case </w:t>
      </w:r>
      <w:proofErr w:type="spellStart"/>
      <w:r w:rsidRPr="003831A2">
        <w:rPr>
          <w:kern w:val="0"/>
        </w:rPr>
        <w:t>study</w:t>
      </w:r>
      <w:proofErr w:type="spellEnd"/>
      <w:r w:rsidRPr="003831A2">
        <w:rPr>
          <w:kern w:val="0"/>
        </w:rPr>
        <w:t xml:space="preserve">: </w:t>
      </w:r>
      <w:proofErr w:type="spellStart"/>
      <w:r w:rsidRPr="003831A2">
        <w:rPr>
          <w:kern w:val="0"/>
        </w:rPr>
        <w:t>spatial</w:t>
      </w:r>
      <w:proofErr w:type="spellEnd"/>
      <w:r w:rsidRPr="003831A2">
        <w:rPr>
          <w:kern w:val="0"/>
        </w:rPr>
        <w:t xml:space="preserve"> </w:t>
      </w:r>
      <w:proofErr w:type="spellStart"/>
      <w:r w:rsidRPr="003831A2">
        <w:rPr>
          <w:kern w:val="0"/>
        </w:rPr>
        <w:t>database</w:t>
      </w:r>
      <w:proofErr w:type="spellEnd"/>
      <w:r w:rsidRPr="003831A2">
        <w:rPr>
          <w:kern w:val="0"/>
        </w:rPr>
        <w:t xml:space="preserve"> for </w:t>
      </w:r>
      <w:proofErr w:type="spellStart"/>
      <w:r w:rsidRPr="003831A2">
        <w:rPr>
          <w:kern w:val="0"/>
        </w:rPr>
        <w:t>road</w:t>
      </w:r>
      <w:proofErr w:type="spellEnd"/>
      <w:r w:rsidRPr="003831A2">
        <w:rPr>
          <w:kern w:val="0"/>
        </w:rPr>
        <w:t xml:space="preserve"> </w:t>
      </w:r>
      <w:proofErr w:type="spellStart"/>
      <w:r w:rsidRPr="003831A2">
        <w:rPr>
          <w:kern w:val="0"/>
        </w:rPr>
        <w:t>transportation</w:t>
      </w:r>
      <w:proofErr w:type="spellEnd"/>
      <w:r w:rsidRPr="003831A2">
        <w:rPr>
          <w:kern w:val="0"/>
        </w:rPr>
        <w:t xml:space="preserve"> </w:t>
      </w:r>
      <w:proofErr w:type="spellStart"/>
      <w:r w:rsidRPr="003831A2">
        <w:rPr>
          <w:kern w:val="0"/>
        </w:rPr>
        <w:t>system</w:t>
      </w:r>
      <w:proofErr w:type="spellEnd"/>
      <w:r w:rsidRPr="003831A2">
        <w:rPr>
          <w:kern w:val="0"/>
        </w:rPr>
        <w:t xml:space="preserve"> in </w:t>
      </w:r>
      <w:proofErr w:type="spellStart"/>
      <w:r w:rsidRPr="003831A2">
        <w:rPr>
          <w:kern w:val="0"/>
        </w:rPr>
        <w:t>Indonesia</w:t>
      </w:r>
      <w:proofErr w:type="spellEnd"/>
      <w:r w:rsidRPr="003831A2">
        <w:rPr>
          <w:kern w:val="0"/>
        </w:rPr>
        <w:t xml:space="preserve">),” </w:t>
      </w:r>
      <w:r w:rsidRPr="003831A2">
        <w:rPr>
          <w:i/>
          <w:iCs/>
          <w:kern w:val="0"/>
        </w:rPr>
        <w:t xml:space="preserve">IOP Conf. Ser. </w:t>
      </w:r>
      <w:proofErr w:type="spellStart"/>
      <w:r w:rsidRPr="003831A2">
        <w:rPr>
          <w:i/>
          <w:iCs/>
          <w:kern w:val="0"/>
        </w:rPr>
        <w:t>Earth</w:t>
      </w:r>
      <w:proofErr w:type="spellEnd"/>
      <w:r w:rsidRPr="003831A2">
        <w:rPr>
          <w:i/>
          <w:iCs/>
          <w:kern w:val="0"/>
        </w:rPr>
        <w:t xml:space="preserve"> </w:t>
      </w:r>
      <w:proofErr w:type="spellStart"/>
      <w:r w:rsidRPr="003831A2">
        <w:rPr>
          <w:i/>
          <w:iCs/>
          <w:kern w:val="0"/>
        </w:rPr>
        <w:t>Environ</w:t>
      </w:r>
      <w:proofErr w:type="spellEnd"/>
      <w:r w:rsidRPr="003831A2">
        <w:rPr>
          <w:i/>
          <w:iCs/>
          <w:kern w:val="0"/>
        </w:rPr>
        <w:t xml:space="preserve">. </w:t>
      </w:r>
      <w:proofErr w:type="spellStart"/>
      <w:r w:rsidRPr="003831A2">
        <w:rPr>
          <w:i/>
          <w:iCs/>
          <w:kern w:val="0"/>
        </w:rPr>
        <w:t>Sci</w:t>
      </w:r>
      <w:proofErr w:type="spellEnd"/>
      <w:r w:rsidRPr="003831A2">
        <w:rPr>
          <w:i/>
          <w:iCs/>
          <w:kern w:val="0"/>
        </w:rPr>
        <w:t>.</w:t>
      </w:r>
      <w:r w:rsidRPr="003831A2">
        <w:rPr>
          <w:kern w:val="0"/>
        </w:rPr>
        <w:t xml:space="preserve">, vol. 1117, </w:t>
      </w:r>
      <w:proofErr w:type="spellStart"/>
      <w:r w:rsidRPr="003831A2">
        <w:rPr>
          <w:kern w:val="0"/>
        </w:rPr>
        <w:t>no</w:t>
      </w:r>
      <w:proofErr w:type="spellEnd"/>
      <w:r w:rsidRPr="003831A2">
        <w:rPr>
          <w:kern w:val="0"/>
        </w:rPr>
        <w:t>. 1, p. 012023, Dec. 2022, doi: 10.1088/1755-1315/1117/1/012023.</w:t>
      </w:r>
    </w:p>
    <w:p w14:paraId="771EBD02" w14:textId="77777777" w:rsidR="003831A2" w:rsidRPr="003831A2" w:rsidRDefault="003831A2" w:rsidP="00A557EC">
      <w:pPr>
        <w:pStyle w:val="Bibliography"/>
        <w:spacing w:line="276" w:lineRule="auto"/>
        <w:jc w:val="both"/>
        <w:rPr>
          <w:kern w:val="0"/>
        </w:rPr>
      </w:pPr>
      <w:r w:rsidRPr="003831A2">
        <w:rPr>
          <w:kern w:val="0"/>
        </w:rPr>
        <w:t>[5]</w:t>
      </w:r>
      <w:r w:rsidRPr="003831A2">
        <w:rPr>
          <w:kern w:val="0"/>
        </w:rPr>
        <w:tab/>
        <w:t xml:space="preserve">E. </w:t>
      </w:r>
      <w:proofErr w:type="spellStart"/>
      <w:r w:rsidRPr="003831A2">
        <w:rPr>
          <w:kern w:val="0"/>
        </w:rPr>
        <w:t>Sutanta</w:t>
      </w:r>
      <w:proofErr w:type="spellEnd"/>
      <w:r w:rsidRPr="003831A2">
        <w:rPr>
          <w:kern w:val="0"/>
        </w:rPr>
        <w:t xml:space="preserve"> </w:t>
      </w:r>
      <w:proofErr w:type="spellStart"/>
      <w:r w:rsidRPr="003831A2">
        <w:rPr>
          <w:kern w:val="0"/>
        </w:rPr>
        <w:t>and</w:t>
      </w:r>
      <w:proofErr w:type="spellEnd"/>
      <w:r w:rsidRPr="003831A2">
        <w:rPr>
          <w:kern w:val="0"/>
        </w:rPr>
        <w:t xml:space="preserve"> E. K. </w:t>
      </w:r>
      <w:proofErr w:type="spellStart"/>
      <w:r w:rsidRPr="003831A2">
        <w:rPr>
          <w:kern w:val="0"/>
        </w:rPr>
        <w:t>Nurnawati</w:t>
      </w:r>
      <w:proofErr w:type="spellEnd"/>
      <w:r w:rsidRPr="003831A2">
        <w:rPr>
          <w:kern w:val="0"/>
        </w:rPr>
        <w:t xml:space="preserve">, “The Design of </w:t>
      </w:r>
      <w:proofErr w:type="spellStart"/>
      <w:r w:rsidRPr="003831A2">
        <w:rPr>
          <w:kern w:val="0"/>
        </w:rPr>
        <w:t>Relational</w:t>
      </w:r>
      <w:proofErr w:type="spellEnd"/>
      <w:r w:rsidRPr="003831A2">
        <w:rPr>
          <w:kern w:val="0"/>
        </w:rPr>
        <w:t xml:space="preserve"> </w:t>
      </w:r>
      <w:proofErr w:type="spellStart"/>
      <w:r w:rsidRPr="003831A2">
        <w:rPr>
          <w:kern w:val="0"/>
        </w:rPr>
        <w:t>Database</w:t>
      </w:r>
      <w:proofErr w:type="spellEnd"/>
      <w:r w:rsidRPr="003831A2">
        <w:rPr>
          <w:kern w:val="0"/>
        </w:rPr>
        <w:t xml:space="preserve"> for </w:t>
      </w:r>
      <w:proofErr w:type="spellStart"/>
      <w:r w:rsidRPr="003831A2">
        <w:rPr>
          <w:kern w:val="0"/>
        </w:rPr>
        <w:t>Multipurpose</w:t>
      </w:r>
      <w:proofErr w:type="spellEnd"/>
      <w:r w:rsidRPr="003831A2">
        <w:rPr>
          <w:kern w:val="0"/>
        </w:rPr>
        <w:t xml:space="preserve"> </w:t>
      </w:r>
      <w:proofErr w:type="spellStart"/>
      <w:r w:rsidRPr="003831A2">
        <w:rPr>
          <w:kern w:val="0"/>
        </w:rPr>
        <w:t>WebGIS</w:t>
      </w:r>
      <w:proofErr w:type="spellEnd"/>
      <w:r w:rsidRPr="003831A2">
        <w:rPr>
          <w:kern w:val="0"/>
        </w:rPr>
        <w:t xml:space="preserve"> </w:t>
      </w:r>
      <w:proofErr w:type="spellStart"/>
      <w:r w:rsidRPr="003831A2">
        <w:rPr>
          <w:kern w:val="0"/>
        </w:rPr>
        <w:t>Applications</w:t>
      </w:r>
      <w:proofErr w:type="spellEnd"/>
      <w:r w:rsidRPr="003831A2">
        <w:rPr>
          <w:kern w:val="0"/>
        </w:rPr>
        <w:t xml:space="preserve">,” </w:t>
      </w:r>
      <w:r w:rsidRPr="003831A2">
        <w:rPr>
          <w:i/>
          <w:iCs/>
          <w:kern w:val="0"/>
        </w:rPr>
        <w:t xml:space="preserve">J. </w:t>
      </w:r>
      <w:proofErr w:type="spellStart"/>
      <w:r w:rsidRPr="003831A2">
        <w:rPr>
          <w:i/>
          <w:iCs/>
          <w:kern w:val="0"/>
        </w:rPr>
        <w:t>Phys</w:t>
      </w:r>
      <w:proofErr w:type="spellEnd"/>
      <w:r w:rsidRPr="003831A2">
        <w:rPr>
          <w:i/>
          <w:iCs/>
          <w:kern w:val="0"/>
        </w:rPr>
        <w:t>. Conf. Ser.</w:t>
      </w:r>
      <w:r w:rsidRPr="003831A2">
        <w:rPr>
          <w:kern w:val="0"/>
        </w:rPr>
        <w:t xml:space="preserve">, vol. 1413, </w:t>
      </w:r>
      <w:proofErr w:type="spellStart"/>
      <w:r w:rsidRPr="003831A2">
        <w:rPr>
          <w:kern w:val="0"/>
        </w:rPr>
        <w:t>no</w:t>
      </w:r>
      <w:proofErr w:type="spellEnd"/>
      <w:r w:rsidRPr="003831A2">
        <w:rPr>
          <w:kern w:val="0"/>
        </w:rPr>
        <w:t>. 1, p. 012029, Nov. 2019, doi: 10.1088/1742-6596/1413/1/012029.</w:t>
      </w:r>
    </w:p>
    <w:p w14:paraId="71B24A33" w14:textId="22FA1802" w:rsidR="003831A2" w:rsidRDefault="00DF13DD" w:rsidP="00A557EC">
      <w:pPr>
        <w:spacing w:line="276" w:lineRule="auto"/>
        <w:jc w:val="both"/>
      </w:pPr>
      <w:r>
        <w:fldChar w:fldCharType="end"/>
      </w:r>
      <w:r w:rsidR="00A557EC" w:rsidRPr="00A557EC">
        <w:t xml:space="preserve">The </w:t>
      </w:r>
      <w:proofErr w:type="spellStart"/>
      <w:r w:rsidR="00A557EC" w:rsidRPr="00A557EC">
        <w:t>Bureau</w:t>
      </w:r>
      <w:proofErr w:type="spellEnd"/>
      <w:r w:rsidR="00A557EC" w:rsidRPr="00A557EC">
        <w:t xml:space="preserve"> of </w:t>
      </w:r>
      <w:proofErr w:type="spellStart"/>
      <w:r w:rsidR="00A557EC" w:rsidRPr="00A557EC">
        <w:t>Transportation</w:t>
      </w:r>
      <w:proofErr w:type="spellEnd"/>
      <w:r w:rsidR="00A557EC" w:rsidRPr="00A557EC">
        <w:t xml:space="preserve"> </w:t>
      </w:r>
      <w:proofErr w:type="spellStart"/>
      <w:r w:rsidR="00A557EC" w:rsidRPr="00A557EC">
        <w:t>Statistics</w:t>
      </w:r>
      <w:proofErr w:type="spellEnd"/>
      <w:r w:rsidR="00A557EC">
        <w:t>,</w:t>
      </w:r>
      <w:r w:rsidR="00185220">
        <w:t xml:space="preserve"> </w:t>
      </w:r>
      <w:hyperlink r:id="rId31" w:history="1">
        <w:r w:rsidR="00185220" w:rsidRPr="00ED5763">
          <w:rPr>
            <w:rStyle w:val="Hyperlink"/>
          </w:rPr>
          <w:t>https://data.bts.gov/stories/s/Border-Crossing-Entry-Data/jswi-2e7b/</w:t>
        </w:r>
      </w:hyperlink>
      <w:r w:rsidR="00185220">
        <w:t xml:space="preserve"> (noiembrie 2024)</w:t>
      </w:r>
    </w:p>
    <w:p w14:paraId="3F81620A" w14:textId="1C1DE62D" w:rsidR="00185220" w:rsidRDefault="00A557EC" w:rsidP="00A557EC">
      <w:pPr>
        <w:spacing w:line="276" w:lineRule="auto"/>
        <w:jc w:val="both"/>
      </w:pPr>
      <w:r>
        <w:t>Interpol,</w:t>
      </w:r>
      <w:r w:rsidR="00185220">
        <w:t xml:space="preserve"> </w:t>
      </w:r>
      <w:hyperlink r:id="rId32" w:history="1">
        <w:r w:rsidR="00185220" w:rsidRPr="00ED5763">
          <w:rPr>
            <w:rStyle w:val="Hyperlink"/>
          </w:rPr>
          <w:t>https://www.interpol.int/How-we-work/Databases</w:t>
        </w:r>
      </w:hyperlink>
      <w:r w:rsidR="00185220">
        <w:t xml:space="preserve"> (noiembrie 2024)</w:t>
      </w:r>
    </w:p>
    <w:p w14:paraId="314E4832" w14:textId="60592C65" w:rsidR="00185220" w:rsidRPr="0024166F" w:rsidRDefault="00185220" w:rsidP="0024166F"/>
    <w:sectPr w:rsidR="00185220" w:rsidRPr="0024166F" w:rsidSect="002B0F9C">
      <w:headerReference w:type="default" r:id="rId33"/>
      <w:footerReference w:type="default" r:id="rId34"/>
      <w:pgSz w:w="11906" w:h="16838"/>
      <w:pgMar w:top="1418" w:right="1134" w:bottom="1134" w:left="1134"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78F534" w14:textId="77777777" w:rsidR="005920B5" w:rsidRPr="00213B3B" w:rsidRDefault="005920B5" w:rsidP="00641D4A">
      <w:pPr>
        <w:spacing w:after="0" w:line="240" w:lineRule="auto"/>
      </w:pPr>
      <w:r w:rsidRPr="00213B3B">
        <w:separator/>
      </w:r>
    </w:p>
  </w:endnote>
  <w:endnote w:type="continuationSeparator" w:id="0">
    <w:p w14:paraId="391C3CA7" w14:textId="77777777" w:rsidR="005920B5" w:rsidRPr="00213B3B" w:rsidRDefault="005920B5" w:rsidP="00641D4A">
      <w:pPr>
        <w:spacing w:after="0" w:line="240" w:lineRule="auto"/>
      </w:pPr>
      <w:r w:rsidRPr="00213B3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0937374"/>
      <w:docPartObj>
        <w:docPartGallery w:val="Page Numbers (Bottom of Page)"/>
        <w:docPartUnique/>
      </w:docPartObj>
    </w:sdtPr>
    <w:sdtContent>
      <w:p w14:paraId="3D29106F" w14:textId="7FC0E75F" w:rsidR="002B0F9C" w:rsidRPr="00213B3B" w:rsidRDefault="002B0F9C">
        <w:pPr>
          <w:pStyle w:val="Footer"/>
          <w:jc w:val="center"/>
        </w:pPr>
        <w:r w:rsidRPr="00213B3B">
          <w:fldChar w:fldCharType="begin"/>
        </w:r>
        <w:r w:rsidRPr="00213B3B">
          <w:instrText xml:space="preserve"> PAGE   \* MERGEFORMAT </w:instrText>
        </w:r>
        <w:r w:rsidRPr="00213B3B">
          <w:fldChar w:fldCharType="separate"/>
        </w:r>
        <w:r w:rsidRPr="00213B3B">
          <w:t>2</w:t>
        </w:r>
        <w:r w:rsidRPr="00213B3B">
          <w:fldChar w:fldCharType="end"/>
        </w:r>
      </w:p>
    </w:sdtContent>
  </w:sdt>
  <w:p w14:paraId="191D6429" w14:textId="5B6C73A0" w:rsidR="002B0F9C" w:rsidRPr="00213B3B" w:rsidRDefault="002B0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F0FF94" w14:textId="77777777" w:rsidR="005920B5" w:rsidRPr="00213B3B" w:rsidRDefault="005920B5" w:rsidP="00641D4A">
      <w:pPr>
        <w:spacing w:after="0" w:line="240" w:lineRule="auto"/>
      </w:pPr>
      <w:r w:rsidRPr="00213B3B">
        <w:separator/>
      </w:r>
    </w:p>
  </w:footnote>
  <w:footnote w:type="continuationSeparator" w:id="0">
    <w:p w14:paraId="3E6ABFB4" w14:textId="77777777" w:rsidR="005920B5" w:rsidRPr="00213B3B" w:rsidRDefault="005920B5" w:rsidP="00641D4A">
      <w:pPr>
        <w:spacing w:after="0" w:line="240" w:lineRule="auto"/>
      </w:pPr>
      <w:r w:rsidRPr="00213B3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Ind w:w="-427" w:type="dxa"/>
      <w:tblLook w:val="01E0" w:firstRow="1" w:lastRow="1" w:firstColumn="1" w:lastColumn="1" w:noHBand="0" w:noVBand="0"/>
    </w:tblPr>
    <w:tblGrid>
      <w:gridCol w:w="4427"/>
      <w:gridCol w:w="4645"/>
    </w:tblGrid>
    <w:tr w:rsidR="00641D4A" w:rsidRPr="00213B3B" w14:paraId="05F135EF" w14:textId="77777777" w:rsidTr="003D0D7B">
      <w:tc>
        <w:tcPr>
          <w:tcW w:w="4427" w:type="dxa"/>
          <w:hideMark/>
        </w:tcPr>
        <w:p w14:paraId="7160238F" w14:textId="77777777" w:rsidR="0076661B" w:rsidRPr="00213B3B" w:rsidRDefault="0076661B" w:rsidP="0076661B">
          <w:pPr>
            <w:ind w:hanging="108"/>
          </w:pPr>
          <w:r w:rsidRPr="00213B3B">
            <w:rPr>
              <w:sz w:val="16"/>
              <w:szCs w:val="16"/>
            </w:rPr>
            <w:t>Universitatea Politehnica Timișoara</w:t>
          </w:r>
          <w:r w:rsidRPr="00213B3B">
            <w:t xml:space="preserve"> </w:t>
          </w:r>
        </w:p>
        <w:p w14:paraId="68C12436" w14:textId="55D9E256" w:rsidR="0076661B" w:rsidRPr="00213B3B" w:rsidRDefault="0076661B" w:rsidP="0076661B">
          <w:pPr>
            <w:ind w:hanging="108"/>
            <w:rPr>
              <w:sz w:val="16"/>
              <w:szCs w:val="16"/>
            </w:rPr>
          </w:pPr>
          <w:r w:rsidRPr="00213B3B">
            <w:rPr>
              <w:sz w:val="16"/>
              <w:szCs w:val="16"/>
            </w:rPr>
            <w:t>AC CTI RO 2024-2025</w:t>
          </w:r>
        </w:p>
        <w:p w14:paraId="0CACA0F4" w14:textId="77777777" w:rsidR="00641D4A" w:rsidRPr="00213B3B" w:rsidRDefault="00B13A81" w:rsidP="00B13A81">
          <w:pPr>
            <w:ind w:hanging="108"/>
            <w:rPr>
              <w:sz w:val="16"/>
              <w:szCs w:val="16"/>
            </w:rPr>
          </w:pPr>
          <w:r w:rsidRPr="00213B3B">
            <w:rPr>
              <w:sz w:val="16"/>
              <w:szCs w:val="16"/>
            </w:rPr>
            <w:t>Turcuș Adrian</w:t>
          </w:r>
        </w:p>
        <w:p w14:paraId="6FC90FB2" w14:textId="1DEA2E39" w:rsidR="00B13A81" w:rsidRPr="00213B3B" w:rsidRDefault="00B13A81" w:rsidP="00B13A81">
          <w:pPr>
            <w:ind w:hanging="108"/>
            <w:rPr>
              <w:sz w:val="16"/>
              <w:szCs w:val="16"/>
            </w:rPr>
          </w:pPr>
          <w:r w:rsidRPr="00213B3B">
            <w:rPr>
              <w:sz w:val="16"/>
              <w:szCs w:val="16"/>
            </w:rPr>
            <w:t>Documentație Proiectarea Bazelor de Date</w:t>
          </w:r>
        </w:p>
      </w:tc>
      <w:tc>
        <w:tcPr>
          <w:tcW w:w="4645" w:type="dxa"/>
        </w:tcPr>
        <w:p w14:paraId="0F6C075E" w14:textId="2CFADED2" w:rsidR="00641D4A" w:rsidRPr="00213B3B" w:rsidRDefault="00641D4A" w:rsidP="00641D4A">
          <w:pPr>
            <w:pStyle w:val="Header"/>
          </w:pPr>
          <w:r w:rsidRPr="00213B3B">
            <w:rPr>
              <w:noProof/>
            </w:rPr>
            <w:drawing>
              <wp:anchor distT="0" distB="0" distL="114300" distR="114300" simplePos="0" relativeHeight="251659264" behindDoc="0" locked="0" layoutInCell="1" allowOverlap="1" wp14:anchorId="758D5D5A" wp14:editId="74AB4E0D">
                <wp:simplePos x="0" y="0"/>
                <wp:positionH relativeFrom="column">
                  <wp:posOffset>1628775</wp:posOffset>
                </wp:positionH>
                <wp:positionV relativeFrom="paragraph">
                  <wp:posOffset>-114935</wp:posOffset>
                </wp:positionV>
                <wp:extent cx="1889760" cy="603250"/>
                <wp:effectExtent l="0" t="0" r="0" b="6350"/>
                <wp:wrapNone/>
                <wp:docPr id="159260498" name="Picture 3" descr="A blu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60498" name="Picture 3" descr="A blue sign with white 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9760" cy="603250"/>
                        </a:xfrm>
                        <a:prstGeom prst="rect">
                          <a:avLst/>
                        </a:prstGeom>
                        <a:noFill/>
                      </pic:spPr>
                    </pic:pic>
                  </a:graphicData>
                </a:graphic>
                <wp14:sizeRelH relativeFrom="page">
                  <wp14:pctWidth>0</wp14:pctWidth>
                </wp14:sizeRelH>
                <wp14:sizeRelV relativeFrom="page">
                  <wp14:pctHeight>0</wp14:pctHeight>
                </wp14:sizeRelV>
              </wp:anchor>
            </w:drawing>
          </w:r>
        </w:p>
        <w:p w14:paraId="3E63639C" w14:textId="77777777" w:rsidR="00641D4A" w:rsidRPr="00213B3B" w:rsidRDefault="00641D4A" w:rsidP="00641D4A">
          <w:pPr>
            <w:pStyle w:val="Header"/>
          </w:pPr>
        </w:p>
      </w:tc>
    </w:tr>
  </w:tbl>
  <w:p w14:paraId="11AED8A2" w14:textId="79C245C0" w:rsidR="00641D4A" w:rsidRPr="00213B3B" w:rsidRDefault="00641D4A" w:rsidP="00641D4A">
    <w:pPr>
      <w:pStyle w:val="Header"/>
    </w:pPr>
  </w:p>
  <w:p w14:paraId="28FB92F9" w14:textId="2DD593A1" w:rsidR="00641D4A" w:rsidRPr="00213B3B" w:rsidRDefault="00641D4A" w:rsidP="00641D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A6AE2"/>
    <w:multiLevelType w:val="hybridMultilevel"/>
    <w:tmpl w:val="F1587F34"/>
    <w:lvl w:ilvl="0" w:tplc="548CCF42">
      <w:start w:val="1"/>
      <w:numFmt w:val="decimal"/>
      <w:lvlText w:val="%1."/>
      <w:lvlJc w:val="left"/>
      <w:pPr>
        <w:ind w:left="720" w:hanging="360"/>
      </w:pPr>
      <w:rPr>
        <w:rFonts w:ascii="Arial" w:hAnsi="Arial" w:cs="Arial" w:hint="default"/>
        <w:b w:val="0"/>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A65346"/>
    <w:multiLevelType w:val="hybridMultilevel"/>
    <w:tmpl w:val="FD542368"/>
    <w:lvl w:ilvl="0" w:tplc="06962948">
      <w:start w:val="1"/>
      <w:numFmt w:val="decimal"/>
      <w:lvlText w:val="%1."/>
      <w:lvlJc w:val="left"/>
      <w:pPr>
        <w:ind w:left="1080" w:hanging="360"/>
      </w:pPr>
      <w:rPr>
        <w:rFonts w:ascii="Arial" w:hAnsi="Arial" w:cs="Arial"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1905E1"/>
    <w:multiLevelType w:val="hybridMultilevel"/>
    <w:tmpl w:val="44C0D912"/>
    <w:lvl w:ilvl="0" w:tplc="AE96343C">
      <w:numFmt w:val="bullet"/>
      <w:lvlText w:val="-"/>
      <w:lvlJc w:val="left"/>
      <w:pPr>
        <w:ind w:left="1080" w:hanging="360"/>
      </w:pPr>
      <w:rPr>
        <w:rFonts w:ascii="Aptos" w:eastAsiaTheme="minorHAnsi" w:hAnsi="Apto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C523F73"/>
    <w:multiLevelType w:val="hybridMultilevel"/>
    <w:tmpl w:val="4A1C9CAE"/>
    <w:lvl w:ilvl="0" w:tplc="6CF09D26">
      <w:numFmt w:val="bullet"/>
      <w:lvlText w:val="-"/>
      <w:lvlJc w:val="left"/>
      <w:pPr>
        <w:ind w:left="1080" w:hanging="360"/>
      </w:pPr>
      <w:rPr>
        <w:rFonts w:ascii="Aptos" w:eastAsiaTheme="minorHAnsi" w:hAnsi="Apto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81B4D3A"/>
    <w:multiLevelType w:val="multilevel"/>
    <w:tmpl w:val="6D78F026"/>
    <w:lvl w:ilvl="0">
      <w:start w:val="1"/>
      <w:numFmt w:val="decimal"/>
      <w:lvlText w:val="%1."/>
      <w:lvlJc w:val="left"/>
      <w:pPr>
        <w:ind w:left="1080" w:hanging="360"/>
      </w:pPr>
      <w:rPr>
        <w:rFonts w:ascii="Arial" w:hAnsi="Arial" w:cs="Arial"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4F38609F"/>
    <w:multiLevelType w:val="hybridMultilevel"/>
    <w:tmpl w:val="454E2464"/>
    <w:lvl w:ilvl="0" w:tplc="FD1EFC72">
      <w:start w:val="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3D58FF"/>
    <w:multiLevelType w:val="hybridMultilevel"/>
    <w:tmpl w:val="98E878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59936508">
    <w:abstractNumId w:val="5"/>
  </w:num>
  <w:num w:numId="2" w16cid:durableId="825828392">
    <w:abstractNumId w:val="6"/>
  </w:num>
  <w:num w:numId="3" w16cid:durableId="110977732">
    <w:abstractNumId w:val="2"/>
  </w:num>
  <w:num w:numId="4" w16cid:durableId="1957370542">
    <w:abstractNumId w:val="3"/>
  </w:num>
  <w:num w:numId="5" w16cid:durableId="451751516">
    <w:abstractNumId w:val="0"/>
  </w:num>
  <w:num w:numId="6" w16cid:durableId="429593987">
    <w:abstractNumId w:val="1"/>
  </w:num>
  <w:num w:numId="7" w16cid:durableId="3849884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B88"/>
    <w:rsid w:val="0001010B"/>
    <w:rsid w:val="00011B40"/>
    <w:rsid w:val="00014AEE"/>
    <w:rsid w:val="00022F86"/>
    <w:rsid w:val="00024F22"/>
    <w:rsid w:val="00032ED7"/>
    <w:rsid w:val="00034FDB"/>
    <w:rsid w:val="000359FF"/>
    <w:rsid w:val="000369D1"/>
    <w:rsid w:val="00046B67"/>
    <w:rsid w:val="00051501"/>
    <w:rsid w:val="00054345"/>
    <w:rsid w:val="000553AF"/>
    <w:rsid w:val="000561A5"/>
    <w:rsid w:val="0005757C"/>
    <w:rsid w:val="00063E80"/>
    <w:rsid w:val="00064146"/>
    <w:rsid w:val="00064EEC"/>
    <w:rsid w:val="0006580A"/>
    <w:rsid w:val="0006678C"/>
    <w:rsid w:val="00071761"/>
    <w:rsid w:val="00084DDB"/>
    <w:rsid w:val="000903A9"/>
    <w:rsid w:val="000918D9"/>
    <w:rsid w:val="00093A33"/>
    <w:rsid w:val="00096942"/>
    <w:rsid w:val="000A5630"/>
    <w:rsid w:val="000B5702"/>
    <w:rsid w:val="000B6E99"/>
    <w:rsid w:val="000C2B66"/>
    <w:rsid w:val="000D1362"/>
    <w:rsid w:val="000D5471"/>
    <w:rsid w:val="000D74B2"/>
    <w:rsid w:val="000E19D0"/>
    <w:rsid w:val="000E7CF8"/>
    <w:rsid w:val="000F29ED"/>
    <w:rsid w:val="000F7C29"/>
    <w:rsid w:val="00102027"/>
    <w:rsid w:val="001049BA"/>
    <w:rsid w:val="001074C3"/>
    <w:rsid w:val="0011183B"/>
    <w:rsid w:val="001169CA"/>
    <w:rsid w:val="00117AC9"/>
    <w:rsid w:val="0012027F"/>
    <w:rsid w:val="001216D5"/>
    <w:rsid w:val="00123366"/>
    <w:rsid w:val="0013116A"/>
    <w:rsid w:val="00142865"/>
    <w:rsid w:val="0014324B"/>
    <w:rsid w:val="00146C22"/>
    <w:rsid w:val="00152911"/>
    <w:rsid w:val="00153C2F"/>
    <w:rsid w:val="00154511"/>
    <w:rsid w:val="00161B0F"/>
    <w:rsid w:val="00163E1E"/>
    <w:rsid w:val="0016739E"/>
    <w:rsid w:val="001733B3"/>
    <w:rsid w:val="00181FF9"/>
    <w:rsid w:val="00183D28"/>
    <w:rsid w:val="0018435B"/>
    <w:rsid w:val="00185220"/>
    <w:rsid w:val="001872A9"/>
    <w:rsid w:val="001873C1"/>
    <w:rsid w:val="001907FF"/>
    <w:rsid w:val="00193965"/>
    <w:rsid w:val="0019398A"/>
    <w:rsid w:val="00194D49"/>
    <w:rsid w:val="001A19FD"/>
    <w:rsid w:val="001B37E9"/>
    <w:rsid w:val="001B51D8"/>
    <w:rsid w:val="001C02AC"/>
    <w:rsid w:val="001C5A91"/>
    <w:rsid w:val="001C7012"/>
    <w:rsid w:val="001D0290"/>
    <w:rsid w:val="001D7CE0"/>
    <w:rsid w:val="001F1A01"/>
    <w:rsid w:val="001F2C6D"/>
    <w:rsid w:val="001F53EE"/>
    <w:rsid w:val="001F6111"/>
    <w:rsid w:val="0020004F"/>
    <w:rsid w:val="00201FE4"/>
    <w:rsid w:val="00202774"/>
    <w:rsid w:val="00202E60"/>
    <w:rsid w:val="00207EC9"/>
    <w:rsid w:val="00213B3B"/>
    <w:rsid w:val="00214384"/>
    <w:rsid w:val="0023096B"/>
    <w:rsid w:val="00231F62"/>
    <w:rsid w:val="00233339"/>
    <w:rsid w:val="00234865"/>
    <w:rsid w:val="002349EE"/>
    <w:rsid w:val="0024119A"/>
    <w:rsid w:val="0024166F"/>
    <w:rsid w:val="002428A7"/>
    <w:rsid w:val="002447DF"/>
    <w:rsid w:val="00247DF3"/>
    <w:rsid w:val="002528D1"/>
    <w:rsid w:val="00254072"/>
    <w:rsid w:val="00254936"/>
    <w:rsid w:val="0025522B"/>
    <w:rsid w:val="002570E0"/>
    <w:rsid w:val="00261C52"/>
    <w:rsid w:val="002719F2"/>
    <w:rsid w:val="00271B53"/>
    <w:rsid w:val="002732E9"/>
    <w:rsid w:val="00274826"/>
    <w:rsid w:val="00283A55"/>
    <w:rsid w:val="00285078"/>
    <w:rsid w:val="00291982"/>
    <w:rsid w:val="002928CF"/>
    <w:rsid w:val="00294FD0"/>
    <w:rsid w:val="002A7E26"/>
    <w:rsid w:val="002B0F9C"/>
    <w:rsid w:val="002B3144"/>
    <w:rsid w:val="002B6040"/>
    <w:rsid w:val="002B6624"/>
    <w:rsid w:val="002C33A1"/>
    <w:rsid w:val="002C6206"/>
    <w:rsid w:val="002D27AE"/>
    <w:rsid w:val="002D4607"/>
    <w:rsid w:val="002E4AAA"/>
    <w:rsid w:val="002E637E"/>
    <w:rsid w:val="002F6BCC"/>
    <w:rsid w:val="003024D7"/>
    <w:rsid w:val="003029FE"/>
    <w:rsid w:val="0030589D"/>
    <w:rsid w:val="0031097C"/>
    <w:rsid w:val="00310A98"/>
    <w:rsid w:val="0031173E"/>
    <w:rsid w:val="00311CB3"/>
    <w:rsid w:val="00320474"/>
    <w:rsid w:val="00323959"/>
    <w:rsid w:val="00325192"/>
    <w:rsid w:val="003346AA"/>
    <w:rsid w:val="00347B73"/>
    <w:rsid w:val="0035060A"/>
    <w:rsid w:val="00350794"/>
    <w:rsid w:val="00352ADD"/>
    <w:rsid w:val="0035397C"/>
    <w:rsid w:val="00354CF9"/>
    <w:rsid w:val="00356EF7"/>
    <w:rsid w:val="00357EC3"/>
    <w:rsid w:val="0036053D"/>
    <w:rsid w:val="00361FAC"/>
    <w:rsid w:val="003669B5"/>
    <w:rsid w:val="003728BC"/>
    <w:rsid w:val="003831A2"/>
    <w:rsid w:val="003911DB"/>
    <w:rsid w:val="0039373B"/>
    <w:rsid w:val="00394B21"/>
    <w:rsid w:val="00394D67"/>
    <w:rsid w:val="0039729A"/>
    <w:rsid w:val="003A6299"/>
    <w:rsid w:val="003B5E52"/>
    <w:rsid w:val="003C3C38"/>
    <w:rsid w:val="003C7443"/>
    <w:rsid w:val="003D0D7B"/>
    <w:rsid w:val="003D110A"/>
    <w:rsid w:val="003E011F"/>
    <w:rsid w:val="003F1C88"/>
    <w:rsid w:val="003F4879"/>
    <w:rsid w:val="003F589D"/>
    <w:rsid w:val="003F58D3"/>
    <w:rsid w:val="004014E0"/>
    <w:rsid w:val="00402B2A"/>
    <w:rsid w:val="00403689"/>
    <w:rsid w:val="004047A8"/>
    <w:rsid w:val="00405544"/>
    <w:rsid w:val="004065B8"/>
    <w:rsid w:val="00407E09"/>
    <w:rsid w:val="00412EFD"/>
    <w:rsid w:val="00415C4D"/>
    <w:rsid w:val="0042358E"/>
    <w:rsid w:val="00424111"/>
    <w:rsid w:val="0043317E"/>
    <w:rsid w:val="00436187"/>
    <w:rsid w:val="00436516"/>
    <w:rsid w:val="00440FC1"/>
    <w:rsid w:val="00442AAD"/>
    <w:rsid w:val="004464C3"/>
    <w:rsid w:val="004477D1"/>
    <w:rsid w:val="00457F2C"/>
    <w:rsid w:val="00460C45"/>
    <w:rsid w:val="004615B9"/>
    <w:rsid w:val="004647AC"/>
    <w:rsid w:val="00470CC8"/>
    <w:rsid w:val="00472490"/>
    <w:rsid w:val="004754BF"/>
    <w:rsid w:val="0048092B"/>
    <w:rsid w:val="00480DAA"/>
    <w:rsid w:val="00482583"/>
    <w:rsid w:val="00486EE0"/>
    <w:rsid w:val="00491E69"/>
    <w:rsid w:val="00493BC3"/>
    <w:rsid w:val="004A5C53"/>
    <w:rsid w:val="004A6757"/>
    <w:rsid w:val="004B12E7"/>
    <w:rsid w:val="004B3DC6"/>
    <w:rsid w:val="004C2F6F"/>
    <w:rsid w:val="004C3C39"/>
    <w:rsid w:val="004C4F90"/>
    <w:rsid w:val="004C5323"/>
    <w:rsid w:val="004C74CA"/>
    <w:rsid w:val="004D023F"/>
    <w:rsid w:val="004D0824"/>
    <w:rsid w:val="004D28AB"/>
    <w:rsid w:val="004D51B3"/>
    <w:rsid w:val="004D77AE"/>
    <w:rsid w:val="004D7E63"/>
    <w:rsid w:val="004E1D7E"/>
    <w:rsid w:val="004E528C"/>
    <w:rsid w:val="004F6229"/>
    <w:rsid w:val="00500CDF"/>
    <w:rsid w:val="00502DC8"/>
    <w:rsid w:val="00505D2A"/>
    <w:rsid w:val="00511D08"/>
    <w:rsid w:val="0051592F"/>
    <w:rsid w:val="00517B05"/>
    <w:rsid w:val="00520C74"/>
    <w:rsid w:val="005231CE"/>
    <w:rsid w:val="005359EA"/>
    <w:rsid w:val="00543DC4"/>
    <w:rsid w:val="00550AA6"/>
    <w:rsid w:val="005522F3"/>
    <w:rsid w:val="00553724"/>
    <w:rsid w:val="00553B8E"/>
    <w:rsid w:val="00554340"/>
    <w:rsid w:val="00554CE8"/>
    <w:rsid w:val="005565AD"/>
    <w:rsid w:val="0055724A"/>
    <w:rsid w:val="00570D0C"/>
    <w:rsid w:val="005728BD"/>
    <w:rsid w:val="005730C7"/>
    <w:rsid w:val="005768E5"/>
    <w:rsid w:val="00577CF9"/>
    <w:rsid w:val="00582EA2"/>
    <w:rsid w:val="00585D92"/>
    <w:rsid w:val="00587C10"/>
    <w:rsid w:val="0059035A"/>
    <w:rsid w:val="005920B5"/>
    <w:rsid w:val="005B0A6F"/>
    <w:rsid w:val="005B1D54"/>
    <w:rsid w:val="005B2416"/>
    <w:rsid w:val="005B48B9"/>
    <w:rsid w:val="005B7851"/>
    <w:rsid w:val="005C0DFE"/>
    <w:rsid w:val="005D24E4"/>
    <w:rsid w:val="005E4A12"/>
    <w:rsid w:val="005E54C9"/>
    <w:rsid w:val="005F08F6"/>
    <w:rsid w:val="005F1112"/>
    <w:rsid w:val="005F1F55"/>
    <w:rsid w:val="005F4DAC"/>
    <w:rsid w:val="005F5463"/>
    <w:rsid w:val="00603AE4"/>
    <w:rsid w:val="006121A9"/>
    <w:rsid w:val="00615226"/>
    <w:rsid w:val="00625F44"/>
    <w:rsid w:val="006304F3"/>
    <w:rsid w:val="006306CC"/>
    <w:rsid w:val="00635E1F"/>
    <w:rsid w:val="00637FF1"/>
    <w:rsid w:val="00641D4A"/>
    <w:rsid w:val="006479E6"/>
    <w:rsid w:val="00650F58"/>
    <w:rsid w:val="00655F06"/>
    <w:rsid w:val="00661BCE"/>
    <w:rsid w:val="00663741"/>
    <w:rsid w:val="00664310"/>
    <w:rsid w:val="006666E1"/>
    <w:rsid w:val="006674B0"/>
    <w:rsid w:val="0067357B"/>
    <w:rsid w:val="00674CD7"/>
    <w:rsid w:val="006752C0"/>
    <w:rsid w:val="00682757"/>
    <w:rsid w:val="006A39BF"/>
    <w:rsid w:val="006A69DA"/>
    <w:rsid w:val="006B370B"/>
    <w:rsid w:val="006B465D"/>
    <w:rsid w:val="006C2987"/>
    <w:rsid w:val="006C5F76"/>
    <w:rsid w:val="006C6B13"/>
    <w:rsid w:val="006D13BA"/>
    <w:rsid w:val="006E2261"/>
    <w:rsid w:val="006E6B7F"/>
    <w:rsid w:val="006F327C"/>
    <w:rsid w:val="006F3A3C"/>
    <w:rsid w:val="006F72D3"/>
    <w:rsid w:val="006F7D22"/>
    <w:rsid w:val="007033C1"/>
    <w:rsid w:val="007036D6"/>
    <w:rsid w:val="00705E9C"/>
    <w:rsid w:val="007168C5"/>
    <w:rsid w:val="007168F3"/>
    <w:rsid w:val="00716E0B"/>
    <w:rsid w:val="00717BEA"/>
    <w:rsid w:val="007237C0"/>
    <w:rsid w:val="00726151"/>
    <w:rsid w:val="00732CBF"/>
    <w:rsid w:val="00734FD6"/>
    <w:rsid w:val="00735F3B"/>
    <w:rsid w:val="007527E5"/>
    <w:rsid w:val="007553D0"/>
    <w:rsid w:val="00755F4B"/>
    <w:rsid w:val="0075793E"/>
    <w:rsid w:val="00760083"/>
    <w:rsid w:val="00762E9F"/>
    <w:rsid w:val="00764978"/>
    <w:rsid w:val="007649BB"/>
    <w:rsid w:val="007662CD"/>
    <w:rsid w:val="00766369"/>
    <w:rsid w:val="0076661B"/>
    <w:rsid w:val="007764AB"/>
    <w:rsid w:val="00783A60"/>
    <w:rsid w:val="0079252C"/>
    <w:rsid w:val="00795CE2"/>
    <w:rsid w:val="00796587"/>
    <w:rsid w:val="007A45E9"/>
    <w:rsid w:val="007A6AB2"/>
    <w:rsid w:val="007A7697"/>
    <w:rsid w:val="007A7AD6"/>
    <w:rsid w:val="007B68DE"/>
    <w:rsid w:val="007C2DCF"/>
    <w:rsid w:val="007C410D"/>
    <w:rsid w:val="007D13EF"/>
    <w:rsid w:val="007D7BB6"/>
    <w:rsid w:val="007E063F"/>
    <w:rsid w:val="007E3F2E"/>
    <w:rsid w:val="007F4F17"/>
    <w:rsid w:val="007F632C"/>
    <w:rsid w:val="008011A8"/>
    <w:rsid w:val="008028D7"/>
    <w:rsid w:val="00804C46"/>
    <w:rsid w:val="008058D0"/>
    <w:rsid w:val="00813F7D"/>
    <w:rsid w:val="008203C3"/>
    <w:rsid w:val="008219EC"/>
    <w:rsid w:val="00822C75"/>
    <w:rsid w:val="00824045"/>
    <w:rsid w:val="00825AEC"/>
    <w:rsid w:val="008264E2"/>
    <w:rsid w:val="008360A9"/>
    <w:rsid w:val="008373B6"/>
    <w:rsid w:val="008402B9"/>
    <w:rsid w:val="00845BA2"/>
    <w:rsid w:val="00850951"/>
    <w:rsid w:val="0085281F"/>
    <w:rsid w:val="0085583E"/>
    <w:rsid w:val="00856064"/>
    <w:rsid w:val="0085649A"/>
    <w:rsid w:val="00861E49"/>
    <w:rsid w:val="008668E6"/>
    <w:rsid w:val="00867214"/>
    <w:rsid w:val="0087037A"/>
    <w:rsid w:val="0087564D"/>
    <w:rsid w:val="0088178C"/>
    <w:rsid w:val="00890898"/>
    <w:rsid w:val="00894F87"/>
    <w:rsid w:val="00895618"/>
    <w:rsid w:val="008964B5"/>
    <w:rsid w:val="008A008B"/>
    <w:rsid w:val="008A2446"/>
    <w:rsid w:val="008B4672"/>
    <w:rsid w:val="008D15AF"/>
    <w:rsid w:val="008D1ADC"/>
    <w:rsid w:val="008D2739"/>
    <w:rsid w:val="008D4E71"/>
    <w:rsid w:val="008E0081"/>
    <w:rsid w:val="008E3597"/>
    <w:rsid w:val="008E3744"/>
    <w:rsid w:val="008E6908"/>
    <w:rsid w:val="008F1B88"/>
    <w:rsid w:val="008F30A2"/>
    <w:rsid w:val="008F4E32"/>
    <w:rsid w:val="00900C7B"/>
    <w:rsid w:val="009015CD"/>
    <w:rsid w:val="00903F05"/>
    <w:rsid w:val="009064D2"/>
    <w:rsid w:val="00912874"/>
    <w:rsid w:val="00917ED6"/>
    <w:rsid w:val="00923569"/>
    <w:rsid w:val="009272E1"/>
    <w:rsid w:val="00927480"/>
    <w:rsid w:val="00934F31"/>
    <w:rsid w:val="009460F3"/>
    <w:rsid w:val="009474A8"/>
    <w:rsid w:val="00950804"/>
    <w:rsid w:val="00965505"/>
    <w:rsid w:val="009704A6"/>
    <w:rsid w:val="00972E7A"/>
    <w:rsid w:val="00974864"/>
    <w:rsid w:val="00975673"/>
    <w:rsid w:val="009757F6"/>
    <w:rsid w:val="00977157"/>
    <w:rsid w:val="00982689"/>
    <w:rsid w:val="0098501F"/>
    <w:rsid w:val="00986450"/>
    <w:rsid w:val="00991898"/>
    <w:rsid w:val="00993009"/>
    <w:rsid w:val="00996BCD"/>
    <w:rsid w:val="009A2F0F"/>
    <w:rsid w:val="009A4BC8"/>
    <w:rsid w:val="009A79AB"/>
    <w:rsid w:val="009B0EB5"/>
    <w:rsid w:val="009B1A4C"/>
    <w:rsid w:val="009B4F08"/>
    <w:rsid w:val="009C109B"/>
    <w:rsid w:val="009C2147"/>
    <w:rsid w:val="009C483B"/>
    <w:rsid w:val="009D5907"/>
    <w:rsid w:val="009E1360"/>
    <w:rsid w:val="009E30FB"/>
    <w:rsid w:val="009E402F"/>
    <w:rsid w:val="009E6E1E"/>
    <w:rsid w:val="009E7FD1"/>
    <w:rsid w:val="009F1D27"/>
    <w:rsid w:val="009F1F50"/>
    <w:rsid w:val="009F6686"/>
    <w:rsid w:val="00A03186"/>
    <w:rsid w:val="00A033E7"/>
    <w:rsid w:val="00A03B7C"/>
    <w:rsid w:val="00A0499A"/>
    <w:rsid w:val="00A11444"/>
    <w:rsid w:val="00A12633"/>
    <w:rsid w:val="00A158E1"/>
    <w:rsid w:val="00A15A84"/>
    <w:rsid w:val="00A15AD2"/>
    <w:rsid w:val="00A15F73"/>
    <w:rsid w:val="00A17F7F"/>
    <w:rsid w:val="00A22252"/>
    <w:rsid w:val="00A22376"/>
    <w:rsid w:val="00A24F09"/>
    <w:rsid w:val="00A26965"/>
    <w:rsid w:val="00A40EAB"/>
    <w:rsid w:val="00A4744B"/>
    <w:rsid w:val="00A52B5E"/>
    <w:rsid w:val="00A52D06"/>
    <w:rsid w:val="00A557EC"/>
    <w:rsid w:val="00A6039A"/>
    <w:rsid w:val="00A626F9"/>
    <w:rsid w:val="00A641E0"/>
    <w:rsid w:val="00A6435A"/>
    <w:rsid w:val="00A64BB2"/>
    <w:rsid w:val="00A65851"/>
    <w:rsid w:val="00A66AEF"/>
    <w:rsid w:val="00A66FCE"/>
    <w:rsid w:val="00A71499"/>
    <w:rsid w:val="00A71F83"/>
    <w:rsid w:val="00A7246D"/>
    <w:rsid w:val="00A72BFE"/>
    <w:rsid w:val="00A77517"/>
    <w:rsid w:val="00A851AE"/>
    <w:rsid w:val="00A85B1B"/>
    <w:rsid w:val="00A95AC4"/>
    <w:rsid w:val="00A97AF2"/>
    <w:rsid w:val="00AA57B6"/>
    <w:rsid w:val="00AA6574"/>
    <w:rsid w:val="00AB532E"/>
    <w:rsid w:val="00AD127F"/>
    <w:rsid w:val="00AD2E20"/>
    <w:rsid w:val="00AD2F1F"/>
    <w:rsid w:val="00AD6DB0"/>
    <w:rsid w:val="00AE256A"/>
    <w:rsid w:val="00AF3400"/>
    <w:rsid w:val="00AF386F"/>
    <w:rsid w:val="00AF5AC4"/>
    <w:rsid w:val="00AF65F6"/>
    <w:rsid w:val="00B011A8"/>
    <w:rsid w:val="00B01C76"/>
    <w:rsid w:val="00B05D5D"/>
    <w:rsid w:val="00B1022E"/>
    <w:rsid w:val="00B1126D"/>
    <w:rsid w:val="00B13A81"/>
    <w:rsid w:val="00B152D0"/>
    <w:rsid w:val="00B25562"/>
    <w:rsid w:val="00B27331"/>
    <w:rsid w:val="00B30087"/>
    <w:rsid w:val="00B321BA"/>
    <w:rsid w:val="00B33987"/>
    <w:rsid w:val="00B354DA"/>
    <w:rsid w:val="00B4440F"/>
    <w:rsid w:val="00B516F9"/>
    <w:rsid w:val="00B5547F"/>
    <w:rsid w:val="00B62944"/>
    <w:rsid w:val="00B63763"/>
    <w:rsid w:val="00B71799"/>
    <w:rsid w:val="00B83E22"/>
    <w:rsid w:val="00B87861"/>
    <w:rsid w:val="00B92000"/>
    <w:rsid w:val="00B930E4"/>
    <w:rsid w:val="00B9323B"/>
    <w:rsid w:val="00B9451E"/>
    <w:rsid w:val="00BA328B"/>
    <w:rsid w:val="00BA6AD6"/>
    <w:rsid w:val="00BB0981"/>
    <w:rsid w:val="00BC5ADF"/>
    <w:rsid w:val="00BD0B7A"/>
    <w:rsid w:val="00BD3C5B"/>
    <w:rsid w:val="00BD4F2F"/>
    <w:rsid w:val="00BD60E6"/>
    <w:rsid w:val="00BD6B68"/>
    <w:rsid w:val="00BE20FE"/>
    <w:rsid w:val="00BE6649"/>
    <w:rsid w:val="00BF26B2"/>
    <w:rsid w:val="00BF4F8B"/>
    <w:rsid w:val="00BF78A8"/>
    <w:rsid w:val="00C00BAF"/>
    <w:rsid w:val="00C034DE"/>
    <w:rsid w:val="00C05963"/>
    <w:rsid w:val="00C21BD2"/>
    <w:rsid w:val="00C23C2E"/>
    <w:rsid w:val="00C2749D"/>
    <w:rsid w:val="00C31CEC"/>
    <w:rsid w:val="00C37EC7"/>
    <w:rsid w:val="00C44F4B"/>
    <w:rsid w:val="00C463C1"/>
    <w:rsid w:val="00C52088"/>
    <w:rsid w:val="00C53D1E"/>
    <w:rsid w:val="00C57A36"/>
    <w:rsid w:val="00C57ECA"/>
    <w:rsid w:val="00C6004B"/>
    <w:rsid w:val="00C66B38"/>
    <w:rsid w:val="00C72B66"/>
    <w:rsid w:val="00C815F5"/>
    <w:rsid w:val="00C90D35"/>
    <w:rsid w:val="00CA06A4"/>
    <w:rsid w:val="00CA4DDF"/>
    <w:rsid w:val="00CA59D7"/>
    <w:rsid w:val="00CB3DA4"/>
    <w:rsid w:val="00CB4E0D"/>
    <w:rsid w:val="00CB60C0"/>
    <w:rsid w:val="00CC01C3"/>
    <w:rsid w:val="00CE0237"/>
    <w:rsid w:val="00CE2929"/>
    <w:rsid w:val="00CE4012"/>
    <w:rsid w:val="00CE6966"/>
    <w:rsid w:val="00CF0D5B"/>
    <w:rsid w:val="00CF0E8A"/>
    <w:rsid w:val="00CF4302"/>
    <w:rsid w:val="00CF4E23"/>
    <w:rsid w:val="00D001D9"/>
    <w:rsid w:val="00D05333"/>
    <w:rsid w:val="00D14A69"/>
    <w:rsid w:val="00D16A32"/>
    <w:rsid w:val="00D17C14"/>
    <w:rsid w:val="00D23EC4"/>
    <w:rsid w:val="00D24306"/>
    <w:rsid w:val="00D26210"/>
    <w:rsid w:val="00D426F3"/>
    <w:rsid w:val="00D6160C"/>
    <w:rsid w:val="00D636C3"/>
    <w:rsid w:val="00D66B66"/>
    <w:rsid w:val="00D671D6"/>
    <w:rsid w:val="00D67396"/>
    <w:rsid w:val="00D67C30"/>
    <w:rsid w:val="00D714CE"/>
    <w:rsid w:val="00D71528"/>
    <w:rsid w:val="00D80EBD"/>
    <w:rsid w:val="00D873C7"/>
    <w:rsid w:val="00D9060E"/>
    <w:rsid w:val="00D96D1B"/>
    <w:rsid w:val="00DA0742"/>
    <w:rsid w:val="00DA2EF3"/>
    <w:rsid w:val="00DA31F4"/>
    <w:rsid w:val="00DA5567"/>
    <w:rsid w:val="00DA5796"/>
    <w:rsid w:val="00DA6B0A"/>
    <w:rsid w:val="00DB0057"/>
    <w:rsid w:val="00DB05B9"/>
    <w:rsid w:val="00DB1669"/>
    <w:rsid w:val="00DB24C4"/>
    <w:rsid w:val="00DB27F4"/>
    <w:rsid w:val="00DB4089"/>
    <w:rsid w:val="00DB4B5E"/>
    <w:rsid w:val="00DB7468"/>
    <w:rsid w:val="00DC1375"/>
    <w:rsid w:val="00DD348D"/>
    <w:rsid w:val="00DD68B1"/>
    <w:rsid w:val="00DE1F3C"/>
    <w:rsid w:val="00DE304D"/>
    <w:rsid w:val="00DE466B"/>
    <w:rsid w:val="00DE7D96"/>
    <w:rsid w:val="00DF13DD"/>
    <w:rsid w:val="00DF430D"/>
    <w:rsid w:val="00E0177E"/>
    <w:rsid w:val="00E02640"/>
    <w:rsid w:val="00E03C65"/>
    <w:rsid w:val="00E10545"/>
    <w:rsid w:val="00E118AD"/>
    <w:rsid w:val="00E13D89"/>
    <w:rsid w:val="00E1588F"/>
    <w:rsid w:val="00E15E36"/>
    <w:rsid w:val="00E17912"/>
    <w:rsid w:val="00E217CE"/>
    <w:rsid w:val="00E24712"/>
    <w:rsid w:val="00E25492"/>
    <w:rsid w:val="00E26A6D"/>
    <w:rsid w:val="00E309AE"/>
    <w:rsid w:val="00E3362F"/>
    <w:rsid w:val="00E37E42"/>
    <w:rsid w:val="00E45DE6"/>
    <w:rsid w:val="00E50499"/>
    <w:rsid w:val="00E51FA5"/>
    <w:rsid w:val="00E61A9A"/>
    <w:rsid w:val="00E61FAF"/>
    <w:rsid w:val="00E66DE8"/>
    <w:rsid w:val="00E71874"/>
    <w:rsid w:val="00E842C0"/>
    <w:rsid w:val="00E93D11"/>
    <w:rsid w:val="00E954A3"/>
    <w:rsid w:val="00EA1C44"/>
    <w:rsid w:val="00EA22E8"/>
    <w:rsid w:val="00EA530A"/>
    <w:rsid w:val="00EA532D"/>
    <w:rsid w:val="00EA6B13"/>
    <w:rsid w:val="00EA6B72"/>
    <w:rsid w:val="00EB0562"/>
    <w:rsid w:val="00EB0B9A"/>
    <w:rsid w:val="00EC1482"/>
    <w:rsid w:val="00EC41DD"/>
    <w:rsid w:val="00EC7FBC"/>
    <w:rsid w:val="00ED0151"/>
    <w:rsid w:val="00ED44B5"/>
    <w:rsid w:val="00ED72F8"/>
    <w:rsid w:val="00EE0DCA"/>
    <w:rsid w:val="00EE6CA0"/>
    <w:rsid w:val="00F035A2"/>
    <w:rsid w:val="00F064FC"/>
    <w:rsid w:val="00F07886"/>
    <w:rsid w:val="00F11BF2"/>
    <w:rsid w:val="00F13CDF"/>
    <w:rsid w:val="00F140E8"/>
    <w:rsid w:val="00F17741"/>
    <w:rsid w:val="00F177E3"/>
    <w:rsid w:val="00F17864"/>
    <w:rsid w:val="00F23964"/>
    <w:rsid w:val="00F3187E"/>
    <w:rsid w:val="00F32530"/>
    <w:rsid w:val="00F37609"/>
    <w:rsid w:val="00F40ECD"/>
    <w:rsid w:val="00F418AC"/>
    <w:rsid w:val="00F419B6"/>
    <w:rsid w:val="00F45FFD"/>
    <w:rsid w:val="00F5521F"/>
    <w:rsid w:val="00F655B9"/>
    <w:rsid w:val="00F667C4"/>
    <w:rsid w:val="00F7176D"/>
    <w:rsid w:val="00F72F4A"/>
    <w:rsid w:val="00F7541A"/>
    <w:rsid w:val="00F90843"/>
    <w:rsid w:val="00FA47F5"/>
    <w:rsid w:val="00FB64EA"/>
    <w:rsid w:val="00FB7991"/>
    <w:rsid w:val="00FC0FC4"/>
    <w:rsid w:val="00FC7481"/>
    <w:rsid w:val="00FC78FE"/>
    <w:rsid w:val="00FD3084"/>
    <w:rsid w:val="00FD713D"/>
    <w:rsid w:val="00FE4A51"/>
    <w:rsid w:val="00FE6DD4"/>
    <w:rsid w:val="00FE7E6B"/>
    <w:rsid w:val="00FF50C3"/>
    <w:rsid w:val="00FF57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2BE1B"/>
  <w15:chartTrackingRefBased/>
  <w15:docId w15:val="{FEBD69C2-6073-4FDA-8CB5-965341D8A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Heading1">
    <w:name w:val="heading 1"/>
    <w:basedOn w:val="Normal"/>
    <w:next w:val="Normal"/>
    <w:link w:val="Heading1Char"/>
    <w:uiPriority w:val="9"/>
    <w:qFormat/>
    <w:rsid w:val="008F1B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1B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1B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1B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1B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1B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1B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1B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1B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B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1B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1B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1B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1B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1B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1B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1B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1B88"/>
    <w:rPr>
      <w:rFonts w:eastAsiaTheme="majorEastAsia" w:cstheme="majorBidi"/>
      <w:color w:val="272727" w:themeColor="text1" w:themeTint="D8"/>
    </w:rPr>
  </w:style>
  <w:style w:type="paragraph" w:styleId="Title">
    <w:name w:val="Title"/>
    <w:basedOn w:val="Normal"/>
    <w:next w:val="Normal"/>
    <w:link w:val="TitleChar"/>
    <w:uiPriority w:val="10"/>
    <w:qFormat/>
    <w:rsid w:val="008F1B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1B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1B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1B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1B88"/>
    <w:pPr>
      <w:spacing w:before="160"/>
      <w:jc w:val="center"/>
    </w:pPr>
    <w:rPr>
      <w:i/>
      <w:iCs/>
      <w:color w:val="404040" w:themeColor="text1" w:themeTint="BF"/>
    </w:rPr>
  </w:style>
  <w:style w:type="character" w:customStyle="1" w:styleId="QuoteChar">
    <w:name w:val="Quote Char"/>
    <w:basedOn w:val="DefaultParagraphFont"/>
    <w:link w:val="Quote"/>
    <w:uiPriority w:val="29"/>
    <w:rsid w:val="008F1B88"/>
    <w:rPr>
      <w:i/>
      <w:iCs/>
      <w:color w:val="404040" w:themeColor="text1" w:themeTint="BF"/>
    </w:rPr>
  </w:style>
  <w:style w:type="paragraph" w:styleId="ListParagraph">
    <w:name w:val="List Paragraph"/>
    <w:basedOn w:val="Normal"/>
    <w:uiPriority w:val="34"/>
    <w:qFormat/>
    <w:rsid w:val="008F1B88"/>
    <w:pPr>
      <w:ind w:left="720"/>
      <w:contextualSpacing/>
    </w:pPr>
  </w:style>
  <w:style w:type="character" w:styleId="IntenseEmphasis">
    <w:name w:val="Intense Emphasis"/>
    <w:basedOn w:val="DefaultParagraphFont"/>
    <w:uiPriority w:val="21"/>
    <w:qFormat/>
    <w:rsid w:val="008F1B88"/>
    <w:rPr>
      <w:i/>
      <w:iCs/>
      <w:color w:val="0F4761" w:themeColor="accent1" w:themeShade="BF"/>
    </w:rPr>
  </w:style>
  <w:style w:type="paragraph" w:styleId="IntenseQuote">
    <w:name w:val="Intense Quote"/>
    <w:basedOn w:val="Normal"/>
    <w:next w:val="Normal"/>
    <w:link w:val="IntenseQuoteChar"/>
    <w:uiPriority w:val="30"/>
    <w:qFormat/>
    <w:rsid w:val="008F1B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1B88"/>
    <w:rPr>
      <w:i/>
      <w:iCs/>
      <w:color w:val="0F4761" w:themeColor="accent1" w:themeShade="BF"/>
    </w:rPr>
  </w:style>
  <w:style w:type="character" w:styleId="IntenseReference">
    <w:name w:val="Intense Reference"/>
    <w:basedOn w:val="DefaultParagraphFont"/>
    <w:uiPriority w:val="32"/>
    <w:qFormat/>
    <w:rsid w:val="008F1B88"/>
    <w:rPr>
      <w:b/>
      <w:bCs/>
      <w:smallCaps/>
      <w:color w:val="0F4761" w:themeColor="accent1" w:themeShade="BF"/>
      <w:spacing w:val="5"/>
    </w:rPr>
  </w:style>
  <w:style w:type="paragraph" w:styleId="Header">
    <w:name w:val="header"/>
    <w:basedOn w:val="Normal"/>
    <w:link w:val="HeaderChar"/>
    <w:uiPriority w:val="99"/>
    <w:unhideWhenUsed/>
    <w:rsid w:val="00641D4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41D4A"/>
  </w:style>
  <w:style w:type="paragraph" w:styleId="Footer">
    <w:name w:val="footer"/>
    <w:basedOn w:val="Normal"/>
    <w:link w:val="FooterChar"/>
    <w:uiPriority w:val="99"/>
    <w:unhideWhenUsed/>
    <w:rsid w:val="00641D4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41D4A"/>
  </w:style>
  <w:style w:type="table" w:styleId="TableGrid">
    <w:name w:val="Table Grid"/>
    <w:basedOn w:val="TableNormal"/>
    <w:uiPriority w:val="39"/>
    <w:rsid w:val="00CA5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E7E6B"/>
    <w:rPr>
      <w:color w:val="467886" w:themeColor="hyperlink"/>
      <w:u w:val="single"/>
    </w:rPr>
  </w:style>
  <w:style w:type="character" w:styleId="UnresolvedMention">
    <w:name w:val="Unresolved Mention"/>
    <w:basedOn w:val="DefaultParagraphFont"/>
    <w:uiPriority w:val="99"/>
    <w:semiHidden/>
    <w:unhideWhenUsed/>
    <w:rsid w:val="00FE7E6B"/>
    <w:rPr>
      <w:color w:val="605E5C"/>
      <w:shd w:val="clear" w:color="auto" w:fill="E1DFDD"/>
    </w:rPr>
  </w:style>
  <w:style w:type="character" w:styleId="Emphasis">
    <w:name w:val="Emphasis"/>
    <w:rsid w:val="0076661B"/>
    <w:rPr>
      <w:i/>
      <w:iCs/>
    </w:rPr>
  </w:style>
  <w:style w:type="paragraph" w:styleId="Bibliography">
    <w:name w:val="Bibliography"/>
    <w:basedOn w:val="Normal"/>
    <w:next w:val="Normal"/>
    <w:uiPriority w:val="37"/>
    <w:unhideWhenUsed/>
    <w:rsid w:val="00DF13D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59999962">
      <w:bodyDiv w:val="1"/>
      <w:marLeft w:val="0"/>
      <w:marRight w:val="0"/>
      <w:marTop w:val="0"/>
      <w:marBottom w:val="0"/>
      <w:divBdr>
        <w:top w:val="none" w:sz="0" w:space="0" w:color="auto"/>
        <w:left w:val="none" w:sz="0" w:space="0" w:color="auto"/>
        <w:bottom w:val="none" w:sz="0" w:space="0" w:color="auto"/>
        <w:right w:val="none" w:sz="0" w:space="0" w:color="auto"/>
      </w:divBdr>
    </w:div>
    <w:div w:id="1805267447">
      <w:bodyDiv w:val="1"/>
      <w:marLeft w:val="0"/>
      <w:marRight w:val="0"/>
      <w:marTop w:val="0"/>
      <w:marBottom w:val="0"/>
      <w:divBdr>
        <w:top w:val="none" w:sz="0" w:space="0" w:color="auto"/>
        <w:left w:val="none" w:sz="0" w:space="0" w:color="auto"/>
        <w:bottom w:val="none" w:sz="0" w:space="0" w:color="auto"/>
        <w:right w:val="none" w:sz="0" w:space="0" w:color="auto"/>
      </w:divBdr>
    </w:div>
    <w:div w:id="1858426268">
      <w:bodyDiv w:val="1"/>
      <w:marLeft w:val="0"/>
      <w:marRight w:val="0"/>
      <w:marTop w:val="0"/>
      <w:marBottom w:val="0"/>
      <w:divBdr>
        <w:top w:val="none" w:sz="0" w:space="0" w:color="auto"/>
        <w:left w:val="none" w:sz="0" w:space="0" w:color="auto"/>
        <w:bottom w:val="none" w:sz="0" w:space="0" w:color="auto"/>
        <w:right w:val="none" w:sz="0" w:space="0" w:color="auto"/>
      </w:divBdr>
    </w:div>
    <w:div w:id="1918053687">
      <w:bodyDiv w:val="1"/>
      <w:marLeft w:val="0"/>
      <w:marRight w:val="0"/>
      <w:marTop w:val="0"/>
      <w:marBottom w:val="0"/>
      <w:divBdr>
        <w:top w:val="none" w:sz="0" w:space="0" w:color="auto"/>
        <w:left w:val="none" w:sz="0" w:space="0" w:color="auto"/>
        <w:bottom w:val="none" w:sz="0" w:space="0" w:color="auto"/>
        <w:right w:val="none" w:sz="0" w:space="0" w:color="auto"/>
      </w:divBdr>
    </w:div>
    <w:div w:id="1930969621">
      <w:bodyDiv w:val="1"/>
      <w:marLeft w:val="0"/>
      <w:marRight w:val="0"/>
      <w:marTop w:val="0"/>
      <w:marBottom w:val="0"/>
      <w:divBdr>
        <w:top w:val="none" w:sz="0" w:space="0" w:color="auto"/>
        <w:left w:val="none" w:sz="0" w:space="0" w:color="auto"/>
        <w:bottom w:val="none" w:sz="0" w:space="0" w:color="auto"/>
        <w:right w:val="none" w:sz="0" w:space="0" w:color="auto"/>
      </w:divBdr>
    </w:div>
    <w:div w:id="2116904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www.interpol.int/How-we-work/Database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https://data.bts.gov/stories/s/Border-Crossing-Entry-Data/jswi-2e7b/"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no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72B2C-5445-4A9D-BBD0-1617039B3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2</TotalTime>
  <Pages>53</Pages>
  <Words>7106</Words>
  <Characters>4051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Turcuș</dc:creator>
  <cp:keywords/>
  <dc:description/>
  <cp:lastModifiedBy>Adrian Turcuș</cp:lastModifiedBy>
  <cp:revision>472</cp:revision>
  <dcterms:created xsi:type="dcterms:W3CDTF">2024-10-24T19:02:00Z</dcterms:created>
  <dcterms:modified xsi:type="dcterms:W3CDTF">2024-12-0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3iBhhxZM"/&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